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8803D5" w14:textId="191AA397" w:rsidR="0032674C" w:rsidRPr="0032674C" w:rsidRDefault="0032674C" w:rsidP="006843D7">
      <w:pPr>
        <w:spacing w:line="480" w:lineRule="auto"/>
        <w:jc w:val="center"/>
      </w:pPr>
      <w:r w:rsidRPr="0032674C">
        <w:rPr>
          <w:b/>
        </w:rPr>
        <w:t xml:space="preserve">Optimising </w:t>
      </w:r>
      <w:r w:rsidR="000E1E70">
        <w:rPr>
          <w:b/>
        </w:rPr>
        <w:t xml:space="preserve">the use of </w:t>
      </w:r>
      <w:r w:rsidRPr="0032674C">
        <w:rPr>
          <w:b/>
        </w:rPr>
        <w:t xml:space="preserve">medicines to reduce </w:t>
      </w:r>
      <w:r w:rsidR="0079674F">
        <w:rPr>
          <w:b/>
        </w:rPr>
        <w:t xml:space="preserve">acute </w:t>
      </w:r>
      <w:r w:rsidRPr="0032674C">
        <w:rPr>
          <w:b/>
        </w:rPr>
        <w:t>kidney injury in children and babies</w:t>
      </w:r>
    </w:p>
    <w:p w14:paraId="2907C0CC" w14:textId="37ED7DC0" w:rsidR="0032674C" w:rsidRDefault="00F20F3D" w:rsidP="00827ADE">
      <w:pPr>
        <w:spacing w:line="480" w:lineRule="auto"/>
        <w:jc w:val="center"/>
      </w:pPr>
      <w:r w:rsidRPr="00F47359">
        <w:rPr>
          <w:i/>
          <w:vertAlign w:val="superscript"/>
        </w:rPr>
        <w:t>1,2</w:t>
      </w:r>
      <w:r w:rsidR="00B37C52" w:rsidRPr="00F47359">
        <w:t xml:space="preserve">Oni L, </w:t>
      </w:r>
      <w:r w:rsidR="00B25992" w:rsidRPr="00F47359">
        <w:rPr>
          <w:i/>
          <w:vertAlign w:val="superscript"/>
        </w:rPr>
        <w:t>1</w:t>
      </w:r>
      <w:r w:rsidRPr="00F47359">
        <w:rPr>
          <w:i/>
          <w:vertAlign w:val="superscript"/>
        </w:rPr>
        <w:t>,3</w:t>
      </w:r>
      <w:r w:rsidR="00B37C52" w:rsidRPr="00F47359">
        <w:t>Hawcutt D</w:t>
      </w:r>
      <w:r w:rsidR="00F30923" w:rsidRPr="00F47359">
        <w:t>B</w:t>
      </w:r>
      <w:r w:rsidR="00B37C52" w:rsidRPr="00F47359">
        <w:t xml:space="preserve">, </w:t>
      </w:r>
      <w:r w:rsidR="00B25992" w:rsidRPr="00F47359">
        <w:rPr>
          <w:i/>
          <w:vertAlign w:val="superscript"/>
        </w:rPr>
        <w:t>1</w:t>
      </w:r>
      <w:r w:rsidRPr="00F47359">
        <w:rPr>
          <w:i/>
          <w:vertAlign w:val="superscript"/>
        </w:rPr>
        <w:t>,4</w:t>
      </w:r>
      <w:r w:rsidR="00B37C52" w:rsidRPr="00F47359">
        <w:t>Turner M</w:t>
      </w:r>
      <w:r w:rsidR="000B27FD">
        <w:t>A</w:t>
      </w:r>
      <w:r w:rsidR="00B37C52" w:rsidRPr="00F47359">
        <w:t>,</w:t>
      </w:r>
      <w:r w:rsidR="00B25992" w:rsidRPr="00F47359">
        <w:t xml:space="preserve"> </w:t>
      </w:r>
      <w:r w:rsidR="00B25992" w:rsidRPr="00F47359">
        <w:rPr>
          <w:i/>
          <w:vertAlign w:val="superscript"/>
        </w:rPr>
        <w:t>1,5</w:t>
      </w:r>
      <w:r w:rsidR="00B25992" w:rsidRPr="00F47359">
        <w:t xml:space="preserve">Beresford MW, </w:t>
      </w:r>
      <w:r w:rsidR="007B7F2B" w:rsidRPr="00F47359">
        <w:rPr>
          <w:i/>
          <w:vertAlign w:val="superscript"/>
        </w:rPr>
        <w:t>6</w:t>
      </w:r>
      <w:r w:rsidR="00B25992" w:rsidRPr="00F47359">
        <w:t xml:space="preserve">McWilliam S, </w:t>
      </w:r>
      <w:r w:rsidR="007B7F2B" w:rsidRPr="00F47359">
        <w:rPr>
          <w:i/>
          <w:vertAlign w:val="superscript"/>
        </w:rPr>
        <w:t>6,7</w:t>
      </w:r>
      <w:r w:rsidR="00B25992" w:rsidRPr="00F47359">
        <w:t xml:space="preserve">Barton C, </w:t>
      </w:r>
      <w:r w:rsidR="007B7F2B" w:rsidRPr="00F47359">
        <w:rPr>
          <w:i/>
          <w:vertAlign w:val="superscript"/>
        </w:rPr>
        <w:t>6</w:t>
      </w:r>
      <w:r w:rsidR="00B37C52" w:rsidRPr="00F47359">
        <w:t xml:space="preserve">Park </w:t>
      </w:r>
      <w:r w:rsidR="00F30923" w:rsidRPr="00F47359">
        <w:t>B</w:t>
      </w:r>
      <w:r w:rsidR="00B37C52" w:rsidRPr="00F47359">
        <w:t>K,</w:t>
      </w:r>
      <w:r w:rsidR="00B25992" w:rsidRPr="00F47359">
        <w:t xml:space="preserve"> </w:t>
      </w:r>
      <w:r w:rsidRPr="00F47359">
        <w:rPr>
          <w:i/>
          <w:vertAlign w:val="superscript"/>
        </w:rPr>
        <w:t>6</w:t>
      </w:r>
      <w:r w:rsidR="007B7F2B" w:rsidRPr="00F47359">
        <w:rPr>
          <w:i/>
          <w:vertAlign w:val="superscript"/>
        </w:rPr>
        <w:t>,8</w:t>
      </w:r>
      <w:r w:rsidRPr="00F47359">
        <w:t>Murray P,</w:t>
      </w:r>
      <w:r w:rsidR="00827ADE" w:rsidRPr="00F47359">
        <w:t xml:space="preserve"> </w:t>
      </w:r>
      <w:r w:rsidR="00662A20" w:rsidRPr="00F47359">
        <w:rPr>
          <w:i/>
          <w:vertAlign w:val="superscript"/>
        </w:rPr>
        <w:t>6,8</w:t>
      </w:r>
      <w:r w:rsidR="00662A20">
        <w:t xml:space="preserve">Wilm B, </w:t>
      </w:r>
      <w:r w:rsidR="007B7F2B" w:rsidRPr="00F47359">
        <w:rPr>
          <w:i/>
          <w:vertAlign w:val="superscript"/>
        </w:rPr>
        <w:t>6</w:t>
      </w:r>
      <w:r w:rsidR="00B25992" w:rsidRPr="00F47359">
        <w:t xml:space="preserve">Copple I, </w:t>
      </w:r>
      <w:r w:rsidR="007B7F2B" w:rsidRPr="00F47359">
        <w:rPr>
          <w:i/>
          <w:vertAlign w:val="superscript"/>
        </w:rPr>
        <w:t>8</w:t>
      </w:r>
      <w:r w:rsidR="00B25992" w:rsidRPr="00F47359">
        <w:t xml:space="preserve">Floyd R, </w:t>
      </w:r>
      <w:r w:rsidR="007B7F2B" w:rsidRPr="00F47359">
        <w:rPr>
          <w:i/>
          <w:vertAlign w:val="superscript"/>
        </w:rPr>
        <w:t>9</w:t>
      </w:r>
      <w:r w:rsidR="00827ADE" w:rsidRPr="00F47359">
        <w:t>Peak M,</w:t>
      </w:r>
      <w:r w:rsidR="00B25992" w:rsidRPr="00F47359">
        <w:t xml:space="preserve"> </w:t>
      </w:r>
      <w:r w:rsidR="007B7F2B" w:rsidRPr="00F47359">
        <w:rPr>
          <w:i/>
          <w:vertAlign w:val="superscript"/>
        </w:rPr>
        <w:t>10</w:t>
      </w:r>
      <w:r w:rsidR="00B25992" w:rsidRPr="00F47359">
        <w:t>Sharma A,</w:t>
      </w:r>
      <w:r w:rsidR="00B37C52" w:rsidRPr="00F47359">
        <w:t xml:space="preserve"> </w:t>
      </w:r>
      <w:r w:rsidR="007B7F2B" w:rsidRPr="00F47359">
        <w:rPr>
          <w:i/>
          <w:vertAlign w:val="superscript"/>
        </w:rPr>
        <w:t>6</w:t>
      </w:r>
      <w:r w:rsidR="00B37C52" w:rsidRPr="00F47359">
        <w:t>Antoine D</w:t>
      </w:r>
      <w:r w:rsidR="00F30923" w:rsidRPr="00F47359">
        <w:t>J</w:t>
      </w:r>
    </w:p>
    <w:p w14:paraId="297C115A" w14:textId="77777777" w:rsidR="00B25992" w:rsidRDefault="00F20F3D" w:rsidP="00B25992">
      <w:pPr>
        <w:spacing w:line="480" w:lineRule="auto"/>
        <w:jc w:val="both"/>
        <w:rPr>
          <w:b/>
        </w:rPr>
      </w:pPr>
      <w:r w:rsidRPr="00F20F3D">
        <w:rPr>
          <w:b/>
        </w:rPr>
        <w:t xml:space="preserve">Affiliations </w:t>
      </w:r>
    </w:p>
    <w:p w14:paraId="23E0BB93" w14:textId="4F835183" w:rsidR="007B7F2B" w:rsidRPr="000E1E70" w:rsidRDefault="00B25992" w:rsidP="007B7F2B">
      <w:pPr>
        <w:spacing w:line="480" w:lineRule="auto"/>
        <w:jc w:val="both"/>
        <w:rPr>
          <w:b/>
          <w:sz w:val="22"/>
          <w:szCs w:val="22"/>
        </w:rPr>
      </w:pPr>
      <w:r w:rsidRPr="000E1E70">
        <w:rPr>
          <w:i/>
          <w:sz w:val="22"/>
          <w:szCs w:val="22"/>
          <w:vertAlign w:val="superscript"/>
        </w:rPr>
        <w:t>1</w:t>
      </w:r>
      <w:r w:rsidRPr="000E1E70">
        <w:rPr>
          <w:i/>
          <w:sz w:val="22"/>
          <w:szCs w:val="22"/>
        </w:rPr>
        <w:t xml:space="preserve">Department of Women’s &amp; Children’s Health, Institute of Translational Medicine, University of Liverpool, Liverpool UK; </w:t>
      </w:r>
      <w:r w:rsidRPr="000E1E70">
        <w:rPr>
          <w:i/>
          <w:sz w:val="22"/>
          <w:szCs w:val="22"/>
          <w:vertAlign w:val="superscript"/>
        </w:rPr>
        <w:t>2</w:t>
      </w:r>
      <w:r w:rsidR="00F20F3D" w:rsidRPr="000E1E70">
        <w:rPr>
          <w:i/>
          <w:sz w:val="22"/>
          <w:szCs w:val="22"/>
        </w:rPr>
        <w:t xml:space="preserve">Department of Paediatric Nephrology, Alder Hey Children’s NHS Foundation Trust Hospital, Liverpool UK; </w:t>
      </w:r>
      <w:r w:rsidR="00F20F3D" w:rsidRPr="000E1E70">
        <w:rPr>
          <w:i/>
          <w:sz w:val="22"/>
          <w:szCs w:val="22"/>
          <w:vertAlign w:val="superscript"/>
        </w:rPr>
        <w:t>3</w:t>
      </w:r>
      <w:r w:rsidR="00F20F3D" w:rsidRPr="000E1E70">
        <w:rPr>
          <w:i/>
          <w:sz w:val="22"/>
          <w:szCs w:val="22"/>
        </w:rPr>
        <w:t xml:space="preserve">Department of Paediatric Pharmacology, Alder Hey Children’s NHS Foundation Trust Hospital, Liverpool UK; </w:t>
      </w:r>
      <w:r w:rsidR="00F20F3D" w:rsidRPr="000E1E70">
        <w:rPr>
          <w:i/>
          <w:sz w:val="22"/>
          <w:szCs w:val="22"/>
          <w:vertAlign w:val="superscript"/>
        </w:rPr>
        <w:t>4</w:t>
      </w:r>
      <w:r w:rsidR="00F20F3D" w:rsidRPr="000E1E70">
        <w:rPr>
          <w:i/>
          <w:sz w:val="22"/>
          <w:szCs w:val="22"/>
        </w:rPr>
        <w:t xml:space="preserve">Centre for Better Births, Liverpool Women’s Hospital, Liverpool; </w:t>
      </w:r>
      <w:r w:rsidRPr="000E1E70">
        <w:rPr>
          <w:i/>
          <w:sz w:val="22"/>
          <w:szCs w:val="22"/>
          <w:vertAlign w:val="superscript"/>
        </w:rPr>
        <w:t>5</w:t>
      </w:r>
      <w:r w:rsidRPr="000E1E70">
        <w:rPr>
          <w:i/>
          <w:sz w:val="22"/>
          <w:szCs w:val="22"/>
        </w:rPr>
        <w:t xml:space="preserve">Department of Paediatric Rheumatology, Alder Hey Children’s NHS Foundation Trust Hospital, Liverpool UK; </w:t>
      </w:r>
      <w:r w:rsidR="007B7F2B" w:rsidRPr="000E1E70">
        <w:rPr>
          <w:i/>
          <w:sz w:val="22"/>
          <w:szCs w:val="22"/>
          <w:vertAlign w:val="superscript"/>
        </w:rPr>
        <w:t>6</w:t>
      </w:r>
      <w:r w:rsidR="00F20F3D" w:rsidRPr="000E1E70">
        <w:rPr>
          <w:i/>
          <w:sz w:val="22"/>
          <w:szCs w:val="22"/>
        </w:rPr>
        <w:t xml:space="preserve">Department of Molecular and Clinical Pharmacology, MRC Centre for Drug Safety Science, </w:t>
      </w:r>
      <w:r w:rsidR="007B7F2B" w:rsidRPr="000E1E70">
        <w:rPr>
          <w:i/>
          <w:sz w:val="22"/>
          <w:szCs w:val="22"/>
        </w:rPr>
        <w:t xml:space="preserve">Institute of Translational Medicine, </w:t>
      </w:r>
      <w:r w:rsidR="00F20F3D" w:rsidRPr="000E1E70">
        <w:rPr>
          <w:i/>
          <w:sz w:val="22"/>
          <w:szCs w:val="22"/>
        </w:rPr>
        <w:t xml:space="preserve">University of Liverpool, Liverpool UK; </w:t>
      </w:r>
      <w:r w:rsidR="007B7F2B" w:rsidRPr="000E1E70">
        <w:rPr>
          <w:i/>
          <w:sz w:val="22"/>
          <w:szCs w:val="22"/>
          <w:vertAlign w:val="superscript"/>
        </w:rPr>
        <w:t>7</w:t>
      </w:r>
      <w:r w:rsidR="007B7F2B" w:rsidRPr="000E1E70">
        <w:rPr>
          <w:i/>
          <w:sz w:val="22"/>
          <w:szCs w:val="22"/>
        </w:rPr>
        <w:t xml:space="preserve">Department of Paediatric Oncology, Alder Hey Children’s NHS Foundation Trust Hospital, Liverpool UK; </w:t>
      </w:r>
      <w:r w:rsidR="007B7F2B" w:rsidRPr="000E1E70">
        <w:rPr>
          <w:i/>
          <w:sz w:val="22"/>
          <w:szCs w:val="22"/>
          <w:vertAlign w:val="superscript"/>
        </w:rPr>
        <w:t>8</w:t>
      </w:r>
      <w:r w:rsidR="007B7F2B" w:rsidRPr="000E1E70">
        <w:rPr>
          <w:i/>
          <w:sz w:val="22"/>
          <w:szCs w:val="22"/>
        </w:rPr>
        <w:t>Department of Physiology, Institute of Translational Medicine, University of Liverpool, Liverpool UK;</w:t>
      </w:r>
      <w:r w:rsidR="000E1E70">
        <w:rPr>
          <w:i/>
          <w:sz w:val="22"/>
          <w:szCs w:val="22"/>
        </w:rPr>
        <w:t xml:space="preserve"> </w:t>
      </w:r>
      <w:r w:rsidR="007B7F2B" w:rsidRPr="000E1E70">
        <w:rPr>
          <w:i/>
          <w:sz w:val="22"/>
          <w:szCs w:val="22"/>
          <w:vertAlign w:val="superscript"/>
        </w:rPr>
        <w:t>9</w:t>
      </w:r>
      <w:r w:rsidR="007B7F2B" w:rsidRPr="000E1E70">
        <w:rPr>
          <w:i/>
          <w:sz w:val="22"/>
          <w:szCs w:val="22"/>
        </w:rPr>
        <w:t xml:space="preserve">Department of Research and Development, Alder Hey Children’s NHS Foundation Trust Hospital, Liverpool UK; </w:t>
      </w:r>
      <w:r w:rsidR="007B7F2B" w:rsidRPr="000E1E70">
        <w:rPr>
          <w:i/>
          <w:sz w:val="22"/>
          <w:szCs w:val="22"/>
          <w:vertAlign w:val="superscript"/>
        </w:rPr>
        <w:t>10</w:t>
      </w:r>
      <w:r w:rsidR="007B7F2B" w:rsidRPr="000E1E70">
        <w:rPr>
          <w:i/>
          <w:sz w:val="22"/>
          <w:szCs w:val="22"/>
        </w:rPr>
        <w:t xml:space="preserve">Department of Nephrology, </w:t>
      </w:r>
      <w:r w:rsidR="00F47359" w:rsidRPr="000E1E70">
        <w:rPr>
          <w:i/>
          <w:sz w:val="22"/>
          <w:szCs w:val="22"/>
        </w:rPr>
        <w:t xml:space="preserve">The </w:t>
      </w:r>
      <w:r w:rsidR="007B7F2B" w:rsidRPr="000E1E70">
        <w:rPr>
          <w:i/>
          <w:sz w:val="22"/>
          <w:szCs w:val="22"/>
        </w:rPr>
        <w:t>Royal Liverpool and Broadgreen University</w:t>
      </w:r>
      <w:r w:rsidR="00F47359" w:rsidRPr="000E1E70">
        <w:rPr>
          <w:i/>
          <w:sz w:val="22"/>
          <w:szCs w:val="22"/>
        </w:rPr>
        <w:t xml:space="preserve"> Hospitals NHS Foundation Trust</w:t>
      </w:r>
      <w:r w:rsidR="007B7F2B" w:rsidRPr="000E1E70">
        <w:rPr>
          <w:i/>
          <w:sz w:val="22"/>
          <w:szCs w:val="22"/>
        </w:rPr>
        <w:t xml:space="preserve">, Liverpool UK; </w:t>
      </w:r>
    </w:p>
    <w:p w14:paraId="7F88C91F" w14:textId="77777777" w:rsidR="00F20F3D" w:rsidRPr="000E1E70" w:rsidRDefault="00F20F3D" w:rsidP="00F20F3D">
      <w:pPr>
        <w:spacing w:line="480" w:lineRule="auto"/>
        <w:jc w:val="both"/>
        <w:rPr>
          <w:b/>
          <w:sz w:val="22"/>
          <w:szCs w:val="22"/>
        </w:rPr>
      </w:pPr>
    </w:p>
    <w:p w14:paraId="3D98987B" w14:textId="77777777" w:rsidR="00F20F3D" w:rsidRPr="000E1E70" w:rsidRDefault="00F20F3D" w:rsidP="00F20F3D">
      <w:pPr>
        <w:spacing w:line="480" w:lineRule="auto"/>
        <w:jc w:val="both"/>
        <w:rPr>
          <w:b/>
          <w:sz w:val="22"/>
          <w:szCs w:val="22"/>
        </w:rPr>
      </w:pPr>
      <w:r w:rsidRPr="000E1E70">
        <w:rPr>
          <w:b/>
          <w:sz w:val="22"/>
          <w:szCs w:val="22"/>
        </w:rPr>
        <w:t xml:space="preserve">Corresponding author </w:t>
      </w:r>
    </w:p>
    <w:p w14:paraId="221E8805" w14:textId="77777777" w:rsidR="00F20F3D" w:rsidRPr="000E1E70" w:rsidRDefault="00F20F3D" w:rsidP="00F20F3D">
      <w:pPr>
        <w:spacing w:line="480" w:lineRule="auto"/>
        <w:jc w:val="both"/>
        <w:rPr>
          <w:sz w:val="22"/>
          <w:szCs w:val="22"/>
        </w:rPr>
      </w:pPr>
      <w:r w:rsidRPr="000E1E70">
        <w:rPr>
          <w:sz w:val="22"/>
          <w:szCs w:val="22"/>
        </w:rPr>
        <w:t>Dr. Louise Oni</w:t>
      </w:r>
    </w:p>
    <w:p w14:paraId="0854D96C" w14:textId="77777777" w:rsidR="00F20F3D" w:rsidRPr="000E1E70" w:rsidRDefault="00F20F3D" w:rsidP="00F20F3D">
      <w:pPr>
        <w:spacing w:line="480" w:lineRule="auto"/>
        <w:jc w:val="both"/>
        <w:rPr>
          <w:sz w:val="22"/>
          <w:szCs w:val="22"/>
        </w:rPr>
      </w:pPr>
      <w:r w:rsidRPr="000E1E70">
        <w:rPr>
          <w:sz w:val="22"/>
          <w:szCs w:val="22"/>
        </w:rPr>
        <w:t>NIHR Academic Clinical Lecturer in Paediatric Nephrology</w:t>
      </w:r>
    </w:p>
    <w:p w14:paraId="3A25C127" w14:textId="77777777" w:rsidR="00F20F3D" w:rsidRPr="000E1E70" w:rsidRDefault="00F20F3D" w:rsidP="00F20F3D">
      <w:pPr>
        <w:spacing w:line="480" w:lineRule="auto"/>
        <w:jc w:val="both"/>
        <w:rPr>
          <w:sz w:val="22"/>
          <w:szCs w:val="22"/>
        </w:rPr>
      </w:pPr>
      <w:r w:rsidRPr="000E1E70">
        <w:rPr>
          <w:sz w:val="22"/>
          <w:szCs w:val="22"/>
        </w:rPr>
        <w:t>Department of Women’s &amp; Children’s Health (University of Liverpool)</w:t>
      </w:r>
    </w:p>
    <w:p w14:paraId="556FC27E" w14:textId="77777777" w:rsidR="00F20F3D" w:rsidRPr="000E1E70" w:rsidRDefault="00F20F3D" w:rsidP="00F20F3D">
      <w:pPr>
        <w:spacing w:line="480" w:lineRule="auto"/>
        <w:jc w:val="both"/>
        <w:rPr>
          <w:sz w:val="22"/>
          <w:szCs w:val="22"/>
        </w:rPr>
      </w:pPr>
      <w:r w:rsidRPr="000E1E70">
        <w:rPr>
          <w:sz w:val="22"/>
          <w:szCs w:val="22"/>
        </w:rPr>
        <w:t>Alder Hey Children’s Hospital</w:t>
      </w:r>
    </w:p>
    <w:p w14:paraId="3B8546FF" w14:textId="77777777" w:rsidR="00F20F3D" w:rsidRPr="000E1E70" w:rsidRDefault="00F20F3D" w:rsidP="00F20F3D">
      <w:pPr>
        <w:spacing w:line="480" w:lineRule="auto"/>
        <w:jc w:val="both"/>
        <w:rPr>
          <w:sz w:val="22"/>
          <w:szCs w:val="22"/>
        </w:rPr>
      </w:pPr>
      <w:r w:rsidRPr="000E1E70">
        <w:rPr>
          <w:sz w:val="22"/>
          <w:szCs w:val="22"/>
        </w:rPr>
        <w:t>Eaton Road</w:t>
      </w:r>
    </w:p>
    <w:p w14:paraId="03017BB5" w14:textId="77777777" w:rsidR="00F20F3D" w:rsidRPr="000E1E70" w:rsidRDefault="00F20F3D" w:rsidP="00F20F3D">
      <w:pPr>
        <w:spacing w:line="480" w:lineRule="auto"/>
        <w:jc w:val="both"/>
        <w:rPr>
          <w:sz w:val="22"/>
          <w:szCs w:val="22"/>
        </w:rPr>
      </w:pPr>
      <w:r w:rsidRPr="000E1E70">
        <w:rPr>
          <w:sz w:val="22"/>
          <w:szCs w:val="22"/>
        </w:rPr>
        <w:t xml:space="preserve">Liverpool </w:t>
      </w:r>
    </w:p>
    <w:p w14:paraId="6AF384C6" w14:textId="77777777" w:rsidR="00F20F3D" w:rsidRPr="000E1E70" w:rsidRDefault="00F20F3D" w:rsidP="00F20F3D">
      <w:pPr>
        <w:spacing w:line="480" w:lineRule="auto"/>
        <w:jc w:val="both"/>
        <w:rPr>
          <w:sz w:val="22"/>
          <w:szCs w:val="22"/>
        </w:rPr>
      </w:pPr>
      <w:r w:rsidRPr="000E1E70">
        <w:rPr>
          <w:sz w:val="22"/>
          <w:szCs w:val="22"/>
        </w:rPr>
        <w:lastRenderedPageBreak/>
        <w:t>L12 2AP</w:t>
      </w:r>
    </w:p>
    <w:p w14:paraId="1B399EB7" w14:textId="77777777" w:rsidR="00F20F3D" w:rsidRPr="000E1E70" w:rsidRDefault="00F20F3D" w:rsidP="00F20F3D">
      <w:pPr>
        <w:spacing w:line="480" w:lineRule="auto"/>
        <w:jc w:val="both"/>
        <w:rPr>
          <w:sz w:val="22"/>
          <w:szCs w:val="22"/>
        </w:rPr>
      </w:pPr>
      <w:r w:rsidRPr="000E1E70">
        <w:rPr>
          <w:b/>
          <w:sz w:val="22"/>
          <w:szCs w:val="22"/>
        </w:rPr>
        <w:t>Email:</w:t>
      </w:r>
      <w:r w:rsidRPr="000E1E70">
        <w:rPr>
          <w:sz w:val="22"/>
          <w:szCs w:val="22"/>
        </w:rPr>
        <w:t xml:space="preserve"> louise.oni@liverpool.ac.uk</w:t>
      </w:r>
    </w:p>
    <w:p w14:paraId="0C8A8390" w14:textId="77777777" w:rsidR="00F20F3D" w:rsidRPr="000E1E70" w:rsidRDefault="00F20F3D" w:rsidP="00F20F3D">
      <w:pPr>
        <w:spacing w:line="480" w:lineRule="auto"/>
        <w:jc w:val="both"/>
        <w:rPr>
          <w:sz w:val="22"/>
          <w:szCs w:val="22"/>
        </w:rPr>
      </w:pPr>
      <w:r w:rsidRPr="000E1E70">
        <w:rPr>
          <w:b/>
          <w:sz w:val="22"/>
          <w:szCs w:val="22"/>
        </w:rPr>
        <w:t>Tel:</w:t>
      </w:r>
      <w:r w:rsidRPr="000E1E70">
        <w:rPr>
          <w:sz w:val="22"/>
          <w:szCs w:val="22"/>
        </w:rPr>
        <w:t xml:space="preserve"> 0151 282 4730</w:t>
      </w:r>
    </w:p>
    <w:p w14:paraId="38E5DDD1" w14:textId="77777777" w:rsidR="00F20F3D" w:rsidRDefault="00F20F3D" w:rsidP="00F20F3D">
      <w:pPr>
        <w:spacing w:line="480" w:lineRule="auto"/>
        <w:jc w:val="both"/>
      </w:pPr>
    </w:p>
    <w:p w14:paraId="657B5EBC" w14:textId="77777777" w:rsidR="00F20F3D" w:rsidRDefault="00F20F3D" w:rsidP="00F20F3D">
      <w:pPr>
        <w:spacing w:line="480" w:lineRule="auto"/>
        <w:jc w:val="both"/>
      </w:pPr>
    </w:p>
    <w:p w14:paraId="48EE3AE6" w14:textId="77777777" w:rsidR="00F47359" w:rsidRDefault="00F47359" w:rsidP="00F20F3D">
      <w:pPr>
        <w:spacing w:line="480" w:lineRule="auto"/>
        <w:jc w:val="both"/>
        <w:rPr>
          <w:b/>
        </w:rPr>
        <w:sectPr w:rsidR="00F47359" w:rsidSect="00716A5F">
          <w:headerReference w:type="default" r:id="rId10"/>
          <w:footerReference w:type="even" r:id="rId11"/>
          <w:footerReference w:type="default" r:id="rId12"/>
          <w:pgSz w:w="11900" w:h="16840"/>
          <w:pgMar w:top="1440" w:right="1800" w:bottom="1440" w:left="1800" w:header="708" w:footer="708" w:gutter="0"/>
          <w:cols w:space="708"/>
          <w:docGrid w:linePitch="360"/>
        </w:sectPr>
      </w:pPr>
    </w:p>
    <w:p w14:paraId="765652E8" w14:textId="77777777" w:rsidR="0032674C" w:rsidRDefault="0032674C" w:rsidP="00F20F3D">
      <w:pPr>
        <w:spacing w:line="480" w:lineRule="auto"/>
        <w:jc w:val="both"/>
      </w:pPr>
      <w:r w:rsidRPr="0032674C">
        <w:rPr>
          <w:b/>
        </w:rPr>
        <w:lastRenderedPageBreak/>
        <w:t>Abstract</w:t>
      </w:r>
      <w:r>
        <w:t xml:space="preserve"> </w:t>
      </w:r>
    </w:p>
    <w:p w14:paraId="55586038" w14:textId="069997F6" w:rsidR="00FF36DB" w:rsidRDefault="00816C5F" w:rsidP="00F20F3D">
      <w:pPr>
        <w:spacing w:line="480" w:lineRule="auto"/>
        <w:jc w:val="both"/>
      </w:pPr>
      <w:r>
        <w:t>The majority of medications in children are administered in an unlicensed</w:t>
      </w:r>
      <w:r w:rsidR="00930BC9">
        <w:t xml:space="preserve"> or off-label</w:t>
      </w:r>
      <w:r w:rsidR="00295A64">
        <w:t xml:space="preserve"> manner</w:t>
      </w:r>
      <w:r w:rsidR="006843D7">
        <w:t>.</w:t>
      </w:r>
      <w:r>
        <w:t xml:space="preserve"> </w:t>
      </w:r>
      <w:r w:rsidR="006843D7">
        <w:t>P</w:t>
      </w:r>
      <w:r w:rsidR="002459DE">
        <w:t xml:space="preserve">aediatricians </w:t>
      </w:r>
      <w:r>
        <w:t xml:space="preserve">are obliged to </w:t>
      </w:r>
      <w:r w:rsidR="002459DE">
        <w:t xml:space="preserve">prescribe using the </w:t>
      </w:r>
      <w:r>
        <w:t>limited</w:t>
      </w:r>
      <w:r w:rsidR="002459DE">
        <w:t xml:space="preserve"> evidence </w:t>
      </w:r>
      <w:r>
        <w:t>available</w:t>
      </w:r>
      <w:r w:rsidR="00B37C52">
        <w:t>.</w:t>
      </w:r>
      <w:r w:rsidR="00B37C52" w:rsidRPr="00B37C52">
        <w:t xml:space="preserve"> </w:t>
      </w:r>
      <w:r w:rsidR="006843D7">
        <w:t>T</w:t>
      </w:r>
      <w:r w:rsidR="00B37C52">
        <w:t xml:space="preserve">he </w:t>
      </w:r>
      <w:r w:rsidR="00AA7110">
        <w:t xml:space="preserve">2007 </w:t>
      </w:r>
      <w:r w:rsidR="00B37C52">
        <w:t>EU</w:t>
      </w:r>
      <w:r w:rsidR="00784B49">
        <w:t xml:space="preserve"> regulation on</w:t>
      </w:r>
      <w:r w:rsidR="00295A64">
        <w:t xml:space="preserve"> the</w:t>
      </w:r>
      <w:r w:rsidR="00B37C52">
        <w:t xml:space="preserve"> </w:t>
      </w:r>
      <w:r w:rsidR="00784B49">
        <w:t xml:space="preserve">use of paediatric </w:t>
      </w:r>
      <w:r w:rsidR="007A362B">
        <w:t>drugs</w:t>
      </w:r>
      <w:r w:rsidR="00A97E29">
        <w:t xml:space="preserve"> </w:t>
      </w:r>
      <w:r w:rsidR="00295A64">
        <w:t>me</w:t>
      </w:r>
      <w:r w:rsidR="006843D7">
        <w:t>a</w:t>
      </w:r>
      <w:r w:rsidR="00295A64">
        <w:t>n</w:t>
      </w:r>
      <w:r w:rsidR="006843D7">
        <w:t xml:space="preserve">s </w:t>
      </w:r>
      <w:r w:rsidR="00A97E29">
        <w:t>pharmaceutical companies are</w:t>
      </w:r>
      <w:r w:rsidR="00B37C52">
        <w:t xml:space="preserve"> </w:t>
      </w:r>
      <w:r w:rsidR="00295A64">
        <w:t xml:space="preserve">now </w:t>
      </w:r>
      <w:r w:rsidR="00457DF9">
        <w:t xml:space="preserve">obliged to </w:t>
      </w:r>
      <w:r w:rsidR="00295A64">
        <w:t>(</w:t>
      </w:r>
      <w:r w:rsidR="00457DF9">
        <w:t xml:space="preserve">and </w:t>
      </w:r>
      <w:r w:rsidR="00FE1BC2">
        <w:t xml:space="preserve">receive incentives </w:t>
      </w:r>
      <w:r w:rsidR="00AA7110">
        <w:t>for</w:t>
      </w:r>
      <w:r w:rsidR="00295A64">
        <w:t>)</w:t>
      </w:r>
      <w:r w:rsidR="00AA7110">
        <w:t xml:space="preserve"> contributing to paediatric drug data</w:t>
      </w:r>
      <w:r w:rsidR="00FE1BC2">
        <w:t xml:space="preserve"> and carrying out paediatric clinical trials</w:t>
      </w:r>
      <w:r w:rsidR="00B37C52">
        <w:t xml:space="preserve">. </w:t>
      </w:r>
      <w:r w:rsidR="00A97E29">
        <w:t>This is important</w:t>
      </w:r>
      <w:r w:rsidR="004F6A8A">
        <w:t>,</w:t>
      </w:r>
      <w:r w:rsidR="00A97E29">
        <w:t xml:space="preserve"> as </w:t>
      </w:r>
      <w:r w:rsidR="004F6A8A">
        <w:t>the efficacy and adverse effect profiles of medicines</w:t>
      </w:r>
      <w:r w:rsidR="0021796B">
        <w:t xml:space="preserve"> vary </w:t>
      </w:r>
      <w:r w:rsidR="004F6A8A">
        <w:t>across childhood.</w:t>
      </w:r>
      <w:r w:rsidR="0033237A">
        <w:t xml:space="preserve"> </w:t>
      </w:r>
      <w:r w:rsidR="0021796B">
        <w:t>Additionally</w:t>
      </w:r>
      <w:r w:rsidR="00FF36DB">
        <w:t>,</w:t>
      </w:r>
      <w:r w:rsidR="0021796B">
        <w:t xml:space="preserve"> t</w:t>
      </w:r>
      <w:r w:rsidR="0033237A">
        <w:t xml:space="preserve">here are </w:t>
      </w:r>
      <w:r w:rsidR="00EB2653">
        <w:t xml:space="preserve">significant </w:t>
      </w:r>
      <w:r w:rsidR="002459DE">
        <w:t>age-related</w:t>
      </w:r>
      <w:r w:rsidR="0033237A">
        <w:t xml:space="preserve"> changes </w:t>
      </w:r>
      <w:r w:rsidR="00FE1BC2">
        <w:t xml:space="preserve">in the pharmacodynamic and pharmacokinetic </w:t>
      </w:r>
      <w:r w:rsidR="0033237A">
        <w:t xml:space="preserve">activity of </w:t>
      </w:r>
      <w:r w:rsidR="00883E0E">
        <w:t xml:space="preserve">many </w:t>
      </w:r>
      <w:r w:rsidR="002459DE">
        <w:t>drug</w:t>
      </w:r>
      <w:r w:rsidR="00883E0E">
        <w:t>s</w:t>
      </w:r>
      <w:r w:rsidR="0033237A">
        <w:t xml:space="preserve">. </w:t>
      </w:r>
      <w:r w:rsidR="004F6A8A">
        <w:t xml:space="preserve"> This may be related to physiological (differential expressions of cytochrome P450 enzymes or variable glomerular filtration rates at different ages</w:t>
      </w:r>
      <w:r w:rsidR="00295A64">
        <w:t xml:space="preserve"> for example</w:t>
      </w:r>
      <w:r w:rsidR="004F6A8A">
        <w:t xml:space="preserve">) and psychological (increasing </w:t>
      </w:r>
      <w:r w:rsidR="00641FEF">
        <w:t>autonomy</w:t>
      </w:r>
      <w:r w:rsidR="004F6A8A">
        <w:t xml:space="preserve"> and </w:t>
      </w:r>
      <w:r w:rsidR="002A6938">
        <w:t>risk</w:t>
      </w:r>
      <w:r w:rsidR="004F6A8A">
        <w:t xml:space="preserve"> perception in teenage years)</w:t>
      </w:r>
      <w:r w:rsidR="00D1716B">
        <w:t xml:space="preserve"> changes</w:t>
      </w:r>
      <w:r w:rsidR="004F6A8A">
        <w:t>.</w:t>
      </w:r>
      <w:r w:rsidR="0021796B">
        <w:t xml:space="preserve"> </w:t>
      </w:r>
    </w:p>
    <w:p w14:paraId="68B787D0" w14:textId="4D67688C" w:rsidR="0032674C" w:rsidRDefault="00295A64" w:rsidP="00F20F3D">
      <w:pPr>
        <w:spacing w:line="480" w:lineRule="auto"/>
        <w:jc w:val="both"/>
      </w:pPr>
      <w:r>
        <w:t>I</w:t>
      </w:r>
      <w:r w:rsidR="00FF36DB">
        <w:t>ncreasing numbers of children are surviving life-threatening childhood conditions due to medical advances.  This means there is an increasing population who are at risk of the consequences of the long-term, early exposure to nephrotoxic agents.</w:t>
      </w:r>
      <w:r w:rsidR="00FF36DB" w:rsidRPr="0033237A">
        <w:t xml:space="preserve"> </w:t>
      </w:r>
      <w:r w:rsidR="0021796B">
        <w:t>The kidney is an organ that is particularly vulnerable to damage as a consequence of drugs.</w:t>
      </w:r>
      <w:r w:rsidR="00FF36DB">
        <w:t xml:space="preserve"> </w:t>
      </w:r>
      <w:r w:rsidR="002459DE">
        <w:t>D</w:t>
      </w:r>
      <w:r w:rsidR="0033237A">
        <w:t xml:space="preserve">rug-induced </w:t>
      </w:r>
      <w:r w:rsidR="006E2419">
        <w:t>acute kidney injury (</w:t>
      </w:r>
      <w:r w:rsidR="0033237A">
        <w:t>AKI</w:t>
      </w:r>
      <w:r w:rsidR="006E2419">
        <w:t>)</w:t>
      </w:r>
      <w:r w:rsidR="0033237A">
        <w:t xml:space="preserve"> episodes </w:t>
      </w:r>
      <w:r w:rsidR="00A97E29">
        <w:t>in children</w:t>
      </w:r>
      <w:r w:rsidR="009933C3">
        <w:t xml:space="preserve"> and babies</w:t>
      </w:r>
      <w:r w:rsidR="00A97E29">
        <w:t xml:space="preserve"> </w:t>
      </w:r>
      <w:r w:rsidR="0033237A">
        <w:t xml:space="preserve">are </w:t>
      </w:r>
      <w:r w:rsidR="00883E0E">
        <w:t xml:space="preserve">principally </w:t>
      </w:r>
      <w:r w:rsidR="0033237A">
        <w:t xml:space="preserve">due to non-steroidal </w:t>
      </w:r>
      <w:r w:rsidR="00311141">
        <w:t>anti-inflammatory drugs</w:t>
      </w:r>
      <w:r w:rsidR="0033237A">
        <w:t>, antibiotics or chemotherapeutic agents.</w:t>
      </w:r>
      <w:r w:rsidR="00AA7110" w:rsidRPr="00AA7110">
        <w:t xml:space="preserve"> </w:t>
      </w:r>
      <w:r w:rsidR="0021796B">
        <w:t>The r</w:t>
      </w:r>
      <w:r w:rsidR="001C154E">
        <w:t xml:space="preserve">enal tubules are vulnerable to injury because of their </w:t>
      </w:r>
      <w:r w:rsidR="00AA7110">
        <w:t xml:space="preserve">concentrating ability </w:t>
      </w:r>
      <w:r w:rsidR="006E2419">
        <w:t>and high-energy hypoxic environment</w:t>
      </w:r>
      <w:r w:rsidR="001C154E">
        <w:t>.</w:t>
      </w:r>
      <w:r w:rsidR="009933C3">
        <w:t xml:space="preserve"> </w:t>
      </w:r>
    </w:p>
    <w:p w14:paraId="63E22860" w14:textId="77777777" w:rsidR="00311141" w:rsidRDefault="00311141" w:rsidP="00F20F3D">
      <w:pPr>
        <w:spacing w:line="480" w:lineRule="auto"/>
        <w:jc w:val="both"/>
      </w:pPr>
    </w:p>
    <w:p w14:paraId="7633E7B4" w14:textId="4E294356" w:rsidR="00311141" w:rsidRDefault="00DB4799" w:rsidP="00F20F3D">
      <w:pPr>
        <w:spacing w:line="480" w:lineRule="auto"/>
        <w:jc w:val="both"/>
      </w:pPr>
      <w:r>
        <w:t>This review focuses on drug-</w:t>
      </w:r>
      <w:r w:rsidR="00F169B1">
        <w:t>induced AKI</w:t>
      </w:r>
      <w:r w:rsidR="0021796B">
        <w:t xml:space="preserve"> and the methods to minimise its effect</w:t>
      </w:r>
      <w:r w:rsidR="00295A64">
        <w:t xml:space="preserve">, </w:t>
      </w:r>
      <w:r w:rsidR="00FF36DB">
        <w:t>i</w:t>
      </w:r>
      <w:r w:rsidR="0021796B">
        <w:t>nclud</w:t>
      </w:r>
      <w:r w:rsidR="00295A64">
        <w:t>ing</w:t>
      </w:r>
      <w:r w:rsidR="0021796B">
        <w:t xml:space="preserve"> </w:t>
      </w:r>
      <w:r w:rsidR="001A0AC3">
        <w:t xml:space="preserve">general management plus </w:t>
      </w:r>
      <w:r w:rsidR="0021796B">
        <w:t>the role of</w:t>
      </w:r>
      <w:r w:rsidR="00250661">
        <w:t xml:space="preserve"> child-specific </w:t>
      </w:r>
      <w:r w:rsidR="00707FF7">
        <w:t>pharmacokinetic</w:t>
      </w:r>
      <w:r w:rsidR="00250661">
        <w:t xml:space="preserve"> </w:t>
      </w:r>
      <w:r w:rsidR="00250661">
        <w:lastRenderedPageBreak/>
        <w:t xml:space="preserve">data, </w:t>
      </w:r>
      <w:r w:rsidR="009933C3">
        <w:t xml:space="preserve">the use of </w:t>
      </w:r>
      <w:r w:rsidR="00311141">
        <w:t>pharmacogenomics</w:t>
      </w:r>
      <w:r w:rsidR="00250661">
        <w:t xml:space="preserve"> and</w:t>
      </w:r>
      <w:r w:rsidR="00311141">
        <w:t xml:space="preserve"> earl</w:t>
      </w:r>
      <w:r w:rsidR="00A24E6F">
        <w:t>y</w:t>
      </w:r>
      <w:r w:rsidR="00AA7110">
        <w:t xml:space="preserve"> detection </w:t>
      </w:r>
      <w:r w:rsidR="00EB2653">
        <w:t xml:space="preserve">of AKI </w:t>
      </w:r>
      <w:r w:rsidR="00AA7110">
        <w:t>using u</w:t>
      </w:r>
      <w:r w:rsidR="00311141">
        <w:t>rin</w:t>
      </w:r>
      <w:r w:rsidR="00EB2653">
        <w:t>ary</w:t>
      </w:r>
      <w:r w:rsidR="00311141">
        <w:t xml:space="preserve"> biomarkers and </w:t>
      </w:r>
      <w:r w:rsidR="00AA7110">
        <w:t xml:space="preserve">electronic triggers. </w:t>
      </w:r>
    </w:p>
    <w:p w14:paraId="404CD5C2" w14:textId="77777777" w:rsidR="0069024F" w:rsidRDefault="0069024F" w:rsidP="00F20F3D">
      <w:pPr>
        <w:spacing w:line="480" w:lineRule="auto"/>
        <w:jc w:val="both"/>
      </w:pPr>
    </w:p>
    <w:p w14:paraId="5EB14692" w14:textId="77777777" w:rsidR="0032674C" w:rsidRPr="006E2419" w:rsidRDefault="0032674C" w:rsidP="00F20F3D">
      <w:pPr>
        <w:spacing w:line="480" w:lineRule="auto"/>
        <w:jc w:val="both"/>
      </w:pPr>
      <w:r w:rsidRPr="0032674C">
        <w:rPr>
          <w:b/>
        </w:rPr>
        <w:t>Keywords</w:t>
      </w:r>
    </w:p>
    <w:p w14:paraId="51ED39BC" w14:textId="77777777" w:rsidR="006E2419" w:rsidRDefault="0007116C" w:rsidP="00F20F3D">
      <w:pPr>
        <w:spacing w:line="480" w:lineRule="auto"/>
        <w:jc w:val="both"/>
      </w:pPr>
      <w:r w:rsidRPr="0007116C">
        <w:t xml:space="preserve">Acute kidney injury, nephrotoxic, children </w:t>
      </w:r>
    </w:p>
    <w:p w14:paraId="6597D57F" w14:textId="77777777" w:rsidR="000E1E70" w:rsidRDefault="000E1E70" w:rsidP="00F20F3D">
      <w:pPr>
        <w:spacing w:line="480" w:lineRule="auto"/>
        <w:jc w:val="both"/>
        <w:rPr>
          <w:b/>
        </w:rPr>
        <w:sectPr w:rsidR="000E1E70" w:rsidSect="00716A5F">
          <w:pgSz w:w="11900" w:h="16840"/>
          <w:pgMar w:top="1440" w:right="1800" w:bottom="1440" w:left="1800" w:header="708" w:footer="708" w:gutter="0"/>
          <w:cols w:space="708"/>
          <w:docGrid w:linePitch="360"/>
        </w:sectPr>
      </w:pPr>
    </w:p>
    <w:p w14:paraId="14CCD451" w14:textId="26ECCD97" w:rsidR="0032674C" w:rsidRDefault="0032674C" w:rsidP="00F20F3D">
      <w:pPr>
        <w:spacing w:line="480" w:lineRule="auto"/>
        <w:jc w:val="both"/>
        <w:rPr>
          <w:b/>
        </w:rPr>
      </w:pPr>
      <w:r w:rsidRPr="0032674C">
        <w:rPr>
          <w:b/>
        </w:rPr>
        <w:lastRenderedPageBreak/>
        <w:t>Table of contents</w:t>
      </w:r>
    </w:p>
    <w:p w14:paraId="4DA33555" w14:textId="77777777" w:rsidR="001E0F7C" w:rsidRDefault="006B3CD6">
      <w:pPr>
        <w:pStyle w:val="TOC1"/>
        <w:tabs>
          <w:tab w:val="right" w:pos="8290"/>
        </w:tabs>
        <w:rPr>
          <w:rFonts w:asciiTheme="minorHAnsi" w:eastAsiaTheme="minorEastAsia" w:hAnsiTheme="minorHAnsi" w:cstheme="minorBidi"/>
          <w:b w:val="0"/>
          <w:noProof/>
          <w:sz w:val="24"/>
          <w:szCs w:val="24"/>
          <w:lang w:eastAsia="ja-JP"/>
        </w:rPr>
      </w:pPr>
      <w:r>
        <w:rPr>
          <w:b w:val="0"/>
        </w:rPr>
        <w:fldChar w:fldCharType="begin"/>
      </w:r>
      <w:r>
        <w:rPr>
          <w:b w:val="0"/>
        </w:rPr>
        <w:instrText xml:space="preserve"> TOC \o "1-3" </w:instrText>
      </w:r>
      <w:r>
        <w:rPr>
          <w:b w:val="0"/>
        </w:rPr>
        <w:fldChar w:fldCharType="separate"/>
      </w:r>
      <w:r w:rsidR="001E0F7C">
        <w:rPr>
          <w:noProof/>
        </w:rPr>
        <w:t>1. Introduction</w:t>
      </w:r>
      <w:r w:rsidR="001E0F7C">
        <w:rPr>
          <w:noProof/>
        </w:rPr>
        <w:tab/>
      </w:r>
      <w:r w:rsidR="001E0F7C">
        <w:rPr>
          <w:noProof/>
        </w:rPr>
        <w:fldChar w:fldCharType="begin"/>
      </w:r>
      <w:r w:rsidR="001E0F7C">
        <w:rPr>
          <w:noProof/>
        </w:rPr>
        <w:instrText xml:space="preserve"> PAGEREF _Toc340866352 \h </w:instrText>
      </w:r>
      <w:r w:rsidR="001E0F7C">
        <w:rPr>
          <w:noProof/>
        </w:rPr>
      </w:r>
      <w:r w:rsidR="001E0F7C">
        <w:rPr>
          <w:noProof/>
        </w:rPr>
        <w:fldChar w:fldCharType="separate"/>
      </w:r>
      <w:r w:rsidR="001E0F7C">
        <w:rPr>
          <w:noProof/>
        </w:rPr>
        <w:t>7</w:t>
      </w:r>
      <w:r w:rsidR="001E0F7C">
        <w:rPr>
          <w:noProof/>
        </w:rPr>
        <w:fldChar w:fldCharType="end"/>
      </w:r>
    </w:p>
    <w:p w14:paraId="0941D1E1" w14:textId="77777777" w:rsidR="001E0F7C" w:rsidRDefault="001E0F7C">
      <w:pPr>
        <w:pStyle w:val="TOC2"/>
        <w:tabs>
          <w:tab w:val="right" w:pos="8290"/>
        </w:tabs>
        <w:rPr>
          <w:rFonts w:asciiTheme="minorHAnsi" w:eastAsiaTheme="minorEastAsia" w:hAnsiTheme="minorHAnsi" w:cstheme="minorBidi"/>
          <w:i w:val="0"/>
          <w:noProof/>
          <w:sz w:val="24"/>
          <w:szCs w:val="24"/>
          <w:lang w:eastAsia="ja-JP"/>
        </w:rPr>
      </w:pPr>
      <w:r>
        <w:rPr>
          <w:noProof/>
        </w:rPr>
        <w:t>Defining acute kidney injury (AKI)</w:t>
      </w:r>
      <w:r>
        <w:rPr>
          <w:noProof/>
        </w:rPr>
        <w:tab/>
      </w:r>
      <w:r>
        <w:rPr>
          <w:noProof/>
        </w:rPr>
        <w:fldChar w:fldCharType="begin"/>
      </w:r>
      <w:r>
        <w:rPr>
          <w:noProof/>
        </w:rPr>
        <w:instrText xml:space="preserve"> PAGEREF _Toc340866353 \h </w:instrText>
      </w:r>
      <w:r>
        <w:rPr>
          <w:noProof/>
        </w:rPr>
      </w:r>
      <w:r>
        <w:rPr>
          <w:noProof/>
        </w:rPr>
        <w:fldChar w:fldCharType="separate"/>
      </w:r>
      <w:r>
        <w:rPr>
          <w:noProof/>
        </w:rPr>
        <w:t>10</w:t>
      </w:r>
      <w:r>
        <w:rPr>
          <w:noProof/>
        </w:rPr>
        <w:fldChar w:fldCharType="end"/>
      </w:r>
    </w:p>
    <w:p w14:paraId="3D1D499A" w14:textId="77777777" w:rsidR="001E0F7C" w:rsidRDefault="001E0F7C">
      <w:pPr>
        <w:pStyle w:val="TOC2"/>
        <w:tabs>
          <w:tab w:val="right" w:pos="8290"/>
        </w:tabs>
        <w:rPr>
          <w:rFonts w:asciiTheme="minorHAnsi" w:eastAsiaTheme="minorEastAsia" w:hAnsiTheme="minorHAnsi" w:cstheme="minorBidi"/>
          <w:i w:val="0"/>
          <w:noProof/>
          <w:sz w:val="24"/>
          <w:szCs w:val="24"/>
          <w:lang w:eastAsia="ja-JP"/>
        </w:rPr>
      </w:pPr>
      <w:r>
        <w:rPr>
          <w:noProof/>
        </w:rPr>
        <w:t>Incidence of drug-induced AKI in children</w:t>
      </w:r>
      <w:r>
        <w:rPr>
          <w:noProof/>
        </w:rPr>
        <w:tab/>
      </w:r>
      <w:r>
        <w:rPr>
          <w:noProof/>
        </w:rPr>
        <w:fldChar w:fldCharType="begin"/>
      </w:r>
      <w:r>
        <w:rPr>
          <w:noProof/>
        </w:rPr>
        <w:instrText xml:space="preserve"> PAGEREF _Toc340866354 \h </w:instrText>
      </w:r>
      <w:r>
        <w:rPr>
          <w:noProof/>
        </w:rPr>
      </w:r>
      <w:r>
        <w:rPr>
          <w:noProof/>
        </w:rPr>
        <w:fldChar w:fldCharType="separate"/>
      </w:r>
      <w:r>
        <w:rPr>
          <w:noProof/>
        </w:rPr>
        <w:t>10</w:t>
      </w:r>
      <w:r>
        <w:rPr>
          <w:noProof/>
        </w:rPr>
        <w:fldChar w:fldCharType="end"/>
      </w:r>
    </w:p>
    <w:p w14:paraId="279D80DF" w14:textId="77777777" w:rsidR="001E0F7C" w:rsidRDefault="001E0F7C">
      <w:pPr>
        <w:pStyle w:val="TOC1"/>
        <w:tabs>
          <w:tab w:val="right" w:pos="8290"/>
        </w:tabs>
        <w:rPr>
          <w:rFonts w:asciiTheme="minorHAnsi" w:eastAsiaTheme="minorEastAsia" w:hAnsiTheme="minorHAnsi" w:cstheme="minorBidi"/>
          <w:b w:val="0"/>
          <w:noProof/>
          <w:sz w:val="24"/>
          <w:szCs w:val="24"/>
          <w:lang w:eastAsia="ja-JP"/>
        </w:rPr>
      </w:pPr>
      <w:r>
        <w:rPr>
          <w:noProof/>
        </w:rPr>
        <w:t>2. Pathophysiology of nephrotoxic AKI</w:t>
      </w:r>
      <w:r>
        <w:rPr>
          <w:noProof/>
        </w:rPr>
        <w:tab/>
      </w:r>
      <w:r>
        <w:rPr>
          <w:noProof/>
        </w:rPr>
        <w:fldChar w:fldCharType="begin"/>
      </w:r>
      <w:r>
        <w:rPr>
          <w:noProof/>
        </w:rPr>
        <w:instrText xml:space="preserve"> PAGEREF _Toc340866355 \h </w:instrText>
      </w:r>
      <w:r>
        <w:rPr>
          <w:noProof/>
        </w:rPr>
      </w:r>
      <w:r>
        <w:rPr>
          <w:noProof/>
        </w:rPr>
        <w:fldChar w:fldCharType="separate"/>
      </w:r>
      <w:r>
        <w:rPr>
          <w:noProof/>
        </w:rPr>
        <w:t>11</w:t>
      </w:r>
      <w:r>
        <w:rPr>
          <w:noProof/>
        </w:rPr>
        <w:fldChar w:fldCharType="end"/>
      </w:r>
    </w:p>
    <w:p w14:paraId="6065C260" w14:textId="77777777" w:rsidR="001E0F7C" w:rsidRDefault="001E0F7C">
      <w:pPr>
        <w:pStyle w:val="TOC2"/>
        <w:tabs>
          <w:tab w:val="right" w:pos="8290"/>
        </w:tabs>
        <w:rPr>
          <w:rFonts w:asciiTheme="minorHAnsi" w:eastAsiaTheme="minorEastAsia" w:hAnsiTheme="minorHAnsi" w:cstheme="minorBidi"/>
          <w:i w:val="0"/>
          <w:noProof/>
          <w:sz w:val="24"/>
          <w:szCs w:val="24"/>
          <w:lang w:eastAsia="ja-JP"/>
        </w:rPr>
      </w:pPr>
      <w:r>
        <w:rPr>
          <w:noProof/>
        </w:rPr>
        <w:t>Non steroid anti-inflammatory drug-induced AKI</w:t>
      </w:r>
      <w:r>
        <w:rPr>
          <w:noProof/>
        </w:rPr>
        <w:tab/>
      </w:r>
      <w:r>
        <w:rPr>
          <w:noProof/>
        </w:rPr>
        <w:fldChar w:fldCharType="begin"/>
      </w:r>
      <w:r>
        <w:rPr>
          <w:noProof/>
        </w:rPr>
        <w:instrText xml:space="preserve"> PAGEREF _Toc340866356 \h </w:instrText>
      </w:r>
      <w:r>
        <w:rPr>
          <w:noProof/>
        </w:rPr>
      </w:r>
      <w:r>
        <w:rPr>
          <w:noProof/>
        </w:rPr>
        <w:fldChar w:fldCharType="separate"/>
      </w:r>
      <w:r>
        <w:rPr>
          <w:noProof/>
        </w:rPr>
        <w:t>12</w:t>
      </w:r>
      <w:r>
        <w:rPr>
          <w:noProof/>
        </w:rPr>
        <w:fldChar w:fldCharType="end"/>
      </w:r>
    </w:p>
    <w:p w14:paraId="3ADED523" w14:textId="77777777" w:rsidR="001E0F7C" w:rsidRDefault="001E0F7C">
      <w:pPr>
        <w:pStyle w:val="TOC2"/>
        <w:tabs>
          <w:tab w:val="right" w:pos="8290"/>
        </w:tabs>
        <w:rPr>
          <w:rFonts w:asciiTheme="minorHAnsi" w:eastAsiaTheme="minorEastAsia" w:hAnsiTheme="minorHAnsi" w:cstheme="minorBidi"/>
          <w:i w:val="0"/>
          <w:noProof/>
          <w:sz w:val="24"/>
          <w:szCs w:val="24"/>
          <w:lang w:eastAsia="ja-JP"/>
        </w:rPr>
      </w:pPr>
      <w:r>
        <w:rPr>
          <w:noProof/>
        </w:rPr>
        <w:t>Aminoglycoside induced AKI</w:t>
      </w:r>
      <w:r>
        <w:rPr>
          <w:noProof/>
        </w:rPr>
        <w:tab/>
      </w:r>
      <w:r>
        <w:rPr>
          <w:noProof/>
        </w:rPr>
        <w:fldChar w:fldCharType="begin"/>
      </w:r>
      <w:r>
        <w:rPr>
          <w:noProof/>
        </w:rPr>
        <w:instrText xml:space="preserve"> PAGEREF _Toc340866357 \h </w:instrText>
      </w:r>
      <w:r>
        <w:rPr>
          <w:noProof/>
        </w:rPr>
      </w:r>
      <w:r>
        <w:rPr>
          <w:noProof/>
        </w:rPr>
        <w:fldChar w:fldCharType="separate"/>
      </w:r>
      <w:r>
        <w:rPr>
          <w:noProof/>
        </w:rPr>
        <w:t>13</w:t>
      </w:r>
      <w:r>
        <w:rPr>
          <w:noProof/>
        </w:rPr>
        <w:fldChar w:fldCharType="end"/>
      </w:r>
    </w:p>
    <w:p w14:paraId="11A367A6" w14:textId="77777777" w:rsidR="001E0F7C" w:rsidRDefault="001E0F7C">
      <w:pPr>
        <w:pStyle w:val="TOC2"/>
        <w:tabs>
          <w:tab w:val="right" w:pos="8290"/>
        </w:tabs>
        <w:rPr>
          <w:rFonts w:asciiTheme="minorHAnsi" w:eastAsiaTheme="minorEastAsia" w:hAnsiTheme="minorHAnsi" w:cstheme="minorBidi"/>
          <w:i w:val="0"/>
          <w:noProof/>
          <w:sz w:val="24"/>
          <w:szCs w:val="24"/>
          <w:lang w:eastAsia="ja-JP"/>
        </w:rPr>
      </w:pPr>
      <w:r w:rsidRPr="00EC7942">
        <w:rPr>
          <w:noProof/>
        </w:rPr>
        <w:t>Immunosuppressant and Chemotherapy induced AKI</w:t>
      </w:r>
      <w:r>
        <w:rPr>
          <w:noProof/>
        </w:rPr>
        <w:tab/>
      </w:r>
      <w:r>
        <w:rPr>
          <w:noProof/>
        </w:rPr>
        <w:fldChar w:fldCharType="begin"/>
      </w:r>
      <w:r>
        <w:rPr>
          <w:noProof/>
        </w:rPr>
        <w:instrText xml:space="preserve"> PAGEREF _Toc340866358 \h </w:instrText>
      </w:r>
      <w:r>
        <w:rPr>
          <w:noProof/>
        </w:rPr>
      </w:r>
      <w:r>
        <w:rPr>
          <w:noProof/>
        </w:rPr>
        <w:fldChar w:fldCharType="separate"/>
      </w:r>
      <w:r>
        <w:rPr>
          <w:noProof/>
        </w:rPr>
        <w:t>14</w:t>
      </w:r>
      <w:r>
        <w:rPr>
          <w:noProof/>
        </w:rPr>
        <w:fldChar w:fldCharType="end"/>
      </w:r>
    </w:p>
    <w:p w14:paraId="44CC0D2B" w14:textId="77777777" w:rsidR="001E0F7C" w:rsidRDefault="001E0F7C">
      <w:pPr>
        <w:pStyle w:val="TOC1"/>
        <w:tabs>
          <w:tab w:val="right" w:pos="8290"/>
        </w:tabs>
        <w:rPr>
          <w:rFonts w:asciiTheme="minorHAnsi" w:eastAsiaTheme="minorEastAsia" w:hAnsiTheme="minorHAnsi" w:cstheme="minorBidi"/>
          <w:b w:val="0"/>
          <w:noProof/>
          <w:sz w:val="24"/>
          <w:szCs w:val="24"/>
          <w:lang w:eastAsia="ja-JP"/>
        </w:rPr>
      </w:pPr>
      <w:r>
        <w:rPr>
          <w:noProof/>
        </w:rPr>
        <w:t>3. Patient susceptibility to drug-induced AKI</w:t>
      </w:r>
      <w:r>
        <w:rPr>
          <w:noProof/>
        </w:rPr>
        <w:tab/>
      </w:r>
      <w:r>
        <w:rPr>
          <w:noProof/>
        </w:rPr>
        <w:fldChar w:fldCharType="begin"/>
      </w:r>
      <w:r>
        <w:rPr>
          <w:noProof/>
        </w:rPr>
        <w:instrText xml:space="preserve"> PAGEREF _Toc340866359 \h </w:instrText>
      </w:r>
      <w:r>
        <w:rPr>
          <w:noProof/>
        </w:rPr>
      </w:r>
      <w:r>
        <w:rPr>
          <w:noProof/>
        </w:rPr>
        <w:fldChar w:fldCharType="separate"/>
      </w:r>
      <w:r>
        <w:rPr>
          <w:noProof/>
        </w:rPr>
        <w:t>16</w:t>
      </w:r>
      <w:r>
        <w:rPr>
          <w:noProof/>
        </w:rPr>
        <w:fldChar w:fldCharType="end"/>
      </w:r>
    </w:p>
    <w:p w14:paraId="6321F77F" w14:textId="77777777" w:rsidR="001E0F7C" w:rsidRDefault="001E0F7C">
      <w:pPr>
        <w:pStyle w:val="TOC2"/>
        <w:tabs>
          <w:tab w:val="right" w:pos="8290"/>
        </w:tabs>
        <w:rPr>
          <w:rFonts w:asciiTheme="minorHAnsi" w:eastAsiaTheme="minorEastAsia" w:hAnsiTheme="minorHAnsi" w:cstheme="minorBidi"/>
          <w:i w:val="0"/>
          <w:noProof/>
          <w:sz w:val="24"/>
          <w:szCs w:val="24"/>
          <w:lang w:eastAsia="ja-JP"/>
        </w:rPr>
      </w:pPr>
      <w:r>
        <w:rPr>
          <w:noProof/>
        </w:rPr>
        <w:t>Host factors</w:t>
      </w:r>
      <w:r>
        <w:rPr>
          <w:noProof/>
        </w:rPr>
        <w:tab/>
      </w:r>
      <w:r>
        <w:rPr>
          <w:noProof/>
        </w:rPr>
        <w:fldChar w:fldCharType="begin"/>
      </w:r>
      <w:r>
        <w:rPr>
          <w:noProof/>
        </w:rPr>
        <w:instrText xml:space="preserve"> PAGEREF _Toc340866360 \h </w:instrText>
      </w:r>
      <w:r>
        <w:rPr>
          <w:noProof/>
        </w:rPr>
      </w:r>
      <w:r>
        <w:rPr>
          <w:noProof/>
        </w:rPr>
        <w:fldChar w:fldCharType="separate"/>
      </w:r>
      <w:r>
        <w:rPr>
          <w:noProof/>
        </w:rPr>
        <w:t>16</w:t>
      </w:r>
      <w:r>
        <w:rPr>
          <w:noProof/>
        </w:rPr>
        <w:fldChar w:fldCharType="end"/>
      </w:r>
    </w:p>
    <w:p w14:paraId="2920AAEA" w14:textId="77777777" w:rsidR="001E0F7C" w:rsidRDefault="001E0F7C">
      <w:pPr>
        <w:pStyle w:val="TOC2"/>
        <w:tabs>
          <w:tab w:val="right" w:pos="8290"/>
        </w:tabs>
        <w:rPr>
          <w:rFonts w:asciiTheme="minorHAnsi" w:eastAsiaTheme="minorEastAsia" w:hAnsiTheme="minorHAnsi" w:cstheme="minorBidi"/>
          <w:i w:val="0"/>
          <w:noProof/>
          <w:sz w:val="24"/>
          <w:szCs w:val="24"/>
          <w:lang w:eastAsia="ja-JP"/>
        </w:rPr>
      </w:pPr>
      <w:r>
        <w:rPr>
          <w:noProof/>
        </w:rPr>
        <w:t>Pharmacogenomics</w:t>
      </w:r>
      <w:r>
        <w:rPr>
          <w:noProof/>
        </w:rPr>
        <w:tab/>
      </w:r>
      <w:r>
        <w:rPr>
          <w:noProof/>
        </w:rPr>
        <w:fldChar w:fldCharType="begin"/>
      </w:r>
      <w:r>
        <w:rPr>
          <w:noProof/>
        </w:rPr>
        <w:instrText xml:space="preserve"> PAGEREF _Toc340866361 \h </w:instrText>
      </w:r>
      <w:r>
        <w:rPr>
          <w:noProof/>
        </w:rPr>
      </w:r>
      <w:r>
        <w:rPr>
          <w:noProof/>
        </w:rPr>
        <w:fldChar w:fldCharType="separate"/>
      </w:r>
      <w:r>
        <w:rPr>
          <w:noProof/>
        </w:rPr>
        <w:t>17</w:t>
      </w:r>
      <w:r>
        <w:rPr>
          <w:noProof/>
        </w:rPr>
        <w:fldChar w:fldCharType="end"/>
      </w:r>
    </w:p>
    <w:p w14:paraId="65499C70" w14:textId="77777777" w:rsidR="001E0F7C" w:rsidRDefault="001E0F7C">
      <w:pPr>
        <w:pStyle w:val="TOC1"/>
        <w:tabs>
          <w:tab w:val="right" w:pos="8290"/>
        </w:tabs>
        <w:rPr>
          <w:rFonts w:asciiTheme="minorHAnsi" w:eastAsiaTheme="minorEastAsia" w:hAnsiTheme="minorHAnsi" w:cstheme="minorBidi"/>
          <w:b w:val="0"/>
          <w:noProof/>
          <w:sz w:val="24"/>
          <w:szCs w:val="24"/>
          <w:lang w:eastAsia="ja-JP"/>
        </w:rPr>
      </w:pPr>
      <w:r>
        <w:rPr>
          <w:noProof/>
        </w:rPr>
        <w:t>4. Consequences of drug-induced AKI</w:t>
      </w:r>
      <w:r>
        <w:rPr>
          <w:noProof/>
        </w:rPr>
        <w:tab/>
      </w:r>
      <w:r>
        <w:rPr>
          <w:noProof/>
        </w:rPr>
        <w:fldChar w:fldCharType="begin"/>
      </w:r>
      <w:r>
        <w:rPr>
          <w:noProof/>
        </w:rPr>
        <w:instrText xml:space="preserve"> PAGEREF _Toc340866362 \h </w:instrText>
      </w:r>
      <w:r>
        <w:rPr>
          <w:noProof/>
        </w:rPr>
      </w:r>
      <w:r>
        <w:rPr>
          <w:noProof/>
        </w:rPr>
        <w:fldChar w:fldCharType="separate"/>
      </w:r>
      <w:r>
        <w:rPr>
          <w:noProof/>
        </w:rPr>
        <w:t>18</w:t>
      </w:r>
      <w:r>
        <w:rPr>
          <w:noProof/>
        </w:rPr>
        <w:fldChar w:fldCharType="end"/>
      </w:r>
    </w:p>
    <w:p w14:paraId="54034ED3" w14:textId="77777777" w:rsidR="001E0F7C" w:rsidRDefault="001E0F7C">
      <w:pPr>
        <w:pStyle w:val="TOC1"/>
        <w:tabs>
          <w:tab w:val="right" w:pos="8290"/>
        </w:tabs>
        <w:rPr>
          <w:rFonts w:asciiTheme="minorHAnsi" w:eastAsiaTheme="minorEastAsia" w:hAnsiTheme="minorHAnsi" w:cstheme="minorBidi"/>
          <w:b w:val="0"/>
          <w:noProof/>
          <w:sz w:val="24"/>
          <w:szCs w:val="24"/>
          <w:lang w:eastAsia="ja-JP"/>
        </w:rPr>
      </w:pPr>
      <w:r>
        <w:rPr>
          <w:noProof/>
        </w:rPr>
        <w:t>5. Management of drug-induced AKI</w:t>
      </w:r>
      <w:r>
        <w:rPr>
          <w:noProof/>
        </w:rPr>
        <w:tab/>
      </w:r>
      <w:r>
        <w:rPr>
          <w:noProof/>
        </w:rPr>
        <w:fldChar w:fldCharType="begin"/>
      </w:r>
      <w:r>
        <w:rPr>
          <w:noProof/>
        </w:rPr>
        <w:instrText xml:space="preserve"> PAGEREF _Toc340866363 \h </w:instrText>
      </w:r>
      <w:r>
        <w:rPr>
          <w:noProof/>
        </w:rPr>
      </w:r>
      <w:r>
        <w:rPr>
          <w:noProof/>
        </w:rPr>
        <w:fldChar w:fldCharType="separate"/>
      </w:r>
      <w:r>
        <w:rPr>
          <w:noProof/>
        </w:rPr>
        <w:t>18</w:t>
      </w:r>
      <w:r>
        <w:rPr>
          <w:noProof/>
        </w:rPr>
        <w:fldChar w:fldCharType="end"/>
      </w:r>
    </w:p>
    <w:p w14:paraId="1DF3E233" w14:textId="77777777" w:rsidR="001E0F7C" w:rsidRDefault="001E0F7C">
      <w:pPr>
        <w:pStyle w:val="TOC2"/>
        <w:tabs>
          <w:tab w:val="right" w:pos="8290"/>
        </w:tabs>
        <w:rPr>
          <w:rFonts w:asciiTheme="minorHAnsi" w:eastAsiaTheme="minorEastAsia" w:hAnsiTheme="minorHAnsi" w:cstheme="minorBidi"/>
          <w:i w:val="0"/>
          <w:noProof/>
          <w:sz w:val="24"/>
          <w:szCs w:val="24"/>
          <w:lang w:eastAsia="ja-JP"/>
        </w:rPr>
      </w:pPr>
      <w:r>
        <w:rPr>
          <w:noProof/>
        </w:rPr>
        <w:t>Current management</w:t>
      </w:r>
      <w:r>
        <w:rPr>
          <w:noProof/>
        </w:rPr>
        <w:tab/>
      </w:r>
      <w:r>
        <w:rPr>
          <w:noProof/>
        </w:rPr>
        <w:fldChar w:fldCharType="begin"/>
      </w:r>
      <w:r>
        <w:rPr>
          <w:noProof/>
        </w:rPr>
        <w:instrText xml:space="preserve"> PAGEREF _Toc340866364 \h </w:instrText>
      </w:r>
      <w:r>
        <w:rPr>
          <w:noProof/>
        </w:rPr>
      </w:r>
      <w:r>
        <w:rPr>
          <w:noProof/>
        </w:rPr>
        <w:fldChar w:fldCharType="separate"/>
      </w:r>
      <w:r>
        <w:rPr>
          <w:noProof/>
        </w:rPr>
        <w:t>18</w:t>
      </w:r>
      <w:r>
        <w:rPr>
          <w:noProof/>
        </w:rPr>
        <w:fldChar w:fldCharType="end"/>
      </w:r>
    </w:p>
    <w:p w14:paraId="3039876F" w14:textId="77777777" w:rsidR="001E0F7C" w:rsidRDefault="001E0F7C">
      <w:pPr>
        <w:pStyle w:val="TOC3"/>
        <w:tabs>
          <w:tab w:val="right" w:pos="8290"/>
        </w:tabs>
        <w:rPr>
          <w:rFonts w:asciiTheme="minorHAnsi" w:eastAsiaTheme="minorEastAsia" w:hAnsiTheme="minorHAnsi" w:cstheme="minorBidi"/>
          <w:noProof/>
          <w:sz w:val="24"/>
          <w:szCs w:val="24"/>
          <w:lang w:eastAsia="ja-JP"/>
        </w:rPr>
      </w:pPr>
      <w:r>
        <w:rPr>
          <w:noProof/>
        </w:rPr>
        <w:t xml:space="preserve">Optimal dosing </w:t>
      </w:r>
      <w:r>
        <w:rPr>
          <w:noProof/>
        </w:rPr>
        <w:tab/>
      </w:r>
      <w:r>
        <w:rPr>
          <w:noProof/>
        </w:rPr>
        <w:fldChar w:fldCharType="begin"/>
      </w:r>
      <w:r>
        <w:rPr>
          <w:noProof/>
        </w:rPr>
        <w:instrText xml:space="preserve"> PAGEREF _Toc340866365 \h </w:instrText>
      </w:r>
      <w:r>
        <w:rPr>
          <w:noProof/>
        </w:rPr>
      </w:r>
      <w:r>
        <w:rPr>
          <w:noProof/>
        </w:rPr>
        <w:fldChar w:fldCharType="separate"/>
      </w:r>
      <w:r>
        <w:rPr>
          <w:noProof/>
        </w:rPr>
        <w:t>19</w:t>
      </w:r>
      <w:r>
        <w:rPr>
          <w:noProof/>
        </w:rPr>
        <w:fldChar w:fldCharType="end"/>
      </w:r>
    </w:p>
    <w:p w14:paraId="2A0D7D0D" w14:textId="77777777" w:rsidR="001E0F7C" w:rsidRDefault="001E0F7C">
      <w:pPr>
        <w:pStyle w:val="TOC3"/>
        <w:tabs>
          <w:tab w:val="right" w:pos="8290"/>
        </w:tabs>
        <w:rPr>
          <w:rFonts w:asciiTheme="minorHAnsi" w:eastAsiaTheme="minorEastAsia" w:hAnsiTheme="minorHAnsi" w:cstheme="minorBidi"/>
          <w:noProof/>
          <w:sz w:val="24"/>
          <w:szCs w:val="24"/>
          <w:lang w:eastAsia="ja-JP"/>
        </w:rPr>
      </w:pPr>
      <w:r>
        <w:rPr>
          <w:noProof/>
        </w:rPr>
        <w:t>Pharmacovigilance</w:t>
      </w:r>
      <w:r>
        <w:rPr>
          <w:noProof/>
        </w:rPr>
        <w:tab/>
      </w:r>
      <w:r>
        <w:rPr>
          <w:noProof/>
        </w:rPr>
        <w:fldChar w:fldCharType="begin"/>
      </w:r>
      <w:r>
        <w:rPr>
          <w:noProof/>
        </w:rPr>
        <w:instrText xml:space="preserve"> PAGEREF _Toc340866366 \h </w:instrText>
      </w:r>
      <w:r>
        <w:rPr>
          <w:noProof/>
        </w:rPr>
      </w:r>
      <w:r>
        <w:rPr>
          <w:noProof/>
        </w:rPr>
        <w:fldChar w:fldCharType="separate"/>
      </w:r>
      <w:r>
        <w:rPr>
          <w:noProof/>
        </w:rPr>
        <w:t>20</w:t>
      </w:r>
      <w:r>
        <w:rPr>
          <w:noProof/>
        </w:rPr>
        <w:fldChar w:fldCharType="end"/>
      </w:r>
    </w:p>
    <w:p w14:paraId="62831963" w14:textId="77777777" w:rsidR="001E0F7C" w:rsidRDefault="001E0F7C">
      <w:pPr>
        <w:pStyle w:val="TOC3"/>
        <w:tabs>
          <w:tab w:val="right" w:pos="8290"/>
        </w:tabs>
        <w:rPr>
          <w:rFonts w:asciiTheme="minorHAnsi" w:eastAsiaTheme="minorEastAsia" w:hAnsiTheme="minorHAnsi" w:cstheme="minorBidi"/>
          <w:noProof/>
          <w:sz w:val="24"/>
          <w:szCs w:val="24"/>
          <w:lang w:eastAsia="ja-JP"/>
        </w:rPr>
      </w:pPr>
      <w:r>
        <w:rPr>
          <w:noProof/>
        </w:rPr>
        <w:t>Improved detection of AKI</w:t>
      </w:r>
      <w:r>
        <w:rPr>
          <w:noProof/>
        </w:rPr>
        <w:tab/>
      </w:r>
      <w:r>
        <w:rPr>
          <w:noProof/>
        </w:rPr>
        <w:fldChar w:fldCharType="begin"/>
      </w:r>
      <w:r>
        <w:rPr>
          <w:noProof/>
        </w:rPr>
        <w:instrText xml:space="preserve"> PAGEREF _Toc340866367 \h </w:instrText>
      </w:r>
      <w:r>
        <w:rPr>
          <w:noProof/>
        </w:rPr>
      </w:r>
      <w:r>
        <w:rPr>
          <w:noProof/>
        </w:rPr>
        <w:fldChar w:fldCharType="separate"/>
      </w:r>
      <w:r>
        <w:rPr>
          <w:noProof/>
        </w:rPr>
        <w:t>21</w:t>
      </w:r>
      <w:r>
        <w:rPr>
          <w:noProof/>
        </w:rPr>
        <w:fldChar w:fldCharType="end"/>
      </w:r>
    </w:p>
    <w:p w14:paraId="5A71D79C" w14:textId="77777777" w:rsidR="001E0F7C" w:rsidRDefault="001E0F7C">
      <w:pPr>
        <w:pStyle w:val="TOC3"/>
        <w:tabs>
          <w:tab w:val="right" w:pos="8290"/>
        </w:tabs>
        <w:rPr>
          <w:rFonts w:asciiTheme="minorHAnsi" w:eastAsiaTheme="minorEastAsia" w:hAnsiTheme="minorHAnsi" w:cstheme="minorBidi"/>
          <w:noProof/>
          <w:sz w:val="24"/>
          <w:szCs w:val="24"/>
          <w:lang w:eastAsia="ja-JP"/>
        </w:rPr>
      </w:pPr>
      <w:r>
        <w:rPr>
          <w:noProof/>
        </w:rPr>
        <w:t>Drugs that induce biological systems</w:t>
      </w:r>
      <w:r>
        <w:rPr>
          <w:noProof/>
        </w:rPr>
        <w:tab/>
      </w:r>
      <w:r>
        <w:rPr>
          <w:noProof/>
        </w:rPr>
        <w:fldChar w:fldCharType="begin"/>
      </w:r>
      <w:r>
        <w:rPr>
          <w:noProof/>
        </w:rPr>
        <w:instrText xml:space="preserve"> PAGEREF _Toc340866368 \h </w:instrText>
      </w:r>
      <w:r>
        <w:rPr>
          <w:noProof/>
        </w:rPr>
      </w:r>
      <w:r>
        <w:rPr>
          <w:noProof/>
        </w:rPr>
        <w:fldChar w:fldCharType="separate"/>
      </w:r>
      <w:r>
        <w:rPr>
          <w:noProof/>
        </w:rPr>
        <w:t>22</w:t>
      </w:r>
      <w:r>
        <w:rPr>
          <w:noProof/>
        </w:rPr>
        <w:fldChar w:fldCharType="end"/>
      </w:r>
    </w:p>
    <w:p w14:paraId="5C69640C" w14:textId="77777777" w:rsidR="001E0F7C" w:rsidRDefault="001E0F7C">
      <w:pPr>
        <w:pStyle w:val="TOC3"/>
        <w:tabs>
          <w:tab w:val="right" w:pos="8290"/>
        </w:tabs>
        <w:rPr>
          <w:rFonts w:asciiTheme="minorHAnsi" w:eastAsiaTheme="minorEastAsia" w:hAnsiTheme="minorHAnsi" w:cstheme="minorBidi"/>
          <w:noProof/>
          <w:sz w:val="24"/>
          <w:szCs w:val="24"/>
          <w:lang w:eastAsia="ja-JP"/>
        </w:rPr>
      </w:pPr>
      <w:r w:rsidRPr="00EC7942">
        <w:rPr>
          <w:i/>
          <w:noProof/>
        </w:rPr>
        <w:t>Novel treatments under evaluation</w:t>
      </w:r>
      <w:r>
        <w:rPr>
          <w:noProof/>
        </w:rPr>
        <w:tab/>
      </w:r>
      <w:r>
        <w:rPr>
          <w:noProof/>
        </w:rPr>
        <w:fldChar w:fldCharType="begin"/>
      </w:r>
      <w:r>
        <w:rPr>
          <w:noProof/>
        </w:rPr>
        <w:instrText xml:space="preserve"> PAGEREF _Toc340866369 \h </w:instrText>
      </w:r>
      <w:r>
        <w:rPr>
          <w:noProof/>
        </w:rPr>
      </w:r>
      <w:r>
        <w:rPr>
          <w:noProof/>
        </w:rPr>
        <w:fldChar w:fldCharType="separate"/>
      </w:r>
      <w:r>
        <w:rPr>
          <w:noProof/>
        </w:rPr>
        <w:t>23</w:t>
      </w:r>
      <w:r>
        <w:rPr>
          <w:noProof/>
        </w:rPr>
        <w:fldChar w:fldCharType="end"/>
      </w:r>
    </w:p>
    <w:p w14:paraId="522FFB2C" w14:textId="77777777" w:rsidR="001E0F7C" w:rsidRDefault="001E0F7C">
      <w:pPr>
        <w:pStyle w:val="TOC1"/>
        <w:tabs>
          <w:tab w:val="right" w:pos="8290"/>
        </w:tabs>
        <w:rPr>
          <w:rFonts w:asciiTheme="minorHAnsi" w:eastAsiaTheme="minorEastAsia" w:hAnsiTheme="minorHAnsi" w:cstheme="minorBidi"/>
          <w:b w:val="0"/>
          <w:noProof/>
          <w:sz w:val="24"/>
          <w:szCs w:val="24"/>
          <w:lang w:eastAsia="ja-JP"/>
        </w:rPr>
      </w:pPr>
      <w:r>
        <w:rPr>
          <w:noProof/>
        </w:rPr>
        <w:t>6. Conclusion</w:t>
      </w:r>
      <w:r>
        <w:rPr>
          <w:noProof/>
        </w:rPr>
        <w:tab/>
      </w:r>
      <w:r>
        <w:rPr>
          <w:noProof/>
        </w:rPr>
        <w:fldChar w:fldCharType="begin"/>
      </w:r>
      <w:r>
        <w:rPr>
          <w:noProof/>
        </w:rPr>
        <w:instrText xml:space="preserve"> PAGEREF _Toc340866370 \h </w:instrText>
      </w:r>
      <w:r>
        <w:rPr>
          <w:noProof/>
        </w:rPr>
      </w:r>
      <w:r>
        <w:rPr>
          <w:noProof/>
        </w:rPr>
        <w:fldChar w:fldCharType="separate"/>
      </w:r>
      <w:r>
        <w:rPr>
          <w:noProof/>
        </w:rPr>
        <w:t>24</w:t>
      </w:r>
      <w:r>
        <w:rPr>
          <w:noProof/>
        </w:rPr>
        <w:fldChar w:fldCharType="end"/>
      </w:r>
    </w:p>
    <w:p w14:paraId="15C3A685" w14:textId="77777777" w:rsidR="001E0F7C" w:rsidRDefault="001E0F7C">
      <w:pPr>
        <w:pStyle w:val="TOC1"/>
        <w:tabs>
          <w:tab w:val="right" w:pos="8290"/>
        </w:tabs>
        <w:rPr>
          <w:rFonts w:asciiTheme="minorHAnsi" w:eastAsiaTheme="minorEastAsia" w:hAnsiTheme="minorHAnsi" w:cstheme="minorBidi"/>
          <w:b w:val="0"/>
          <w:noProof/>
          <w:sz w:val="24"/>
          <w:szCs w:val="24"/>
          <w:lang w:eastAsia="ja-JP"/>
        </w:rPr>
      </w:pPr>
      <w:r>
        <w:rPr>
          <w:noProof/>
        </w:rPr>
        <w:t>Conflict of Interest Statement</w:t>
      </w:r>
      <w:r>
        <w:rPr>
          <w:noProof/>
        </w:rPr>
        <w:tab/>
      </w:r>
      <w:r>
        <w:rPr>
          <w:noProof/>
        </w:rPr>
        <w:fldChar w:fldCharType="begin"/>
      </w:r>
      <w:r>
        <w:rPr>
          <w:noProof/>
        </w:rPr>
        <w:instrText xml:space="preserve"> PAGEREF _Toc340866371 \h </w:instrText>
      </w:r>
      <w:r>
        <w:rPr>
          <w:noProof/>
        </w:rPr>
      </w:r>
      <w:r>
        <w:rPr>
          <w:noProof/>
        </w:rPr>
        <w:fldChar w:fldCharType="separate"/>
      </w:r>
      <w:r>
        <w:rPr>
          <w:noProof/>
        </w:rPr>
        <w:t>26</w:t>
      </w:r>
      <w:r>
        <w:rPr>
          <w:noProof/>
        </w:rPr>
        <w:fldChar w:fldCharType="end"/>
      </w:r>
    </w:p>
    <w:p w14:paraId="0DD80680" w14:textId="77777777" w:rsidR="001E0F7C" w:rsidRDefault="001E0F7C">
      <w:pPr>
        <w:pStyle w:val="TOC1"/>
        <w:tabs>
          <w:tab w:val="right" w:pos="8290"/>
        </w:tabs>
        <w:rPr>
          <w:rFonts w:asciiTheme="minorHAnsi" w:eastAsiaTheme="minorEastAsia" w:hAnsiTheme="minorHAnsi" w:cstheme="minorBidi"/>
          <w:b w:val="0"/>
          <w:noProof/>
          <w:sz w:val="24"/>
          <w:szCs w:val="24"/>
          <w:lang w:eastAsia="ja-JP"/>
        </w:rPr>
      </w:pPr>
      <w:r>
        <w:rPr>
          <w:noProof/>
        </w:rPr>
        <w:t>Figures and Tables</w:t>
      </w:r>
      <w:r>
        <w:rPr>
          <w:noProof/>
        </w:rPr>
        <w:tab/>
      </w:r>
      <w:r>
        <w:rPr>
          <w:noProof/>
        </w:rPr>
        <w:fldChar w:fldCharType="begin"/>
      </w:r>
      <w:r>
        <w:rPr>
          <w:noProof/>
        </w:rPr>
        <w:instrText xml:space="preserve"> PAGEREF _Toc340866372 \h </w:instrText>
      </w:r>
      <w:r>
        <w:rPr>
          <w:noProof/>
        </w:rPr>
      </w:r>
      <w:r>
        <w:rPr>
          <w:noProof/>
        </w:rPr>
        <w:fldChar w:fldCharType="separate"/>
      </w:r>
      <w:r>
        <w:rPr>
          <w:noProof/>
        </w:rPr>
        <w:t>27</w:t>
      </w:r>
      <w:r>
        <w:rPr>
          <w:noProof/>
        </w:rPr>
        <w:fldChar w:fldCharType="end"/>
      </w:r>
    </w:p>
    <w:p w14:paraId="26028D97" w14:textId="77777777" w:rsidR="006B3CD6" w:rsidRDefault="006B3CD6" w:rsidP="00F20F3D">
      <w:pPr>
        <w:spacing w:line="480" w:lineRule="auto"/>
        <w:jc w:val="both"/>
        <w:rPr>
          <w:b/>
        </w:rPr>
      </w:pPr>
      <w:r>
        <w:rPr>
          <w:b/>
        </w:rPr>
        <w:fldChar w:fldCharType="end"/>
      </w:r>
    </w:p>
    <w:p w14:paraId="4AFE8E3B" w14:textId="77777777" w:rsidR="006B3CD6" w:rsidRPr="006B3CD6" w:rsidRDefault="006B3CD6" w:rsidP="00F20F3D">
      <w:pPr>
        <w:spacing w:line="480" w:lineRule="auto"/>
        <w:jc w:val="both"/>
        <w:rPr>
          <w:b/>
        </w:rPr>
      </w:pPr>
    </w:p>
    <w:p w14:paraId="22A34600" w14:textId="77777777" w:rsidR="006B3CD6" w:rsidRDefault="006B3CD6" w:rsidP="00F20F3D">
      <w:pPr>
        <w:spacing w:line="480" w:lineRule="auto"/>
        <w:jc w:val="both"/>
        <w:rPr>
          <w:rStyle w:val="Heading1Char"/>
        </w:rPr>
        <w:sectPr w:rsidR="006B3CD6" w:rsidSect="00716A5F">
          <w:pgSz w:w="11900" w:h="16840"/>
          <w:pgMar w:top="1440" w:right="1800" w:bottom="1440" w:left="1800" w:header="708" w:footer="708" w:gutter="0"/>
          <w:cols w:space="708"/>
          <w:docGrid w:linePitch="360"/>
        </w:sectPr>
      </w:pPr>
    </w:p>
    <w:p w14:paraId="6CC13C4C" w14:textId="77777777" w:rsidR="00963AE6" w:rsidRDefault="0032674C" w:rsidP="00F20F3D">
      <w:pPr>
        <w:spacing w:line="480" w:lineRule="auto"/>
        <w:jc w:val="both"/>
      </w:pPr>
      <w:r w:rsidRPr="006B3CD6">
        <w:rPr>
          <w:rStyle w:val="Heading1Char"/>
        </w:rPr>
        <w:lastRenderedPageBreak/>
        <w:t>Abbreviations</w:t>
      </w:r>
      <w:r>
        <w:t xml:space="preserve"> </w:t>
      </w:r>
    </w:p>
    <w:p w14:paraId="4C3328B1" w14:textId="77777777" w:rsidR="006B3CD6" w:rsidRDefault="00963AE6" w:rsidP="00F20F3D">
      <w:pPr>
        <w:spacing w:line="480" w:lineRule="auto"/>
        <w:jc w:val="both"/>
      </w:pPr>
      <w:r>
        <w:t>AKI</w:t>
      </w:r>
      <w:r w:rsidR="0074774A">
        <w:t>,</w:t>
      </w:r>
      <w:r w:rsidR="006B3CD6">
        <w:t xml:space="preserve"> acute kidney injury</w:t>
      </w:r>
    </w:p>
    <w:p w14:paraId="61ACFC85" w14:textId="77777777" w:rsidR="00963AE6" w:rsidRDefault="00963AE6" w:rsidP="00F20F3D">
      <w:pPr>
        <w:spacing w:line="480" w:lineRule="auto"/>
        <w:jc w:val="both"/>
      </w:pPr>
      <w:r>
        <w:t>TIN</w:t>
      </w:r>
      <w:r w:rsidR="0074774A">
        <w:t>,</w:t>
      </w:r>
      <w:r w:rsidR="006B3CD6">
        <w:t xml:space="preserve"> tubulointerstitial nephritis</w:t>
      </w:r>
    </w:p>
    <w:p w14:paraId="44605B93" w14:textId="77777777" w:rsidR="00963AE6" w:rsidRDefault="00963AE6" w:rsidP="00F20F3D">
      <w:pPr>
        <w:spacing w:line="480" w:lineRule="auto"/>
        <w:jc w:val="both"/>
      </w:pPr>
      <w:r>
        <w:t>EU</w:t>
      </w:r>
      <w:r w:rsidR="0074774A">
        <w:t>,</w:t>
      </w:r>
      <w:r w:rsidR="006B3CD6">
        <w:t xml:space="preserve"> European Union</w:t>
      </w:r>
    </w:p>
    <w:p w14:paraId="3FA5E766" w14:textId="77777777" w:rsidR="00963AE6" w:rsidRDefault="00963AE6" w:rsidP="00F20F3D">
      <w:pPr>
        <w:spacing w:line="480" w:lineRule="auto"/>
        <w:jc w:val="both"/>
      </w:pPr>
      <w:r>
        <w:t>CF</w:t>
      </w:r>
      <w:r w:rsidR="0074774A">
        <w:t>,</w:t>
      </w:r>
      <w:r w:rsidR="006B3CD6">
        <w:t xml:space="preserve"> cystic fibrosis</w:t>
      </w:r>
    </w:p>
    <w:p w14:paraId="5AAB1B74" w14:textId="77777777" w:rsidR="00963AE6" w:rsidRDefault="00963AE6" w:rsidP="00F20F3D">
      <w:pPr>
        <w:spacing w:line="480" w:lineRule="auto"/>
        <w:jc w:val="both"/>
      </w:pPr>
      <w:r>
        <w:t>CKD</w:t>
      </w:r>
      <w:r w:rsidR="0074774A">
        <w:t>,</w:t>
      </w:r>
      <w:r w:rsidR="006B3CD6">
        <w:t xml:space="preserve"> chronic kidney disease</w:t>
      </w:r>
    </w:p>
    <w:p w14:paraId="71492474" w14:textId="77777777" w:rsidR="00963AE6" w:rsidRDefault="00963AE6" w:rsidP="00F20F3D">
      <w:pPr>
        <w:spacing w:line="480" w:lineRule="auto"/>
        <w:jc w:val="both"/>
      </w:pPr>
      <w:r>
        <w:t>GFR</w:t>
      </w:r>
      <w:r w:rsidR="0074774A">
        <w:t>,</w:t>
      </w:r>
      <w:r w:rsidR="006B3CD6">
        <w:t xml:space="preserve"> glomerular filtration rate</w:t>
      </w:r>
    </w:p>
    <w:p w14:paraId="1E0864E3" w14:textId="77777777" w:rsidR="0032674C" w:rsidRDefault="00963AE6" w:rsidP="00F20F3D">
      <w:pPr>
        <w:spacing w:line="480" w:lineRule="auto"/>
        <w:jc w:val="both"/>
      </w:pPr>
      <w:r>
        <w:t>NSAIDs</w:t>
      </w:r>
      <w:r w:rsidR="0074774A">
        <w:t>,</w:t>
      </w:r>
      <w:r w:rsidR="006B3CD6">
        <w:t xml:space="preserve"> non-steroidal anti-inflammatory drugs</w:t>
      </w:r>
    </w:p>
    <w:p w14:paraId="43131DEC" w14:textId="77777777" w:rsidR="0074774A" w:rsidRDefault="0074774A" w:rsidP="00F20F3D">
      <w:pPr>
        <w:spacing w:line="480" w:lineRule="auto"/>
        <w:jc w:val="both"/>
      </w:pPr>
      <w:r>
        <w:t>COX inhibitors, cyclo-oxygenase inhibitors</w:t>
      </w:r>
    </w:p>
    <w:p w14:paraId="4F6FCF2F" w14:textId="77777777" w:rsidR="0032674C" w:rsidRDefault="0032674C" w:rsidP="00F20F3D">
      <w:pPr>
        <w:spacing w:line="480" w:lineRule="auto"/>
        <w:jc w:val="both"/>
      </w:pPr>
    </w:p>
    <w:p w14:paraId="0F6C1FDC" w14:textId="77777777" w:rsidR="00D81389" w:rsidRDefault="00D81389" w:rsidP="00F20F3D">
      <w:pPr>
        <w:spacing w:line="480" w:lineRule="auto"/>
        <w:jc w:val="both"/>
        <w:rPr>
          <w:b/>
        </w:rPr>
        <w:sectPr w:rsidR="00D81389" w:rsidSect="00716A5F">
          <w:pgSz w:w="11900" w:h="16840"/>
          <w:pgMar w:top="1440" w:right="1800" w:bottom="1440" w:left="1800" w:header="708" w:footer="708" w:gutter="0"/>
          <w:cols w:space="708"/>
          <w:docGrid w:linePitch="360"/>
        </w:sectPr>
      </w:pPr>
    </w:p>
    <w:p w14:paraId="420EEFF9" w14:textId="77777777" w:rsidR="0032674C" w:rsidRPr="0032674C" w:rsidRDefault="007A4CD5" w:rsidP="00017596">
      <w:pPr>
        <w:pStyle w:val="Heading1"/>
      </w:pPr>
      <w:bookmarkStart w:id="0" w:name="_Toc340866352"/>
      <w:r>
        <w:lastRenderedPageBreak/>
        <w:t xml:space="preserve">1. </w:t>
      </w:r>
      <w:r w:rsidR="0032674C" w:rsidRPr="00017596">
        <w:t>Introduction</w:t>
      </w:r>
      <w:bookmarkEnd w:id="0"/>
      <w:r w:rsidR="0032674C" w:rsidRPr="00017596">
        <w:t xml:space="preserve"> </w:t>
      </w:r>
    </w:p>
    <w:p w14:paraId="5218EE03" w14:textId="2BE6E15E" w:rsidR="00E722DE" w:rsidRDefault="00EF7973" w:rsidP="00F20F3D">
      <w:pPr>
        <w:spacing w:line="480" w:lineRule="auto"/>
        <w:jc w:val="both"/>
      </w:pPr>
      <w:r>
        <w:t>The majority of</w:t>
      </w:r>
      <w:r w:rsidR="009675B4">
        <w:t xml:space="preserve"> </w:t>
      </w:r>
      <w:r w:rsidR="00180EBF">
        <w:t xml:space="preserve">prescribed </w:t>
      </w:r>
      <w:r w:rsidR="009675B4">
        <w:t>medications in children are</w:t>
      </w:r>
      <w:r w:rsidR="00E722DE">
        <w:t xml:space="preserve"> </w:t>
      </w:r>
      <w:r w:rsidR="00180EBF">
        <w:t>administered</w:t>
      </w:r>
      <w:r w:rsidR="00E722DE">
        <w:t xml:space="preserve"> </w:t>
      </w:r>
      <w:r w:rsidR="009675B4">
        <w:t xml:space="preserve">in an </w:t>
      </w:r>
      <w:r w:rsidR="00E722DE">
        <w:t xml:space="preserve">“off-label” </w:t>
      </w:r>
      <w:r w:rsidR="00146448">
        <w:t xml:space="preserve">or unlicensed </w:t>
      </w:r>
      <w:r>
        <w:t>manner. This means</w:t>
      </w:r>
      <w:r w:rsidR="009675B4">
        <w:t xml:space="preserve"> </w:t>
      </w:r>
      <w:r>
        <w:t>that they are prescribed for either</w:t>
      </w:r>
      <w:r w:rsidR="009675B4">
        <w:t xml:space="preserve"> an unapproved indication, age group, formulation or dosage due to </w:t>
      </w:r>
      <w:r w:rsidR="00E722DE">
        <w:t>a lack of regulat</w:t>
      </w:r>
      <w:r w:rsidR="00146448">
        <w:t xml:space="preserve">ory approval to meet the acceptable standards of efficacy, safety and quality </w:t>
      </w:r>
      <w:r w:rsidR="00532744">
        <w:fldChar w:fldCharType="begin"/>
      </w:r>
      <w:r w:rsidR="006843D7">
        <w:instrText xml:space="preserve"> ADDIN EN.CITE &lt;EndNote&gt;&lt;Cite&gt;&lt;Author&gt;Frattarelli&lt;/Author&gt;&lt;Year&gt;2014&lt;/Year&gt;&lt;RecNum&gt;3906&lt;/RecNum&gt;&lt;DisplayText&gt;(Frattarelli, et al., 2014)&lt;/DisplayText&gt;&lt;record&gt;&lt;rec-number&gt;3906&lt;/rec-number&gt;&lt;foreign-keys&gt;&lt;key app="EN" db-id="z52rfde24t20vyeew2ax2teivr5aawpf5etz" timestamp="1430940477"&gt;3906&lt;/key&gt;&lt;/foreign-keys&gt;&lt;ref-type name="Journal Article"&gt;17&lt;/ref-type&gt;&lt;contributors&gt;&lt;authors&gt;&lt;author&gt;Frattarelli, D. A.&lt;/author&gt;&lt;author&gt;Galinkin, J. L.&lt;/author&gt;&lt;author&gt;Green, T. P.&lt;/author&gt;&lt;author&gt;Johnson, T. D.&lt;/author&gt;&lt;author&gt;Neville, K. A.&lt;/author&gt;&lt;author&gt;Paul, I. M.&lt;/author&gt;&lt;author&gt;Van Den Anker, J. N.&lt;/author&gt;&lt;/authors&gt;&lt;/contributors&gt;&lt;titles&gt;&lt;title&gt;Off-label use of drugs in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563-7&lt;/pages&gt;&lt;volume&gt;133&lt;/volume&gt;&lt;number&gt;3&lt;/number&gt;&lt;edition&gt;2014/02/26&lt;/edition&gt;&lt;keywords&gt;&lt;keyword&gt;Child&lt;/keyword&gt;&lt;keyword&gt;Humans&lt;/keyword&gt;&lt;keyword&gt;Off-Label Use/*legislation &amp;amp; jurisprudence/*standards&lt;/keyword&gt;&lt;keyword&gt;Pediatrics/*legislation &amp;amp; jurisprudence/methods/*standards&lt;/keyword&gt;&lt;keyword&gt;United States&lt;/keyword&gt;&lt;keyword&gt;United States Food and Drug Administration/legislation &amp;amp; jurisprudence/standards&lt;/keyword&gt;&lt;/keywords&gt;&lt;dates&gt;&lt;year&gt;2014&lt;/year&gt;&lt;pub-dates&gt;&lt;date&gt;Mar&lt;/date&gt;&lt;/pub-dates&gt;&lt;/dates&gt;&lt;isbn&gt;1098-4275 (Electronic)&amp;#xD;0031-4005 (Linking)&lt;/isbn&gt;&lt;accession-num&gt;24567009&lt;/accession-num&gt;&lt;work-type&gt;Review&lt;/work-type&gt;&lt;urls&gt;&lt;related-urls&gt;&lt;url&gt;http://www.ncbi.nlm.nih.gov/pubmed/24567009&lt;/url&gt;&lt;/related-urls&gt;&lt;/urls&gt;&lt;electronic-resource-num&gt;10.1542/peds.2013-4060&lt;/electronic-resource-num&gt;&lt;language&gt;eng&lt;/language&gt;&lt;/record&gt;&lt;/Cite&gt;&lt;/EndNote&gt;</w:instrText>
      </w:r>
      <w:r w:rsidR="00532744">
        <w:fldChar w:fldCharType="separate"/>
      </w:r>
      <w:r w:rsidR="006843D7">
        <w:rPr>
          <w:noProof/>
        </w:rPr>
        <w:t>(</w:t>
      </w:r>
      <w:hyperlink w:anchor="_ENREF_26" w:tooltip="Frattarelli, 2014 #3906" w:history="1">
        <w:r w:rsidR="004910D6">
          <w:rPr>
            <w:noProof/>
          </w:rPr>
          <w:t>Frattarelli, et al., 2014</w:t>
        </w:r>
      </w:hyperlink>
      <w:r w:rsidR="006843D7">
        <w:rPr>
          <w:noProof/>
        </w:rPr>
        <w:t>)</w:t>
      </w:r>
      <w:r w:rsidR="00532744">
        <w:fldChar w:fldCharType="end"/>
      </w:r>
      <w:r w:rsidR="00E722DE">
        <w:t xml:space="preserve">. </w:t>
      </w:r>
      <w:r w:rsidR="00146448">
        <w:t xml:space="preserve"> Paediatricians therefore prescribe </w:t>
      </w:r>
      <w:r w:rsidR="00180EBF">
        <w:t xml:space="preserve">most </w:t>
      </w:r>
      <w:r w:rsidR="00146448">
        <w:t>medicines using the best available evidence in the best interests of their patient</w:t>
      </w:r>
      <w:r>
        <w:t>s</w:t>
      </w:r>
      <w:r w:rsidR="00146448">
        <w:t xml:space="preserve">. </w:t>
      </w:r>
      <w:r>
        <w:t xml:space="preserve">The </w:t>
      </w:r>
      <w:r w:rsidR="00BD2459">
        <w:t>reason for</w:t>
      </w:r>
      <w:r w:rsidR="007D7540">
        <w:t xml:space="preserve"> medications </w:t>
      </w:r>
      <w:r w:rsidR="00BD2459">
        <w:t xml:space="preserve">having to be </w:t>
      </w:r>
      <w:r w:rsidR="007D7540">
        <w:t xml:space="preserve">prescribed in this manner </w:t>
      </w:r>
      <w:r w:rsidR="00E47DEA">
        <w:t>i</w:t>
      </w:r>
      <w:r w:rsidR="0007116C">
        <w:t>s</w:t>
      </w:r>
      <w:r w:rsidR="00BD2459">
        <w:t xml:space="preserve"> </w:t>
      </w:r>
      <w:r w:rsidR="008B12FD">
        <w:t>due to the</w:t>
      </w:r>
      <w:r>
        <w:t xml:space="preserve"> lack of e</w:t>
      </w:r>
      <w:r w:rsidR="00BD2459">
        <w:t>vidence</w:t>
      </w:r>
      <w:r w:rsidR="008B12FD">
        <w:t xml:space="preserve"> to inform regulatory </w:t>
      </w:r>
      <w:r w:rsidR="00DC45BF">
        <w:t>bodies,</w:t>
      </w:r>
      <w:r w:rsidR="008B12FD">
        <w:t xml:space="preserve"> as </w:t>
      </w:r>
      <w:r w:rsidR="00FF36DB">
        <w:t xml:space="preserve">previously there were no financial incentives to undertake </w:t>
      </w:r>
      <w:r w:rsidR="008B12FD">
        <w:t>t</w:t>
      </w:r>
      <w:r>
        <w:t xml:space="preserve">he necessary </w:t>
      </w:r>
      <w:r w:rsidR="00BD2459">
        <w:t>studies</w:t>
      </w:r>
      <w:r w:rsidR="0007116C">
        <w:t>.</w:t>
      </w:r>
      <w:r w:rsidR="00BD2459">
        <w:t xml:space="preserve"> </w:t>
      </w:r>
    </w:p>
    <w:p w14:paraId="216FB8AA" w14:textId="50E74991" w:rsidR="00012D61" w:rsidRDefault="008B12FD" w:rsidP="00F20F3D">
      <w:pPr>
        <w:spacing w:line="480" w:lineRule="auto"/>
        <w:jc w:val="both"/>
      </w:pPr>
      <w:r>
        <w:t>T</w:t>
      </w:r>
      <w:r w:rsidR="009D4C48">
        <w:t>he p</w:t>
      </w:r>
      <w:r w:rsidR="009D4C48" w:rsidRPr="009D4C48">
        <w:t xml:space="preserve">harmaceutical industry </w:t>
      </w:r>
      <w:r w:rsidR="009D4C48">
        <w:t>is</w:t>
      </w:r>
      <w:r w:rsidR="009D4C48" w:rsidRPr="009D4C48">
        <w:t xml:space="preserve"> no longer </w:t>
      </w:r>
      <w:r w:rsidR="007F6862">
        <w:t>permitted</w:t>
      </w:r>
      <w:r w:rsidR="007F6862" w:rsidRPr="009D4C48">
        <w:t xml:space="preserve"> </w:t>
      </w:r>
      <w:r w:rsidR="009D4C48" w:rsidRPr="009D4C48">
        <w:t>to develop new medicines for use in adults only</w:t>
      </w:r>
      <w:r w:rsidR="009D4C48">
        <w:t>. I</w:t>
      </w:r>
      <w:r w:rsidR="0007116C">
        <w:t>n</w:t>
      </w:r>
      <w:r w:rsidR="00EF7973">
        <w:t xml:space="preserve"> </w:t>
      </w:r>
      <w:r w:rsidR="00E722DE">
        <w:t xml:space="preserve">2007 the European </w:t>
      </w:r>
      <w:r w:rsidR="007D7540">
        <w:t xml:space="preserve">(EU) </w:t>
      </w:r>
      <w:r w:rsidR="00DA69C2">
        <w:t xml:space="preserve">Union </w:t>
      </w:r>
      <w:r w:rsidR="00E722DE">
        <w:t xml:space="preserve">introduced </w:t>
      </w:r>
      <w:r w:rsidR="00BD2459">
        <w:t xml:space="preserve">a new </w:t>
      </w:r>
      <w:r w:rsidR="00012D61">
        <w:t>regulation</w:t>
      </w:r>
      <w:r w:rsidR="00E722DE">
        <w:t xml:space="preserve"> </w:t>
      </w:r>
      <w:r w:rsidR="00BD2459">
        <w:t>concerning medicinal products</w:t>
      </w:r>
      <w:r w:rsidR="0007116C">
        <w:t xml:space="preserve"> that are indicated for use</w:t>
      </w:r>
      <w:r w:rsidR="00BD2459">
        <w:t xml:space="preserve"> in</w:t>
      </w:r>
      <w:r w:rsidR="00E722DE">
        <w:t xml:space="preserve"> p</w:t>
      </w:r>
      <w:r w:rsidR="00180EBF">
        <w:t>a</w:t>
      </w:r>
      <w:r w:rsidR="00E722DE">
        <w:t>ediatric populations</w:t>
      </w:r>
      <w:r w:rsidR="000E1E70">
        <w:t xml:space="preserve"> </w:t>
      </w:r>
      <w:r w:rsidR="00532744">
        <w:fldChar w:fldCharType="begin"/>
      </w:r>
      <w:r w:rsidR="006843D7">
        <w:instrText xml:space="preserve"> ADDIN EN.CITE &lt;EndNote&gt;&lt;Cite&gt;&lt;Author&gt;Hawcutt&lt;/Author&gt;&lt;Year&gt;2008&lt;/Year&gt;&lt;RecNum&gt;4020&lt;/RecNum&gt;&lt;DisplayText&gt;(D. B. Hawcutt &amp;amp; Smyth, 2008)&lt;/DisplayText&gt;&lt;record&gt;&lt;rec-number&gt;4020&lt;/rec-number&gt;&lt;foreign-keys&gt;&lt;key app="EN" db-id="z52rfde24t20vyeew2ax2teivr5aawpf5etz" timestamp="1437848286"&gt;4020&lt;/key&gt;&lt;/foreign-keys&gt;&lt;ref-type name="Journal Article"&gt;17&lt;/ref-type&gt;&lt;contributors&gt;&lt;authors&gt;&lt;author&gt;Hawcutt, D. B.&lt;/author&gt;&lt;author&gt;Smyth, R. L.&lt;/author&gt;&lt;/authors&gt;&lt;/contributors&gt;&lt;titles&gt;&lt;title&gt;The new European regulation on pediatric medicines: regulatory perspective&lt;/title&gt;&lt;secondary-title&gt;Paediatric drugs&lt;/secondary-title&gt;&lt;alt-title&gt;Paediatr Drugs&lt;/alt-title&gt;&lt;/titles&gt;&lt;periodical&gt;&lt;full-title&gt;Paediatric drugs&lt;/full-title&gt;&lt;abbr-1&gt;Paediatr Drugs&lt;/abbr-1&gt;&lt;/periodical&gt;&lt;alt-periodical&gt;&lt;full-title&gt;Paediatric drugs&lt;/full-title&gt;&lt;abbr-1&gt;Paediatr Drugs&lt;/abbr-1&gt;&lt;/alt-periodical&gt;&lt;pages&gt;143-6&lt;/pages&gt;&lt;volume&gt;10&lt;/volume&gt;&lt;number&gt;3&lt;/number&gt;&lt;edition&gt;2008/05/06&lt;/edition&gt;&lt;keywords&gt;&lt;keyword&gt;Child&lt;/keyword&gt;&lt;keyword&gt;European Union&lt;/keyword&gt;&lt;keyword&gt;Humans&lt;/keyword&gt;&lt;keyword&gt;Legislation, Drug/*trends&lt;/keyword&gt;&lt;keyword&gt;Marketing of Health Services/legislation &amp;amp; jurisprudence&lt;/keyword&gt;&lt;keyword&gt;Pediatrics/*legislation &amp;amp; jurisprudence&lt;/keyword&gt;&lt;/keywords&gt;&lt;dates&gt;&lt;year&gt;2008&lt;/year&gt;&lt;/dates&gt;&lt;isbn&gt;1174-5878 (Print)&amp;#xD;1174-5878 (Linking)&lt;/isbn&gt;&lt;accession-num&gt;18454566&lt;/accession-num&gt;&lt;work-type&gt;Editorial&amp;#xD;Research Support, U.S. Gov&amp;apos;t, P.H.S.&lt;/work-type&gt;&lt;urls&gt;&lt;related-urls&gt;&lt;url&gt;http://www.ncbi.nlm.nih.gov/pubmed/18454566&lt;/url&gt;&lt;/related-urls&gt;&lt;/urls&gt;&lt;language&gt;eng&lt;/language&gt;&lt;/record&gt;&lt;/Cite&gt;&lt;/EndNote&gt;</w:instrText>
      </w:r>
      <w:r w:rsidR="00532744">
        <w:fldChar w:fldCharType="separate"/>
      </w:r>
      <w:r w:rsidR="006843D7">
        <w:rPr>
          <w:noProof/>
        </w:rPr>
        <w:t>(</w:t>
      </w:r>
      <w:hyperlink w:anchor="_ENREF_38" w:tooltip="Hawcutt, 2008 #4020" w:history="1">
        <w:r w:rsidR="004910D6">
          <w:rPr>
            <w:noProof/>
          </w:rPr>
          <w:t>D. B. Hawcutt &amp; Smyth, 2008</w:t>
        </w:r>
      </w:hyperlink>
      <w:r w:rsidR="006843D7">
        <w:rPr>
          <w:noProof/>
        </w:rPr>
        <w:t>)</w:t>
      </w:r>
      <w:r w:rsidR="00532744">
        <w:fldChar w:fldCharType="end"/>
      </w:r>
      <w:r w:rsidR="00E722DE">
        <w:t xml:space="preserve">. </w:t>
      </w:r>
      <w:r w:rsidR="00641FEF">
        <w:t>Parallel legislation exists in the US</w:t>
      </w:r>
      <w:r w:rsidR="000E1E70">
        <w:t xml:space="preserve"> </w:t>
      </w:r>
      <w:r w:rsidR="00532744">
        <w:fldChar w:fldCharType="begin">
          <w:fldData xml:space="preserve">PEVuZE5vdGU+PENpdGU+PEF1dGhvcj5UdXJuZXI8L0F1dGhvcj48WWVhcj4yMDE0PC9ZZWFyPjxS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</w:fldData>
        </w:fldChar>
      </w:r>
      <w:r w:rsidR="006843D7">
        <w:instrText xml:space="preserve"> ADDIN EN.CITE </w:instrText>
      </w:r>
      <w:r w:rsidR="006843D7">
        <w:fldChar w:fldCharType="begin">
          <w:fldData xml:space="preserve">PEVuZE5vdGU+PENpdGU+PEF1dGhvcj5UdXJuZXI8L0F1dGhvcj48WWVhcj4yMDE0PC9ZZWFyPjxS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</w:fldData>
        </w:fldChar>
      </w:r>
      <w:r w:rsidR="006843D7">
        <w:instrText xml:space="preserve"> ADDIN EN.CITE.DATA </w:instrText>
      </w:r>
      <w:r w:rsidR="006843D7">
        <w:fldChar w:fldCharType="end"/>
      </w:r>
      <w:r w:rsidR="00532744">
        <w:fldChar w:fldCharType="separate"/>
      </w:r>
      <w:r w:rsidR="006843D7">
        <w:rPr>
          <w:noProof/>
        </w:rPr>
        <w:t>(</w:t>
      </w:r>
      <w:hyperlink w:anchor="_ENREF_88" w:tooltip="Turner, 2014 #4021" w:history="1">
        <w:r w:rsidR="004910D6">
          <w:rPr>
            <w:noProof/>
          </w:rPr>
          <w:t>Turner, Catapano, Hirschfeld, &amp; Giaquinto, 2014</w:t>
        </w:r>
      </w:hyperlink>
      <w:r w:rsidR="006843D7">
        <w:rPr>
          <w:noProof/>
        </w:rPr>
        <w:t>)</w:t>
      </w:r>
      <w:r w:rsidR="00532744">
        <w:fldChar w:fldCharType="end"/>
      </w:r>
      <w:r w:rsidR="00641FEF">
        <w:t>.</w:t>
      </w:r>
      <w:r w:rsidR="00E722DE">
        <w:t xml:space="preserve"> </w:t>
      </w:r>
      <w:r w:rsidR="00012D61">
        <w:t>The</w:t>
      </w:r>
      <w:r w:rsidR="007D7540">
        <w:t xml:space="preserve"> EU Paediatric Drug Regulation</w:t>
      </w:r>
      <w:r w:rsidR="00FF36DB">
        <w:t xml:space="preserve"> </w:t>
      </w:r>
      <w:r w:rsidR="007D7540">
        <w:t>aim</w:t>
      </w:r>
      <w:r w:rsidR="00D1716B">
        <w:t>s</w:t>
      </w:r>
      <w:r w:rsidR="00012D61">
        <w:t xml:space="preserve"> </w:t>
      </w:r>
      <w:r w:rsidR="00E722DE">
        <w:t>to</w:t>
      </w:r>
      <w:r w:rsidR="00012D61">
        <w:t xml:space="preserve"> encourage </w:t>
      </w:r>
      <w:r w:rsidR="00BD2459">
        <w:t xml:space="preserve">more </w:t>
      </w:r>
      <w:r w:rsidR="00012D61">
        <w:t>high qu</w:t>
      </w:r>
      <w:r w:rsidR="007D7540">
        <w:t>ality ethically sound research in</w:t>
      </w:r>
      <w:r w:rsidR="00012D61">
        <w:t xml:space="preserve"> children</w:t>
      </w:r>
      <w:r w:rsidR="007D7540">
        <w:t xml:space="preserve"> and adolescents to</w:t>
      </w:r>
      <w:r w:rsidR="00012D61">
        <w:t xml:space="preserve"> promote</w:t>
      </w:r>
      <w:r w:rsidR="00BD2459">
        <w:t xml:space="preserve"> the</w:t>
      </w:r>
      <w:r w:rsidR="00012D61">
        <w:t xml:space="preserve"> </w:t>
      </w:r>
      <w:r w:rsidR="00BD2459">
        <w:t>achievement o</w:t>
      </w:r>
      <w:r>
        <w:t>f marketing authorisation</w:t>
      </w:r>
      <w:r w:rsidR="00BD2459">
        <w:t xml:space="preserve"> in </w:t>
      </w:r>
      <w:r w:rsidR="0007116C">
        <w:t xml:space="preserve">a greater number of </w:t>
      </w:r>
      <w:r w:rsidR="00BD2459">
        <w:t>medicines</w:t>
      </w:r>
      <w:r w:rsidR="00012D61">
        <w:t xml:space="preserve">. </w:t>
      </w:r>
      <w:r w:rsidR="007D7540">
        <w:t>This was achieved through t</w:t>
      </w:r>
      <w:r w:rsidR="00012D61">
        <w:t xml:space="preserve">he </w:t>
      </w:r>
      <w:r w:rsidR="00C826A7">
        <w:t>introduction of Paedia</w:t>
      </w:r>
      <w:r w:rsidR="001E10D8">
        <w:t xml:space="preserve">tric Investigation Plans (PIPs), offering substantial funding incentives to the pharmaceutical industry for </w:t>
      </w:r>
      <w:r w:rsidR="0007116C">
        <w:t xml:space="preserve">contributing to </w:t>
      </w:r>
      <w:r w:rsidR="001E10D8">
        <w:t>paediatric pharmacology research</w:t>
      </w:r>
      <w:r w:rsidR="00966D49">
        <w:t xml:space="preserve"> </w:t>
      </w:r>
      <w:r w:rsidR="00532744">
        <w:fldChar w:fldCharType="begin">
          <w:fldData xml:space="preserve">PEVuZE5vdGU+PENpdGU+PEF1dGhvcj52YW4gUmlldC1OYWxlczwvQXV0aG9yPjxZZWFyPjIwMTQ8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</w:fldData>
        </w:fldChar>
      </w:r>
      <w:r w:rsidR="006843D7">
        <w:instrText xml:space="preserve"> ADDIN EN.CITE </w:instrText>
      </w:r>
      <w:r w:rsidR="006843D7">
        <w:fldChar w:fldCharType="begin">
          <w:fldData xml:space="preserve">PEVuZE5vdGU+PENpdGU+PEF1dGhvcj52YW4gUmlldC1OYWxlczwvQXV0aG9yPjxZZWFyPjIwMTQ8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</w:fldData>
        </w:fldChar>
      </w:r>
      <w:r w:rsidR="006843D7">
        <w:instrText xml:space="preserve"> ADDIN EN.CITE.DATA </w:instrText>
      </w:r>
      <w:r w:rsidR="006843D7">
        <w:fldChar w:fldCharType="end"/>
      </w:r>
      <w:r w:rsidR="00532744">
        <w:fldChar w:fldCharType="separate"/>
      </w:r>
      <w:r w:rsidR="006843D7">
        <w:rPr>
          <w:noProof/>
        </w:rPr>
        <w:t>(</w:t>
      </w:r>
      <w:hyperlink w:anchor="_ENREF_90" w:tooltip="van Riet-Nales, 2014 #3920" w:history="1">
        <w:r w:rsidR="004910D6">
          <w:rPr>
            <w:noProof/>
          </w:rPr>
          <w:t>van Riet-Nales, et al., 2014</w:t>
        </w:r>
      </w:hyperlink>
      <w:r w:rsidR="006843D7">
        <w:rPr>
          <w:noProof/>
        </w:rPr>
        <w:t>)</w:t>
      </w:r>
      <w:r w:rsidR="00532744">
        <w:fldChar w:fldCharType="end"/>
      </w:r>
      <w:r w:rsidR="001E10D8">
        <w:t xml:space="preserve">. </w:t>
      </w:r>
      <w:r>
        <w:t>P</w:t>
      </w:r>
      <w:r w:rsidR="00C826A7">
        <w:t xml:space="preserve">harmaceutical companies </w:t>
      </w:r>
      <w:r w:rsidR="001E10D8">
        <w:t xml:space="preserve">who now </w:t>
      </w:r>
      <w:r w:rsidR="00C826A7">
        <w:t>complet</w:t>
      </w:r>
      <w:r w:rsidR="001E10D8">
        <w:t>e</w:t>
      </w:r>
      <w:r w:rsidR="00C826A7">
        <w:t xml:space="preserve"> a PIP </w:t>
      </w:r>
      <w:r w:rsidR="00D73C3F">
        <w:t xml:space="preserve">can be </w:t>
      </w:r>
      <w:r w:rsidR="00C826A7">
        <w:t xml:space="preserve">rewarded with a </w:t>
      </w:r>
      <w:r w:rsidR="00FF36DB">
        <w:t>six</w:t>
      </w:r>
      <w:r w:rsidR="00C826A7">
        <w:t>-month extension to the</w:t>
      </w:r>
      <w:r w:rsidR="001E7BB7">
        <w:t xml:space="preserve"> patent of their product</w:t>
      </w:r>
      <w:r w:rsidR="008C0156">
        <w:t xml:space="preserve">.  </w:t>
      </w:r>
      <w:r>
        <w:t>Furthermore</w:t>
      </w:r>
      <w:r w:rsidR="003B0FC6">
        <w:t xml:space="preserve"> so called ‘orphan drugs’, those that have been developed to treat a rare condition in children, are now rewarded with two years market exclusivity</w:t>
      </w:r>
      <w:r w:rsidR="00FF36DB">
        <w:t>,</w:t>
      </w:r>
      <w:r w:rsidR="003B0FC6">
        <w:t xml:space="preserve"> and </w:t>
      </w:r>
      <w:r w:rsidR="00C826A7">
        <w:t xml:space="preserve">any off patent drug </w:t>
      </w:r>
      <w:r w:rsidR="008C0156">
        <w:t xml:space="preserve">designed for children </w:t>
      </w:r>
      <w:r w:rsidR="00C826A7">
        <w:t xml:space="preserve">will </w:t>
      </w:r>
      <w:r w:rsidR="008C0156">
        <w:t xml:space="preserve">get </w:t>
      </w:r>
      <w:r w:rsidR="00A0196C">
        <w:t xml:space="preserve">an eight-year </w:t>
      </w:r>
      <w:r w:rsidR="00A0196C">
        <w:lastRenderedPageBreak/>
        <w:t>data and ten-</w:t>
      </w:r>
      <w:r w:rsidR="00C826A7">
        <w:t>year</w:t>
      </w:r>
      <w:r w:rsidR="008C0156">
        <w:t xml:space="preserve"> market exclusivity for </w:t>
      </w:r>
      <w:r w:rsidR="00C826A7">
        <w:t>that</w:t>
      </w:r>
      <w:r>
        <w:t xml:space="preserve"> indication</w:t>
      </w:r>
      <w:r w:rsidR="00C826A7">
        <w:t xml:space="preserve"> </w:t>
      </w:r>
      <w:r w:rsidR="00532744">
        <w:fldChar w:fldCharType="begin">
          <w:fldData xml:space="preserve">PEVuZE5vdGU+PENpdGU+PEF1dGhvcj5QYWNpPC9BdXRob3I+PFllYXI+MjAxMjwvWWVhcj48UmVj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</w:fldData>
        </w:fldChar>
      </w:r>
      <w:r w:rsidR="006843D7">
        <w:instrText xml:space="preserve"> ADDIN EN.CITE </w:instrText>
      </w:r>
      <w:r w:rsidR="006843D7">
        <w:fldChar w:fldCharType="begin">
          <w:fldData xml:space="preserve">PEVuZE5vdGU+PENpdGU+PEF1dGhvcj5QYWNpPC9BdXRob3I+PFllYXI+MjAxMjwvWWVhcj48UmVj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</w:fldData>
        </w:fldChar>
      </w:r>
      <w:r w:rsidR="006843D7">
        <w:instrText xml:space="preserve"> ADDIN EN.CITE.DATA </w:instrText>
      </w:r>
      <w:r w:rsidR="006843D7">
        <w:fldChar w:fldCharType="end"/>
      </w:r>
      <w:r w:rsidR="00532744">
        <w:fldChar w:fldCharType="separate"/>
      </w:r>
      <w:r w:rsidR="006843D7">
        <w:rPr>
          <w:noProof/>
        </w:rPr>
        <w:t>(</w:t>
      </w:r>
      <w:hyperlink w:anchor="_ENREF_68" w:tooltip="Paci, 2012 #3916" w:history="1">
        <w:r w:rsidR="004910D6">
          <w:rPr>
            <w:noProof/>
          </w:rPr>
          <w:t>Paci &amp; Vassal, 2012</w:t>
        </w:r>
      </w:hyperlink>
      <w:r w:rsidR="006843D7">
        <w:rPr>
          <w:noProof/>
        </w:rPr>
        <w:t>)</w:t>
      </w:r>
      <w:r w:rsidR="00532744">
        <w:fldChar w:fldCharType="end"/>
      </w:r>
      <w:r w:rsidR="008C0156">
        <w:t xml:space="preserve">. </w:t>
      </w:r>
      <w:r w:rsidR="001E10D8">
        <w:t>Since t</w:t>
      </w:r>
      <w:r w:rsidR="00FE52A7">
        <w:t xml:space="preserve">he introduction of </w:t>
      </w:r>
      <w:r w:rsidR="001E10D8">
        <w:t xml:space="preserve">these </w:t>
      </w:r>
      <w:r w:rsidR="00FE52A7">
        <w:t xml:space="preserve">EU incentives, </w:t>
      </w:r>
      <w:r w:rsidR="001E10D8">
        <w:t xml:space="preserve">there has been </w:t>
      </w:r>
      <w:r w:rsidR="00FE52A7">
        <w:t>a</w:t>
      </w:r>
      <w:r w:rsidR="00FF36DB">
        <w:t xml:space="preserve">n increase </w:t>
      </w:r>
      <w:r w:rsidR="00FE52A7">
        <w:t>in the</w:t>
      </w:r>
      <w:r w:rsidR="008C0156">
        <w:t xml:space="preserve"> proportion of clinical trials </w:t>
      </w:r>
      <w:r w:rsidR="00F81973">
        <w:t>that include</w:t>
      </w:r>
      <w:r w:rsidR="008C0156">
        <w:t xml:space="preserve"> children</w:t>
      </w:r>
      <w:r w:rsidR="006C1DEC">
        <w:t xml:space="preserve"> </w:t>
      </w:r>
      <w:r w:rsidR="00DE7C3E">
        <w:fldChar w:fldCharType="begin">
          <w:fldData xml:space="preserve">PEVuZE5vdGU+PENpdGU+PEF1dGhvcj5UdXJuZXI8L0F1dGhvcj48WWVhcj4yMDE0PC9ZZWFyPjxS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==
</w:fldData>
        </w:fldChar>
      </w:r>
      <w:r w:rsidR="00AD0F92">
        <w:instrText xml:space="preserve"> ADDIN EN.CITE </w:instrText>
      </w:r>
      <w:r w:rsidR="00AD0F92">
        <w:fldChar w:fldCharType="begin">
          <w:fldData xml:space="preserve">PEVuZE5vdGU+PENpdGU+PEF1dGhvcj5UdXJuZXI8L0F1dGhvcj48WWVhcj4yMDE0PC9ZZWFyPjxS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==
</w:fldData>
        </w:fldChar>
      </w:r>
      <w:r w:rsidR="00AD0F92">
        <w:instrText xml:space="preserve"> ADDIN EN.CITE.DATA </w:instrText>
      </w:r>
      <w:r w:rsidR="00AD0F92">
        <w:fldChar w:fldCharType="end"/>
      </w:r>
      <w:r w:rsidR="00DE7C3E">
        <w:fldChar w:fldCharType="separate"/>
      </w:r>
      <w:r w:rsidR="00AD0F92">
        <w:rPr>
          <w:noProof/>
        </w:rPr>
        <w:t>(</w:t>
      </w:r>
      <w:hyperlink w:anchor="_ENREF_88" w:tooltip="Turner, 2014 #4021" w:history="1">
        <w:r w:rsidR="004910D6">
          <w:rPr>
            <w:noProof/>
          </w:rPr>
          <w:t>Turner, et al., 2014</w:t>
        </w:r>
      </w:hyperlink>
      <w:r w:rsidR="00AD0F92">
        <w:rPr>
          <w:noProof/>
        </w:rPr>
        <w:t>)</w:t>
      </w:r>
      <w:r w:rsidR="00DE7C3E">
        <w:fldChar w:fldCharType="end"/>
      </w:r>
      <w:r w:rsidR="00FE52A7">
        <w:t>.</w:t>
      </w:r>
    </w:p>
    <w:p w14:paraId="5D9D110E" w14:textId="59224C39" w:rsidR="00A808B4" w:rsidRDefault="00E47DEA" w:rsidP="00F20F3D">
      <w:pPr>
        <w:spacing w:line="480" w:lineRule="auto"/>
        <w:jc w:val="both"/>
      </w:pPr>
      <w:r>
        <w:t xml:space="preserve">Child-specific data is </w:t>
      </w:r>
      <w:r w:rsidR="00C54BE2">
        <w:t xml:space="preserve">very </w:t>
      </w:r>
      <w:r>
        <w:t xml:space="preserve">important. </w:t>
      </w:r>
      <w:r w:rsidR="00857E0B">
        <w:t xml:space="preserve">Children </w:t>
      </w:r>
      <w:r w:rsidR="00FF36DB">
        <w:t xml:space="preserve">are distinct </w:t>
      </w:r>
      <w:r w:rsidR="00857E0B">
        <w:t xml:space="preserve">from adults </w:t>
      </w:r>
      <w:r w:rsidR="000376BC">
        <w:t>and</w:t>
      </w:r>
      <w:r w:rsidR="007A138D">
        <w:t xml:space="preserve"> </w:t>
      </w:r>
      <w:r w:rsidR="00C54BE2">
        <w:t xml:space="preserve">even </w:t>
      </w:r>
      <w:r w:rsidR="007A138D">
        <w:t>differ across infancy and childhood</w:t>
      </w:r>
      <w:r w:rsidR="000376BC">
        <w:t xml:space="preserve"> </w:t>
      </w:r>
      <w:r w:rsidR="00C54BE2">
        <w:t>as</w:t>
      </w:r>
      <w:r w:rsidR="00661966">
        <w:t xml:space="preserve"> </w:t>
      </w:r>
      <w:r w:rsidR="00857E0B">
        <w:t xml:space="preserve">they are undergoing extensive </w:t>
      </w:r>
      <w:r w:rsidR="008729C3">
        <w:t xml:space="preserve">physiological and psychological changes </w:t>
      </w:r>
      <w:r w:rsidR="00857E0B">
        <w:t xml:space="preserve">during growth </w:t>
      </w:r>
      <w:r w:rsidR="00661966">
        <w:t>and development</w:t>
      </w:r>
      <w:r w:rsidR="00857E0B">
        <w:t xml:space="preserve">. </w:t>
      </w:r>
      <w:r w:rsidR="00C54BE2">
        <w:t>In</w:t>
      </w:r>
      <w:r w:rsidR="00D870D3">
        <w:t xml:space="preserve"> children the </w:t>
      </w:r>
      <w:r w:rsidR="00C54BE2">
        <w:t>bioavailability</w:t>
      </w:r>
      <w:r w:rsidR="00D870D3">
        <w:t>, volume of distribution, metabolism and clearance of drugs</w:t>
      </w:r>
      <w:r w:rsidR="00C54BE2">
        <w:t xml:space="preserve"> differ</w:t>
      </w:r>
      <w:r w:rsidR="00D870D3">
        <w:t>s</w:t>
      </w:r>
      <w:r w:rsidR="00C54BE2">
        <w:t xml:space="preserve"> from adults</w:t>
      </w:r>
      <w:r w:rsidR="00D870D3">
        <w:t>. Differences exist in g</w:t>
      </w:r>
      <w:r w:rsidR="00C54BE2">
        <w:t xml:space="preserve">astric </w:t>
      </w:r>
      <w:r w:rsidR="00D870D3">
        <w:t>pH,</w:t>
      </w:r>
      <w:r w:rsidR="00C54BE2">
        <w:t xml:space="preserve"> intestinal </w:t>
      </w:r>
      <w:r w:rsidR="00D870D3">
        <w:t>emptying and bile and pancreatic acids in children together with increased total body water and alterations in membrane permeability affecting drug distribution</w:t>
      </w:r>
      <w:r w:rsidR="003F078B">
        <w:t xml:space="preserve"> </w:t>
      </w:r>
      <w:r w:rsidR="00532744">
        <w:fldChar w:fldCharType="begin"/>
      </w:r>
      <w:r w:rsidR="006843D7">
        <w:instrText xml:space="preserve"> ADDIN EN.CITE &lt;EndNote&gt;&lt;Cite&gt;&lt;Author&gt;Fernandez&lt;/Author&gt;&lt;Year&gt;2011&lt;/Year&gt;&lt;RecNum&gt;4060&lt;/RecNum&gt;&lt;DisplayText&gt;(Fernandez, et al., 2011)&lt;/DisplayText&gt;&lt;record&gt;&lt;rec-number&gt;4060&lt;/rec-number&gt;&lt;foreign-keys&gt;&lt;key app="EN" db-id="z52rfde24t20vyeew2ax2teivr5aawpf5etz" timestamp="1469526011"&gt;4060&lt;/key&gt;&lt;/foreign-keys&gt;&lt;ref-type name="Journal Article"&gt;17&lt;/ref-type&gt;&lt;contributors&gt;&lt;authors&gt;&lt;author&gt;Fernandez, E.&lt;/author&gt;&lt;author&gt;Perez, R.&lt;/author&gt;&lt;author&gt;Hernandez, A.&lt;/author&gt;&lt;author&gt;Tejada, P.&lt;/author&gt;&lt;author&gt;Arteta, M.&lt;/author&gt;&lt;author&gt;Ramos, J. T.&lt;/author&gt;&lt;/authors&gt;&lt;/contributors&gt;&lt;auth-address&gt;Department of Pharmacy, Getafe University Hospital, Carretera Toledo Km 12,5 Getafe, Madrid, Spain. efernandeze.hugf@salud.madrid.org.&lt;/auth-address&gt;&lt;titles&gt;&lt;title&gt;Factors and Mechanisms for Pharmacokinetic Differences between Pediatric Population and Adults&lt;/title&gt;&lt;secondary-title&gt;Pharmaceutics&lt;/secondary-title&gt;&lt;/titles&gt;&lt;periodical&gt;&lt;full-title&gt;Pharmaceutics&lt;/full-title&gt;&lt;/periodical&gt;&lt;pages&gt;53-72&lt;/pages&gt;&lt;volume&gt;3&lt;/volume&gt;&lt;number&gt;1&lt;/number&gt;&lt;dates&gt;&lt;year&gt;2011&lt;/year&gt;&lt;/dates&gt;&lt;isbn&gt;1999-4923 (Electronic)&amp;#xD;1999-4923 (Linking)&lt;/isbn&gt;&lt;accession-num&gt;24310425&lt;/accession-num&gt;&lt;urls&gt;&lt;related-urls&gt;&lt;url&gt;http://www.ncbi.nlm.nih.gov/pubmed/24310425&lt;/url&gt;&lt;/related-urls&gt;&lt;/urls&gt;&lt;custom2&gt;PMC3857037&lt;/custom2&gt;&lt;electronic-resource-num&gt;10.3390/pharmaceutics3010053&lt;/electronic-resource-num&gt;&lt;/record&gt;&lt;/Cite&gt;&lt;/EndNote&gt;</w:instrText>
      </w:r>
      <w:r w:rsidR="00532744">
        <w:fldChar w:fldCharType="separate"/>
      </w:r>
      <w:r w:rsidR="006843D7">
        <w:rPr>
          <w:noProof/>
        </w:rPr>
        <w:t>(</w:t>
      </w:r>
      <w:hyperlink w:anchor="_ENREF_25" w:tooltip="Fernandez, 2011 #4060" w:history="1">
        <w:r w:rsidR="004910D6">
          <w:rPr>
            <w:noProof/>
          </w:rPr>
          <w:t>Fernandez, et al., 2011</w:t>
        </w:r>
      </w:hyperlink>
      <w:r w:rsidR="006843D7">
        <w:rPr>
          <w:noProof/>
        </w:rPr>
        <w:t>)</w:t>
      </w:r>
      <w:r w:rsidR="00532744">
        <w:fldChar w:fldCharType="end"/>
      </w:r>
      <w:r w:rsidR="00D870D3">
        <w:t>. The hepatic blood flow and metabolising enzymes are decreased with implications for drug metabolism</w:t>
      </w:r>
      <w:r w:rsidR="00D1716B">
        <w:t>;</w:t>
      </w:r>
      <w:r w:rsidR="00D870D3">
        <w:t xml:space="preserve"> excretion is affected by the immature glomerular filtration, </w:t>
      </w:r>
      <w:r w:rsidR="00D870D3" w:rsidRPr="00D870D3">
        <w:t xml:space="preserve">renal tubular secretion and tubular reabsorption </w:t>
      </w:r>
      <w:r w:rsidR="00E56262">
        <w:t xml:space="preserve">of children, </w:t>
      </w:r>
      <w:r w:rsidR="00D870D3" w:rsidRPr="00D870D3">
        <w:t xml:space="preserve">especially </w:t>
      </w:r>
      <w:r w:rsidR="00E56262">
        <w:t>babies</w:t>
      </w:r>
      <w:r w:rsidR="00D870D3" w:rsidRPr="00D870D3">
        <w:t xml:space="preserve">. </w:t>
      </w:r>
      <w:r w:rsidR="004279EF" w:rsidRPr="00D870D3">
        <w:t>Th</w:t>
      </w:r>
      <w:r w:rsidR="00D870D3" w:rsidRPr="00AB5300">
        <w:t>ese changes are</w:t>
      </w:r>
      <w:r w:rsidR="004279EF" w:rsidRPr="00D870D3">
        <w:t xml:space="preserve"> </w:t>
      </w:r>
      <w:r w:rsidR="00E56262">
        <w:t>particularly</w:t>
      </w:r>
      <w:r w:rsidR="00661966" w:rsidRPr="00D870D3">
        <w:t xml:space="preserve"> </w:t>
      </w:r>
      <w:r w:rsidR="004279EF" w:rsidRPr="00D870D3">
        <w:t xml:space="preserve">true </w:t>
      </w:r>
      <w:r w:rsidR="00661966" w:rsidRPr="00D870D3">
        <w:t xml:space="preserve">in the </w:t>
      </w:r>
      <w:r w:rsidR="00A808B4" w:rsidRPr="00D870D3">
        <w:t xml:space="preserve">younger population </w:t>
      </w:r>
      <w:r w:rsidRPr="00D870D3">
        <w:t>such as the</w:t>
      </w:r>
      <w:r w:rsidR="00A808B4" w:rsidRPr="00D870D3">
        <w:t xml:space="preserve"> neonate</w:t>
      </w:r>
      <w:r w:rsidR="00661966" w:rsidRPr="00D870D3">
        <w:t xml:space="preserve"> </w:t>
      </w:r>
      <w:r w:rsidR="00532744" w:rsidRPr="00D870D3">
        <w:fldChar w:fldCharType="begin"/>
      </w:r>
      <w:r w:rsidR="006843D7">
        <w:instrText xml:space="preserve"> ADDIN EN.CITE &lt;EndNote&gt;&lt;Cite&gt;&lt;Author&gt;de Wildt&lt;/Author&gt;&lt;Year&gt;2014&lt;/Year&gt;&lt;RecNum&gt;3919&lt;/RecNum&gt;&lt;DisplayText&gt;(de Wildt, Tibboel, &amp;amp; Leeder, 2014)&lt;/DisplayText&gt;&lt;record&gt;&lt;rec-number&gt;3919&lt;/rec-number&gt;&lt;foreign-keys&gt;&lt;key app="EN" db-id="z52rfde24t20vyeew2ax2teivr5aawpf5etz" timestamp="1430943471"&gt;3919&lt;/key&gt;&lt;/foreign-keys&gt;&lt;ref-type name="Journal Article"&gt;17&lt;/ref-type&gt;&lt;contributors&gt;&lt;authors&gt;&lt;author&gt;de Wildt, S. N.&lt;/author&gt;&lt;author&gt;Tibboel, D.&lt;/author&gt;&lt;author&gt;Leeder, J. S.&lt;/author&gt;&lt;/authors&gt;&lt;/contributors&gt;&lt;auth-address&gt;Intensive Care and Department of Pediatric Surgery, Erasmus MC-Sophia Children&amp;apos;s Hospital, Rotterdam, The Netherlands.&amp;#xD;Department of Pediatrics, Division of Clinical Pharmacology, Toxicology, and Therapeutic Innovation, Children&amp;apos;s Mercy Hospital, Kansas City, Missouri, USA.&lt;/auth-address&gt;&lt;titles&gt;&lt;title&gt;Drug metabolism for the paediatrician&lt;/title&gt;&lt;secondary-title&gt;Archives of disease in childhood&lt;/secondary-title&gt;&lt;alt-title&gt;Arch Dis Child&lt;/alt-title&gt;&lt;/titles&gt;&lt;periodical&gt;&lt;full-title&gt;Archives of disease in childhood&lt;/full-title&gt;&lt;abbr-1&gt;Arch Dis Child&lt;/abbr-1&gt;&lt;/periodical&gt;&lt;alt-periodical&gt;&lt;full-title&gt;Archives of disease in childhood&lt;/full-title&gt;&lt;abbr-1&gt;Arch Dis Child&lt;/abbr-1&gt;&lt;/alt-periodical&gt;&lt;pages&gt;1137-42&lt;/pages&gt;&lt;volume&gt;99&lt;/volume&gt;&lt;number&gt;12&lt;/number&gt;&lt;edition&gt;2014/09/05&lt;/edition&gt;&lt;keywords&gt;&lt;keyword&gt;Age Factors&lt;/keyword&gt;&lt;keyword&gt;*Drug Interactions&lt;/keyword&gt;&lt;keyword&gt;Humans&lt;/keyword&gt;&lt;keyword&gt;Inactivation, Metabolic&lt;/keyword&gt;&lt;keyword&gt;Pharmacogenetics&lt;/keyword&gt;&lt;keyword&gt;*Pharmacokinetics&lt;/keyword&gt;&lt;/keywords&gt;&lt;dates&gt;&lt;year&gt;2014&lt;/year&gt;&lt;pub-dates&gt;&lt;date&gt;Dec&lt;/date&gt;&lt;/pub-dates&gt;&lt;/dates&gt;&lt;isbn&gt;1468-2044 (Electronic)&amp;#xD;0003-9888 (Linking)&lt;/isbn&gt;&lt;accession-num&gt;25187498&lt;/accession-num&gt;&lt;work-type&gt;Review&lt;/work-type&gt;&lt;urls&gt;&lt;related-urls&gt;&lt;url&gt;http://www.ncbi.nlm.nih.gov/pubmed/25187498&lt;/url&gt;&lt;/related-urls&gt;&lt;/urls&gt;&lt;electronic-resource-num&gt;10.1136/archdischild-2013-305212&lt;/electronic-resource-num&gt;&lt;language&gt;eng&lt;/language&gt;&lt;/record&gt;&lt;/Cite&gt;&lt;/EndNote&gt;</w:instrText>
      </w:r>
      <w:r w:rsidR="00532744" w:rsidRPr="00D870D3">
        <w:fldChar w:fldCharType="separate"/>
      </w:r>
      <w:r w:rsidR="006843D7">
        <w:rPr>
          <w:noProof/>
        </w:rPr>
        <w:t>(</w:t>
      </w:r>
      <w:hyperlink w:anchor="_ENREF_19" w:tooltip="de Wildt, 2014 #3919" w:history="1">
        <w:r w:rsidR="004910D6">
          <w:rPr>
            <w:noProof/>
          </w:rPr>
          <w:t>de Wildt, Tibboel, &amp; Leeder, 2014</w:t>
        </w:r>
      </w:hyperlink>
      <w:r w:rsidR="006843D7">
        <w:rPr>
          <w:noProof/>
        </w:rPr>
        <w:t>)</w:t>
      </w:r>
      <w:r w:rsidR="00532744" w:rsidRPr="00D870D3">
        <w:fldChar w:fldCharType="end"/>
      </w:r>
      <w:r w:rsidR="00E56262">
        <w:t>, during critical illness</w:t>
      </w:r>
      <w:r w:rsidR="009D4C48" w:rsidRPr="00D870D3">
        <w:t xml:space="preserve"> or </w:t>
      </w:r>
      <w:r w:rsidR="00E56262">
        <w:t xml:space="preserve">in </w:t>
      </w:r>
      <w:r w:rsidR="009D4C48" w:rsidRPr="00D870D3">
        <w:t xml:space="preserve">children with </w:t>
      </w:r>
      <w:r w:rsidRPr="00D870D3">
        <w:t xml:space="preserve">co-morbidities </w:t>
      </w:r>
      <w:r w:rsidR="00532744" w:rsidRPr="00D870D3">
        <w:fldChar w:fldCharType="begin"/>
      </w:r>
      <w:r w:rsidR="006843D7">
        <w:instrText xml:space="preserve"> ADDIN EN.CITE &lt;EndNote&gt;&lt;Cite&gt;&lt;Author&gt;Liborio&lt;/Author&gt;&lt;Year&gt;2014&lt;/Year&gt;&lt;RecNum&gt;3922&lt;/RecNum&gt;&lt;DisplayText&gt;(Liborio, Branco, &amp;amp; Torres de Melo Bezerra, 2014)&lt;/DisplayText&gt;&lt;record&gt;&lt;rec-number&gt;3922&lt;/rec-number&gt;&lt;foreign-keys&gt;&lt;key app="EN" db-id="z52rfde24t20vyeew2ax2teivr5aawpf5etz" timestamp="1431287430"&gt;3922&lt;/key&gt;&lt;/foreign-keys&gt;&lt;ref-type name="Journal Article"&gt;17&lt;/ref-type&gt;&lt;contributors&gt;&lt;authors&gt;&lt;author&gt;Liborio, A. B.&lt;/author&gt;&lt;author&gt;Branco, K. M.&lt;/author&gt;&lt;author&gt;Torres de Melo Bezerra, C.&lt;/author&gt;&lt;/authors&gt;&lt;/contributors&gt;&lt;auth-address&gt;Public Health Postgraduate Program, Universidade de Fortaleza, UNIFOR, Fortaleza, CE, Brazil ; Internal Medicine Department, Faculdade de Medicina, Universidade Federal do Ceara, Avenida Abolicao No. 4043, Ap. 1203 Edificio Jangada, Mucuripe, 60165-082 Fortaleza, CE, Brazil.&amp;#xD;Internal Medicine Department, Faculdade de Medicina, Universidade Federal do Ceara, Avenida Abolicao No. 4043, Ap. 1203 Edificio Jangada, Mucuripe, 60165-082 Fortaleza, CE, Brazil.&amp;#xD;Public Health Postgraduate Program, Universidade de Fortaleza, UNIFOR, Fortaleza, CE, Brazil.&lt;/auth-address&gt;&lt;titles&gt;&lt;title&gt;Acute kidney injury in neonates: from urine output to new biomarkers&lt;/title&gt;&lt;secondary-title&gt;BioMed research international&lt;/secondary-title&gt;&lt;alt-title&gt;Biomed Res Int&lt;/alt-title&gt;&lt;/titles&gt;&lt;periodical&gt;&lt;full-title&gt;BioMed research international&lt;/full-title&gt;&lt;abbr-1&gt;Biomed Res Int&lt;/abbr-1&gt;&lt;/periodical&gt;&lt;alt-periodical&gt;&lt;full-title&gt;BioMed research international&lt;/full-title&gt;&lt;abbr-1&gt;Biomed Res Int&lt;/abbr-1&gt;&lt;/alt-periodical&gt;&lt;pages&gt;601568&lt;/pages&gt;&lt;volume&gt;2014&lt;/volume&gt;&lt;edition&gt;2014/04/16&lt;/edition&gt;&lt;dates&gt;&lt;year&gt;2014&lt;/year&gt;&lt;/dates&gt;&lt;isbn&gt;2314-6141 (Electronic)&lt;/isbn&gt;&lt;accession-num&gt;24734236&lt;/accession-num&gt;&lt;work-type&gt;Research Support, Non-U.S. Gov&amp;apos;t&amp;#xD;Review&lt;/work-type&gt;&lt;urls&gt;&lt;related-urls&gt;&lt;url&gt;http://www.ncbi.nlm.nih.gov/pubmed/24734236&lt;/url&gt;&lt;/related-urls&gt;&lt;/urls&gt;&lt;custom2&gt;3964763&lt;/custom2&gt;&lt;electronic-resource-num&gt;10.1155/2014/601568&lt;/electronic-resource-num&gt;&lt;language&gt;eng&lt;/language&gt;&lt;/record&gt;&lt;/Cite&gt;&lt;/EndNote&gt;</w:instrText>
      </w:r>
      <w:r w:rsidR="00532744" w:rsidRPr="00D870D3">
        <w:fldChar w:fldCharType="separate"/>
      </w:r>
      <w:r w:rsidR="006843D7">
        <w:rPr>
          <w:noProof/>
        </w:rPr>
        <w:t>(</w:t>
      </w:r>
      <w:hyperlink w:anchor="_ENREF_51" w:tooltip="Liborio, 2014 #3922" w:history="1">
        <w:r w:rsidR="004910D6">
          <w:rPr>
            <w:noProof/>
          </w:rPr>
          <w:t>Liborio, Branco, &amp; Torres de Melo Bezerra, 2014</w:t>
        </w:r>
      </w:hyperlink>
      <w:r w:rsidR="006843D7">
        <w:rPr>
          <w:noProof/>
        </w:rPr>
        <w:t>)</w:t>
      </w:r>
      <w:r w:rsidR="00532744" w:rsidRPr="00D870D3">
        <w:fldChar w:fldCharType="end"/>
      </w:r>
      <w:r w:rsidR="007A138D" w:rsidRPr="00D870D3">
        <w:t xml:space="preserve">. </w:t>
      </w:r>
      <w:r w:rsidR="00D870D3" w:rsidRPr="00AB5300">
        <w:t>In a similar manner to adults</w:t>
      </w:r>
      <w:r w:rsidR="00D870D3">
        <w:t>,</w:t>
      </w:r>
      <w:r w:rsidR="00D870D3" w:rsidRPr="00AB5300">
        <w:t xml:space="preserve"> </w:t>
      </w:r>
      <w:r w:rsidR="00A808B4" w:rsidRPr="00D870D3">
        <w:t>drug interactions and genetic variations</w:t>
      </w:r>
      <w:r w:rsidR="00D870D3" w:rsidRPr="00AB5300">
        <w:t xml:space="preserve"> may </w:t>
      </w:r>
      <w:r w:rsidR="00E56262">
        <w:t xml:space="preserve">also </w:t>
      </w:r>
      <w:r w:rsidR="00D870D3" w:rsidRPr="00AB5300">
        <w:t>exist</w:t>
      </w:r>
      <w:r w:rsidR="00A808B4" w:rsidRPr="00D870D3">
        <w:t>.</w:t>
      </w:r>
      <w:r w:rsidR="00157A2E" w:rsidRPr="00D870D3">
        <w:t xml:space="preserve"> Using adult data to </w:t>
      </w:r>
      <w:r w:rsidR="004279EF" w:rsidRPr="00D870D3">
        <w:t xml:space="preserve">directly </w:t>
      </w:r>
      <w:r w:rsidR="00157A2E" w:rsidRPr="00D870D3">
        <w:t>guide the use of drugs</w:t>
      </w:r>
      <w:r w:rsidR="004279EF" w:rsidRPr="00D870D3">
        <w:t xml:space="preserve"> in children </w:t>
      </w:r>
      <w:r w:rsidR="00650CA6" w:rsidRPr="00D870D3">
        <w:t xml:space="preserve">therefore </w:t>
      </w:r>
      <w:r w:rsidR="00A53F03" w:rsidRPr="00D870D3">
        <w:t xml:space="preserve">has </w:t>
      </w:r>
      <w:r w:rsidR="00650CA6" w:rsidRPr="00D870D3">
        <w:t xml:space="preserve">its </w:t>
      </w:r>
      <w:r w:rsidR="00A53F03" w:rsidRPr="00D870D3">
        <w:t xml:space="preserve">limitations, </w:t>
      </w:r>
      <w:r w:rsidR="004279EF" w:rsidRPr="00D870D3">
        <w:t xml:space="preserve">and it is for this reason that they deserve </w:t>
      </w:r>
      <w:r w:rsidR="00A53F03" w:rsidRPr="00D870D3">
        <w:t xml:space="preserve">dedicated </w:t>
      </w:r>
      <w:r w:rsidR="00CD62C1" w:rsidRPr="00D870D3">
        <w:t xml:space="preserve">pharmacological </w:t>
      </w:r>
      <w:r w:rsidR="004279EF" w:rsidRPr="00D870D3">
        <w:t>research</w:t>
      </w:r>
      <w:r w:rsidR="00CC4D4C">
        <w:t xml:space="preserve"> using a translational approach (Figure 1)</w:t>
      </w:r>
      <w:r w:rsidR="004279EF" w:rsidRPr="00D870D3">
        <w:t>.</w:t>
      </w:r>
      <w:r w:rsidR="004279EF">
        <w:t xml:space="preserve"> </w:t>
      </w:r>
    </w:p>
    <w:p w14:paraId="2E277DBA" w14:textId="255BFD6F" w:rsidR="00501F07" w:rsidRDefault="00E56262" w:rsidP="00F20F3D">
      <w:pPr>
        <w:spacing w:line="480" w:lineRule="auto"/>
        <w:jc w:val="both"/>
      </w:pPr>
      <w:r>
        <w:t>In addition to differences in drug handling in children, t</w:t>
      </w:r>
      <w:r w:rsidR="00FB5EA8">
        <w:t xml:space="preserve">he consequences of </w:t>
      </w:r>
      <w:r w:rsidR="00B53641">
        <w:t xml:space="preserve">childhood </w:t>
      </w:r>
      <w:r w:rsidR="00FB5EA8">
        <w:t xml:space="preserve">drug exposure </w:t>
      </w:r>
      <w:r w:rsidR="00E47DEA">
        <w:t xml:space="preserve">on </w:t>
      </w:r>
      <w:r w:rsidR="00E971AE">
        <w:t xml:space="preserve">organs including the </w:t>
      </w:r>
      <w:r w:rsidR="00E47DEA">
        <w:t xml:space="preserve">kidney </w:t>
      </w:r>
      <w:r w:rsidR="00FB5EA8">
        <w:t xml:space="preserve">may </w:t>
      </w:r>
      <w:r w:rsidR="0091090D">
        <w:t xml:space="preserve">only </w:t>
      </w:r>
      <w:r w:rsidR="00FB5EA8">
        <w:t>become</w:t>
      </w:r>
      <w:r w:rsidR="0091090D">
        <w:t xml:space="preserve"> apparent once the child </w:t>
      </w:r>
      <w:r w:rsidR="00FB769F">
        <w:t xml:space="preserve">grows into </w:t>
      </w:r>
      <w:r w:rsidR="0091090D">
        <w:t>an</w:t>
      </w:r>
      <w:r w:rsidR="00FB5EA8">
        <w:t xml:space="preserve"> adult. D</w:t>
      </w:r>
      <w:r w:rsidR="00ED6AA9">
        <w:t>ue to advances in medical management, m</w:t>
      </w:r>
      <w:r w:rsidR="006C1DEC">
        <w:t>any children are now surviving previously l</w:t>
      </w:r>
      <w:r w:rsidR="0091090D">
        <w:t>ife-threatening conditions</w:t>
      </w:r>
      <w:r w:rsidR="00FB769F">
        <w:t xml:space="preserve">: </w:t>
      </w:r>
      <w:r w:rsidR="0091090D">
        <w:t xml:space="preserve"> </w:t>
      </w:r>
      <w:r w:rsidR="00FE0F74">
        <w:t>f</w:t>
      </w:r>
      <w:r w:rsidR="0091090D">
        <w:t>or example</w:t>
      </w:r>
      <w:r w:rsidR="00FB769F">
        <w:t>,</w:t>
      </w:r>
      <w:r w:rsidR="006C1DEC">
        <w:t xml:space="preserve"> </w:t>
      </w:r>
      <w:r w:rsidR="00B53641">
        <w:t xml:space="preserve">the survival rate of </w:t>
      </w:r>
      <w:r w:rsidR="00020B26">
        <w:t>extreme prematurity</w:t>
      </w:r>
      <w:r w:rsidR="00CB2622">
        <w:t xml:space="preserve"> (</w:t>
      </w:r>
      <w:r w:rsidR="00650CA6">
        <w:t xml:space="preserve">those </w:t>
      </w:r>
      <w:r w:rsidR="00CB2622">
        <w:t>infant</w:t>
      </w:r>
      <w:r w:rsidR="00F0228A">
        <w:t xml:space="preserve">s </w:t>
      </w:r>
      <w:r w:rsidR="00F0228A">
        <w:lastRenderedPageBreak/>
        <w:t xml:space="preserve">born </w:t>
      </w:r>
      <w:r w:rsidR="00650CA6">
        <w:t xml:space="preserve">less than </w:t>
      </w:r>
      <w:r w:rsidR="00F0228A">
        <w:t>27 weeks gestation) has</w:t>
      </w:r>
      <w:r w:rsidR="00CB2622">
        <w:t xml:space="preserve"> improved from 62</w:t>
      </w:r>
      <w:r w:rsidR="00D949F4">
        <w:t>%</w:t>
      </w:r>
      <w:r w:rsidR="00CB2622">
        <w:t xml:space="preserve"> to 81% over the past 20 years </w:t>
      </w:r>
      <w:r w:rsidR="00532744">
        <w:fldChar w:fldCharType="begin"/>
      </w:r>
      <w:r w:rsidR="006843D7">
        <w:instrText xml:space="preserve"> ADDIN EN.CITE &lt;EndNote&gt;&lt;Cite&gt;&lt;Author&gt;Bode&lt;/Author&gt;&lt;Year&gt;2009&lt;/Year&gt;&lt;RecNum&gt;3990&lt;/RecNum&gt;&lt;DisplayText&gt;(Bode, et al., 2009)&lt;/DisplayText&gt;&lt;record&gt;&lt;rec-number&gt;3990&lt;/rec-number&gt;&lt;foreign-keys&gt;&lt;key app="EN" db-id="z52rfde24t20vyeew2ax2teivr5aawpf5etz" timestamp="1434539566"&gt;3990&lt;/key&gt;&lt;/foreign-keys&gt;&lt;ref-type name="Journal Article"&gt;17&lt;/ref-type&gt;&lt;contributors&gt;&lt;authors&gt;&lt;author&gt;Bode, M. M.&lt;/author&gt;&lt;author&gt;D&amp;apos;Eugenio, D. B.&lt;/author&gt;&lt;author&gt;Forsyth, N.&lt;/author&gt;&lt;author&gt;Coleman, J.&lt;/author&gt;&lt;author&gt;Gross, C. R.&lt;/author&gt;&lt;author&gt;Gross, S. J.&lt;/author&gt;&lt;/authors&gt;&lt;/contributors&gt;&lt;auth-address&gt;Department of Pediatrics, State University of New York Upstate Medical University, Syracuse, New York, USA. michellebodemd@crouse.org&lt;/auth-address&gt;&lt;titles&gt;&lt;title&gt;Outcome of extreme prematurity: a prospective comparison of 2 regional cohorts born 20 years apar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866-74&lt;/pages&gt;&lt;volume&gt;124&lt;/volume&gt;&lt;number&gt;3&lt;/number&gt;&lt;edition&gt;2009/08/27&lt;/edition&gt;&lt;keywords&gt;&lt;keyword&gt;Age Factors&lt;/keyword&gt;&lt;keyword&gt;Child Development&lt;/keyword&gt;&lt;keyword&gt;Cohort Studies&lt;/keyword&gt;&lt;keyword&gt;Female&lt;/keyword&gt;&lt;keyword&gt;Gestational Age&lt;/keyword&gt;&lt;keyword&gt;Humans&lt;/keyword&gt;&lt;keyword&gt;Infant, Newborn&lt;/keyword&gt;&lt;keyword&gt;*Infant, Premature&lt;/keyword&gt;&lt;keyword&gt;Infant, Premature, Diseases/epidemiology&lt;/keyword&gt;&lt;keyword&gt;Male&lt;/keyword&gt;&lt;keyword&gt;Prospective Studies&lt;/keyword&gt;&lt;keyword&gt;Time Factors&lt;/keyword&gt;&lt;/keywords&gt;&lt;dates&gt;&lt;year&gt;2009&lt;/year&gt;&lt;pub-dates&gt;&lt;date&gt;Sep&lt;/date&gt;&lt;/pub-dates&gt;&lt;/dates&gt;&lt;isbn&gt;1098-4275 (Electronic)&amp;#xD;0031-4005 (Linking)&lt;/isbn&gt;&lt;accession-num&gt;19706571&lt;/accession-num&gt;&lt;work-type&gt;Comparative Study&lt;/work-type&gt;&lt;urls&gt;&lt;related-urls&gt;&lt;url&gt;http://www.ncbi.nlm.nih.gov/pubmed/19706571&lt;/url&gt;&lt;/related-urls&gt;&lt;/urls&gt;&lt;electronic-resource-num&gt;10.1542/peds.2008-1669&lt;/electronic-resource-num&gt;&lt;language&gt;eng&lt;/language&gt;&lt;/record&gt;&lt;/Cite&gt;&lt;/EndNote&gt;</w:instrText>
      </w:r>
      <w:r w:rsidR="00532744">
        <w:fldChar w:fldCharType="separate"/>
      </w:r>
      <w:r w:rsidR="006843D7">
        <w:rPr>
          <w:noProof/>
        </w:rPr>
        <w:t>(</w:t>
      </w:r>
      <w:hyperlink w:anchor="_ENREF_13" w:tooltip="Bode, 2009 #3990" w:history="1">
        <w:r w:rsidR="004910D6">
          <w:rPr>
            <w:noProof/>
          </w:rPr>
          <w:t>Bode, et al., 2009</w:t>
        </w:r>
      </w:hyperlink>
      <w:r w:rsidR="006843D7">
        <w:rPr>
          <w:noProof/>
        </w:rPr>
        <w:t>)</w:t>
      </w:r>
      <w:r w:rsidR="00532744">
        <w:fldChar w:fldCharType="end"/>
      </w:r>
      <w:r w:rsidR="00020B26">
        <w:t xml:space="preserve">, </w:t>
      </w:r>
      <w:r w:rsidR="00F0228A">
        <w:t xml:space="preserve">and death from </w:t>
      </w:r>
      <w:r w:rsidR="00020B26">
        <w:t>multi-organ failure</w:t>
      </w:r>
      <w:r w:rsidR="00F0228A">
        <w:t xml:space="preserve"> </w:t>
      </w:r>
      <w:r w:rsidR="00C02000">
        <w:t xml:space="preserve">has </w:t>
      </w:r>
      <w:r w:rsidR="00DB4799">
        <w:t>halved</w:t>
      </w:r>
      <w:r w:rsidR="00F0228A">
        <w:t xml:space="preserve"> </w:t>
      </w:r>
      <w:r w:rsidR="00532744">
        <w:fldChar w:fldCharType="begin">
          <w:fldData xml:space="preserve">PEVuZE5vdGU+PENpdGU+PEF1dGhvcj5Kb2ZmZTwvQXV0aG9yPjxZZWFyPjIwMTE8L1llYXI+PFJl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</w:fldData>
        </w:fldChar>
      </w:r>
      <w:r w:rsidR="006843D7">
        <w:instrText xml:space="preserve"> ADDIN EN.CITE </w:instrText>
      </w:r>
      <w:r w:rsidR="006843D7">
        <w:fldChar w:fldCharType="begin">
          <w:fldData xml:space="preserve">PEVuZE5vdGU+PENpdGU+PEF1dGhvcj5Kb2ZmZTwvQXV0aG9yPjxZZWFyPjIwMTE8L1llYXI+PFJl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</w:fldData>
        </w:fldChar>
      </w:r>
      <w:r w:rsidR="006843D7">
        <w:instrText xml:space="preserve"> ADDIN EN.CITE.DATA </w:instrText>
      </w:r>
      <w:r w:rsidR="006843D7">
        <w:fldChar w:fldCharType="end"/>
      </w:r>
      <w:r w:rsidR="00532744">
        <w:fldChar w:fldCharType="separate"/>
      </w:r>
      <w:r w:rsidR="006843D7">
        <w:rPr>
          <w:noProof/>
        </w:rPr>
        <w:t>(</w:t>
      </w:r>
      <w:hyperlink w:anchor="_ENREF_43" w:tooltip="Joffe, 2011 #3991" w:history="1">
        <w:r w:rsidR="004910D6">
          <w:rPr>
            <w:noProof/>
          </w:rPr>
          <w:t>Joffe, Anton, &amp; Burkholder, 2011</w:t>
        </w:r>
      </w:hyperlink>
      <w:r w:rsidR="006843D7">
        <w:rPr>
          <w:noProof/>
        </w:rPr>
        <w:t>)</w:t>
      </w:r>
      <w:r w:rsidR="00532744">
        <w:fldChar w:fldCharType="end"/>
      </w:r>
      <w:r w:rsidR="00C02000">
        <w:t>. Survival rates from</w:t>
      </w:r>
      <w:r w:rsidR="00020B26">
        <w:t xml:space="preserve"> childhood </w:t>
      </w:r>
      <w:r w:rsidR="00C02000">
        <w:t>leukaemia have dramatically improved from 28% in 1968 to current rates of 81% (in 2005)</w:t>
      </w:r>
      <w:r w:rsidR="00E971AE">
        <w:t xml:space="preserve"> and 0.1% of all adults are now survivors of childhood cancer</w:t>
      </w:r>
      <w:r w:rsidR="00C02000">
        <w:t xml:space="preserve"> </w:t>
      </w:r>
      <w:r w:rsidR="00C02000">
        <w:fldChar w:fldCharType="begin">
          <w:fldData xml:space="preserve">PEVuZE5vdGU+PENpdGU+PEF1dGhvcj5CYXN0YTwvQXV0aG9yPjxZZWFyPjIwMTE8L1llYXI+PFJl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</w:fldData>
        </w:fldChar>
      </w:r>
      <w:r w:rsidR="006843D7">
        <w:instrText xml:space="preserve"> ADDIN EN.CITE </w:instrText>
      </w:r>
      <w:r w:rsidR="006843D7">
        <w:fldChar w:fldCharType="begin">
          <w:fldData xml:space="preserve">PEVuZE5vdGU+PENpdGU+PEF1dGhvcj5CYXN0YTwvQXV0aG9yPjxZZWFyPjIwMTE8L1llYXI+PFJl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</w:fldData>
        </w:fldChar>
      </w:r>
      <w:r w:rsidR="006843D7">
        <w:instrText xml:space="preserve"> ADDIN EN.CITE.DATA </w:instrText>
      </w:r>
      <w:r w:rsidR="006843D7">
        <w:fldChar w:fldCharType="end"/>
      </w:r>
      <w:r w:rsidR="00C02000">
        <w:fldChar w:fldCharType="separate"/>
      </w:r>
      <w:r w:rsidR="006843D7">
        <w:rPr>
          <w:noProof/>
        </w:rPr>
        <w:t>(</w:t>
      </w:r>
      <w:hyperlink w:anchor="_ENREF_7" w:tooltip="Basta, 2011 #3992" w:history="1">
        <w:r w:rsidR="004910D6">
          <w:rPr>
            <w:noProof/>
          </w:rPr>
          <w:t>Basta, James, Gomez-Pozo, Craft, &amp; McNally, 2011</w:t>
        </w:r>
      </w:hyperlink>
      <w:r w:rsidR="006843D7">
        <w:rPr>
          <w:noProof/>
        </w:rPr>
        <w:t xml:space="preserve">; </w:t>
      </w:r>
      <w:hyperlink w:anchor="_ENREF_53" w:tooltip="Mariotto, 2009 #4022" w:history="1">
        <w:r w:rsidR="004910D6">
          <w:rPr>
            <w:noProof/>
          </w:rPr>
          <w:t>Mariotto, et al., 2009</w:t>
        </w:r>
      </w:hyperlink>
      <w:r w:rsidR="006843D7">
        <w:rPr>
          <w:noProof/>
        </w:rPr>
        <w:t>)</w:t>
      </w:r>
      <w:r w:rsidR="00C02000">
        <w:fldChar w:fldCharType="end"/>
      </w:r>
      <w:r w:rsidR="00A53F03">
        <w:t xml:space="preserve">. </w:t>
      </w:r>
      <w:r w:rsidR="00650CA6">
        <w:t>This pattern is seen in chronic disease states too</w:t>
      </w:r>
      <w:r w:rsidR="00FB769F">
        <w:t xml:space="preserve">: </w:t>
      </w:r>
      <w:r w:rsidR="00650CA6">
        <w:t>t</w:t>
      </w:r>
      <w:r w:rsidR="00E971AE">
        <w:t xml:space="preserve">he life </w:t>
      </w:r>
      <w:r w:rsidR="006549E5">
        <w:t xml:space="preserve">expectancy of </w:t>
      </w:r>
      <w:r w:rsidR="00C02000">
        <w:t>patients</w:t>
      </w:r>
      <w:r w:rsidR="00D03355">
        <w:t xml:space="preserve"> with </w:t>
      </w:r>
      <w:r w:rsidR="00180EBF">
        <w:t xml:space="preserve">cystic fibrosis </w:t>
      </w:r>
      <w:r w:rsidR="00184724">
        <w:t xml:space="preserve">(CF) </w:t>
      </w:r>
      <w:r w:rsidR="006549E5">
        <w:t xml:space="preserve">is now </w:t>
      </w:r>
      <w:r w:rsidR="0007250C">
        <w:t>around 40 years</w:t>
      </w:r>
      <w:r w:rsidR="006549E5">
        <w:t xml:space="preserve"> of age</w:t>
      </w:r>
      <w:r w:rsidR="00D03355">
        <w:t xml:space="preserve"> </w:t>
      </w:r>
      <w:r w:rsidR="00532744">
        <w:fldChar w:fldCharType="begin"/>
      </w:r>
      <w:r w:rsidR="006843D7">
        <w:instrText xml:space="preserve"> ADDIN EN.CITE &lt;EndNote&gt;&lt;Cite&gt;&lt;Author&gt;Harness-Brumley&lt;/Author&gt;&lt;Year&gt;2014&lt;/Year&gt;&lt;RecNum&gt;3941&lt;/RecNum&gt;&lt;DisplayText&gt;(Harness-Brumley, Elliott, Rosenbluth, Raghavan, &amp;amp; Jain, 2014)&lt;/DisplayText&gt;&lt;record&gt;&lt;rec-number&gt;3941&lt;/rec-number&gt;&lt;foreign-keys&gt;&lt;key app="EN" db-id="z52rfde24t20vyeew2ax2teivr5aawpf5etz" timestamp="1431621540"&gt;3941&lt;/key&gt;&lt;/foreign-keys&gt;&lt;ref-type name="Journal Article"&gt;17&lt;/ref-type&gt;&lt;contributors&gt;&lt;authors&gt;&lt;author&gt;Harness-Brumley, C. L.&lt;/author&gt;&lt;author&gt;Elliott, A. C.&lt;/author&gt;&lt;author&gt;Rosenbluth, D. B.&lt;/author&gt;&lt;author&gt;Raghavan, D.&lt;/author&gt;&lt;author&gt;Jain, R.&lt;/author&gt;&lt;/authors&gt;&lt;/contributors&gt;&lt;auth-address&gt;1 Department of Medicine, University of Texas Southwestern Medical Center , Dallas, Texas.&lt;/auth-address&gt;&lt;titles&gt;&lt;title&gt;Gender differences in outcomes of patients with cystic fibrosis&lt;/title&gt;&lt;secondary-title&gt;Journal of women&amp;apos;s health&lt;/secondary-title&gt;&lt;alt-title&gt;J Womens Health (Larchmt)&lt;/alt-title&gt;&lt;/titles&gt;&lt;periodical&gt;&lt;full-title&gt;Journal of women&amp;apos;s health&lt;/full-title&gt;&lt;abbr-1&gt;J Womens Health (Larchmt)&lt;/abbr-1&gt;&lt;/periodical&gt;&lt;alt-periodical&gt;&lt;full-title&gt;Journal of women&amp;apos;s health&lt;/full-title&gt;&lt;abbr-1&gt;J Womens Health (Larchmt)&lt;/abbr-1&gt;&lt;/alt-periodical&gt;&lt;pages&gt;1012-20&lt;/pages&gt;&lt;volume&gt;23&lt;/volume&gt;&lt;number&gt;12&lt;/number&gt;&lt;edition&gt;2014/12/17&lt;/edition&gt;&lt;dates&gt;&lt;year&gt;2014&lt;/year&gt;&lt;pub-dates&gt;&lt;date&gt;Dec&lt;/date&gt;&lt;/pub-dates&gt;&lt;/dates&gt;&lt;isbn&gt;1931-843X (Electronic)&amp;#xD;1540-9996 (Linking)&lt;/isbn&gt;&lt;accession-num&gt;25495366&lt;/accession-num&gt;&lt;work-type&gt;Research Support, Non-U.S. Gov&amp;apos;t&lt;/work-type&gt;&lt;urls&gt;&lt;related-urls&gt;&lt;url&gt;http://www.ncbi.nlm.nih.gov/pubmed/25495366&lt;/url&gt;&lt;/related-urls&gt;&lt;/urls&gt;&lt;electronic-resource-num&gt;10.1089/jwh.2014.4985&lt;/electronic-resource-num&gt;&lt;language&gt;eng&lt;/language&gt;&lt;/record&gt;&lt;/Cite&gt;&lt;/EndNote&gt;</w:instrText>
      </w:r>
      <w:r w:rsidR="00532744">
        <w:fldChar w:fldCharType="separate"/>
      </w:r>
      <w:r w:rsidR="006843D7">
        <w:rPr>
          <w:noProof/>
        </w:rPr>
        <w:t>(</w:t>
      </w:r>
      <w:hyperlink w:anchor="_ENREF_34" w:tooltip="Harness-Brumley, 2014 #3941" w:history="1">
        <w:r w:rsidR="004910D6">
          <w:rPr>
            <w:noProof/>
          </w:rPr>
          <w:t>Harness-Brumley, Elliott, Rosenbluth, Raghavan, &amp; Jain, 2014</w:t>
        </w:r>
      </w:hyperlink>
      <w:r w:rsidR="006843D7">
        <w:rPr>
          <w:noProof/>
        </w:rPr>
        <w:t>)</w:t>
      </w:r>
      <w:r w:rsidR="00532744">
        <w:fldChar w:fldCharType="end"/>
      </w:r>
      <w:r w:rsidR="00C02000">
        <w:t xml:space="preserve">. </w:t>
      </w:r>
      <w:r w:rsidR="00650CA6">
        <w:t>W</w:t>
      </w:r>
      <w:r w:rsidR="00C02000">
        <w:t xml:space="preserve">ith this increased </w:t>
      </w:r>
      <w:proofErr w:type="gramStart"/>
      <w:r w:rsidR="00C02000">
        <w:t>survival</w:t>
      </w:r>
      <w:r w:rsidR="00650CA6">
        <w:t xml:space="preserve"> </w:t>
      </w:r>
      <w:r w:rsidR="00A53F03">
        <w:t xml:space="preserve"> </w:t>
      </w:r>
      <w:r w:rsidR="00C02000">
        <w:t>long</w:t>
      </w:r>
      <w:proofErr w:type="gramEnd"/>
      <w:r w:rsidR="00C02000">
        <w:t xml:space="preserve">-term </w:t>
      </w:r>
      <w:r w:rsidR="006549E5">
        <w:t xml:space="preserve">renal </w:t>
      </w:r>
      <w:r w:rsidR="00C02000">
        <w:t>morbidi</w:t>
      </w:r>
      <w:r w:rsidR="00DB4799">
        <w:t>t</w:t>
      </w:r>
      <w:r w:rsidR="00650CA6">
        <w:t xml:space="preserve">y associated with </w:t>
      </w:r>
      <w:r w:rsidR="00A53F03">
        <w:t xml:space="preserve">treatment in childhood </w:t>
      </w:r>
      <w:r w:rsidR="00FE0F74">
        <w:t>is</w:t>
      </w:r>
      <w:r w:rsidR="00A53F03">
        <w:t xml:space="preserve"> now </w:t>
      </w:r>
      <w:r w:rsidR="00C02000">
        <w:t xml:space="preserve">being </w:t>
      </w:r>
      <w:r w:rsidR="006549E5">
        <w:t xml:space="preserve">identified </w:t>
      </w:r>
      <w:r w:rsidR="00650CA6">
        <w:t>in adults</w:t>
      </w:r>
      <w:r w:rsidR="006549E5">
        <w:t xml:space="preserve">. For </w:t>
      </w:r>
      <w:r w:rsidR="00A53F03">
        <w:t xml:space="preserve">prematurity, childhood cancer and cystic fibrosis </w:t>
      </w:r>
      <w:r w:rsidR="0091090D">
        <w:t>chronic</w:t>
      </w:r>
      <w:r w:rsidR="00EE37F5">
        <w:t xml:space="preserve"> kidney</w:t>
      </w:r>
      <w:r w:rsidR="0091090D">
        <w:t xml:space="preserve"> disease</w:t>
      </w:r>
      <w:r w:rsidR="00EE37F5">
        <w:t xml:space="preserve"> </w:t>
      </w:r>
      <w:r w:rsidR="00DE2D07">
        <w:t xml:space="preserve">(CKD) </w:t>
      </w:r>
      <w:r w:rsidR="00D125ED">
        <w:t xml:space="preserve">in later life is now </w:t>
      </w:r>
      <w:r w:rsidR="00D125ED" w:rsidRPr="00D125ED">
        <w:t>recogni</w:t>
      </w:r>
      <w:r w:rsidR="00D125ED" w:rsidRPr="00275CA1">
        <w:t xml:space="preserve">sed </w:t>
      </w:r>
      <w:r w:rsidR="00532744" w:rsidRPr="00275CA1">
        <w:fldChar w:fldCharType="begin">
          <w:fldData xml:space="preserve">PEVuZE5vdGU+PENpdGU+PEF1dGhvcj5RdW9uPC9BdXRob3I+PFllYXI+MjAxMTwvWWVhcj48UmVj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GFiYnItMT5DYW5jZXIgRXBpZGVtaW9sIEJpb21hcmtlcnMgUHJl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</w:fldData>
        </w:fldChar>
      </w:r>
      <w:r w:rsidR="006843D7">
        <w:instrText xml:space="preserve"> ADDIN EN.CITE </w:instrText>
      </w:r>
      <w:r w:rsidR="006843D7">
        <w:fldChar w:fldCharType="begin">
          <w:fldData xml:space="preserve">PEVuZE5vdGU+PENpdGU+PEF1dGhvcj5RdW9uPC9BdXRob3I+PFllYXI+MjAxMTwvWWVhcj48UmVj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GFiYnItMT5DYW5jZXIgRXBpZGVtaW9sIEJpb21hcmtlcnMgUHJl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</w:fldData>
        </w:fldChar>
      </w:r>
      <w:r w:rsidR="006843D7">
        <w:instrText xml:space="preserve"> ADDIN EN.CITE.DATA </w:instrText>
      </w:r>
      <w:r w:rsidR="006843D7">
        <w:fldChar w:fldCharType="end"/>
      </w:r>
      <w:r w:rsidR="00532744" w:rsidRPr="00275CA1">
        <w:fldChar w:fldCharType="separate"/>
      </w:r>
      <w:r w:rsidR="006843D7">
        <w:rPr>
          <w:noProof/>
        </w:rPr>
        <w:t>(</w:t>
      </w:r>
      <w:hyperlink w:anchor="_ENREF_64" w:tooltip="Mulder, 2013 #3944" w:history="1">
        <w:r w:rsidR="004910D6">
          <w:rPr>
            <w:noProof/>
          </w:rPr>
          <w:t>Mulder, et al., 2013</w:t>
        </w:r>
      </w:hyperlink>
      <w:r w:rsidR="006843D7">
        <w:rPr>
          <w:noProof/>
        </w:rPr>
        <w:t xml:space="preserve">; </w:t>
      </w:r>
      <w:hyperlink w:anchor="_ENREF_70" w:tooltip="Quon, 2011 #3942" w:history="1">
        <w:r w:rsidR="004910D6">
          <w:rPr>
            <w:noProof/>
          </w:rPr>
          <w:t>Quon, Mayer-Hamblett, Aitken, Smyth, &amp; Goss, 2011</w:t>
        </w:r>
      </w:hyperlink>
      <w:r w:rsidR="006843D7">
        <w:rPr>
          <w:noProof/>
        </w:rPr>
        <w:t xml:space="preserve">; </w:t>
      </w:r>
      <w:hyperlink w:anchor="_ENREF_75" w:tooltip="Rodriguez-Soriano, 2005 #3945" w:history="1">
        <w:r w:rsidR="004910D6">
          <w:rPr>
            <w:noProof/>
          </w:rPr>
          <w:t>Rodriguez-Soriano, Aguirre, Oliveros, &amp; Vallo, 2005</w:t>
        </w:r>
      </w:hyperlink>
      <w:r w:rsidR="006843D7">
        <w:rPr>
          <w:noProof/>
        </w:rPr>
        <w:t>)</w:t>
      </w:r>
      <w:r w:rsidR="00532744" w:rsidRPr="00275CA1">
        <w:fldChar w:fldCharType="end"/>
      </w:r>
      <w:r w:rsidR="009248FE" w:rsidRPr="00D125ED">
        <w:t>;</w:t>
      </w:r>
      <w:r w:rsidR="00501F07" w:rsidRPr="00275CA1">
        <w:t xml:space="preserve"> </w:t>
      </w:r>
      <w:r w:rsidR="00FB769F">
        <w:t xml:space="preserve">furthermore, </w:t>
      </w:r>
      <w:r w:rsidR="009248FE" w:rsidRPr="00275CA1">
        <w:t>a</w:t>
      </w:r>
      <w:r w:rsidR="00070109" w:rsidRPr="00275CA1">
        <w:t>dult</w:t>
      </w:r>
      <w:r w:rsidR="00B53641" w:rsidRPr="00275CA1">
        <w:t xml:space="preserve"> </w:t>
      </w:r>
      <w:r w:rsidR="00C02000" w:rsidRPr="00275CA1">
        <w:t>patients with CF</w:t>
      </w:r>
      <w:r w:rsidR="0091090D" w:rsidRPr="00275CA1">
        <w:t xml:space="preserve"> </w:t>
      </w:r>
      <w:r w:rsidR="00070109" w:rsidRPr="00275CA1">
        <w:t xml:space="preserve">have an annual prevalence of CKD of </w:t>
      </w:r>
      <w:r w:rsidR="00B53641" w:rsidRPr="00275CA1">
        <w:t>over</w:t>
      </w:r>
      <w:r w:rsidR="00184724" w:rsidRPr="00275CA1">
        <w:t xml:space="preserve"> 2%</w:t>
      </w:r>
      <w:r w:rsidR="006549E5" w:rsidRPr="00D125ED">
        <w:t xml:space="preserve">. </w:t>
      </w:r>
      <w:r w:rsidR="00501F07" w:rsidRPr="00275CA1">
        <w:t>In</w:t>
      </w:r>
      <w:r w:rsidR="00501F07">
        <w:t xml:space="preserve"> each of these patient groups the CKD risk is directly related to the earlier exposure of nephrotoxic agents</w:t>
      </w:r>
      <w:r w:rsidR="0008159C">
        <w:t xml:space="preserve"> and </w:t>
      </w:r>
      <w:r w:rsidR="00132F3E">
        <w:t xml:space="preserve">perhaps even </w:t>
      </w:r>
      <w:r w:rsidR="0008159C">
        <w:t>a</w:t>
      </w:r>
      <w:r w:rsidR="00F679E1">
        <w:t>cute kidney injury (</w:t>
      </w:r>
      <w:r w:rsidR="00B839D1">
        <w:t>AKI</w:t>
      </w:r>
      <w:r w:rsidR="00F679E1">
        <w:t>)</w:t>
      </w:r>
      <w:r w:rsidR="00B839D1">
        <w:t xml:space="preserve"> episodes. </w:t>
      </w:r>
      <w:r w:rsidR="00F679E1">
        <w:t>Previous studies demonstrate</w:t>
      </w:r>
      <w:r w:rsidR="00B839D1">
        <w:t xml:space="preserve"> that even with normal baseline renal function,</w:t>
      </w:r>
      <w:r w:rsidR="00F679E1">
        <w:t xml:space="preserve"> a single AKI episode increases</w:t>
      </w:r>
      <w:r w:rsidR="00B839D1">
        <w:t xml:space="preserve"> the risk of CKD by </w:t>
      </w:r>
      <w:r w:rsidR="00F679E1">
        <w:t xml:space="preserve">up to </w:t>
      </w:r>
      <w:r w:rsidR="00B839D1">
        <w:t>1.9</w:t>
      </w:r>
      <w:r w:rsidR="00F679E1">
        <w:t>-13</w:t>
      </w:r>
      <w:r w:rsidR="00B839D1">
        <w:t xml:space="preserve"> times</w:t>
      </w:r>
      <w:r w:rsidR="00F679E1">
        <w:t xml:space="preserve"> (dependent on the definition</w:t>
      </w:r>
      <w:r w:rsidR="00AD0F92">
        <w:t xml:space="preserve"> of </w:t>
      </w:r>
      <w:r w:rsidR="00F679E1">
        <w:t>severity used) when compared to a matched non-AKI population, even after</w:t>
      </w:r>
      <w:r w:rsidR="00B839D1">
        <w:t xml:space="preserve"> a short follow up period </w:t>
      </w:r>
      <w:r w:rsidR="002B1F8C">
        <w:fldChar w:fldCharType="begin"/>
      </w:r>
      <w:r w:rsidR="002B1F8C">
        <w:instrText xml:space="preserve"> ADDIN EN.CITE &lt;EndNote&gt;&lt;Cite&gt;&lt;Author&gt;Belayev&lt;/Author&gt;&lt;Year&gt;2014&lt;/Year&gt;&lt;RecNum&gt;4077&lt;/RecNum&gt;&lt;DisplayText&gt;(Belayev &amp;amp; Palevsky, 2014)&lt;/DisplayText&gt;&lt;record&gt;&lt;rec-number&gt;4077&lt;/rec-number&gt;&lt;foreign-keys&gt;&lt;key app="EN" db-id="z52rfde24t20vyeew2ax2teivr5aawpf5etz" timestamp="1477949128"&gt;4077&lt;/key&gt;&lt;/foreign-keys&gt;&lt;ref-type name="Journal Article"&gt;17&lt;/ref-type&gt;&lt;contributors&gt;&lt;authors&gt;&lt;author&gt;Belayev, L. Y.&lt;/author&gt;&lt;author&gt;Palevsky, P. M.&lt;/author&gt;&lt;/authors&gt;&lt;/contributors&gt;&lt;auth-address&gt;aRenal-Electrolyte Division, University of Pittsburgh School of Medicine bRenal Section, VA Pittsburgh Healthcare System, Pittsburgh, Pennsylvania, USA.&lt;/auth-address&gt;&lt;titles&gt;&lt;title&gt;The link between acute kidney injury and chronic kidney disease&lt;/title&gt;&lt;secondary-title&gt;Curr Opin Nephrol Hypertens&lt;/secondary-title&gt;&lt;/titles&gt;&lt;periodical&gt;&lt;full-title&gt;Current opinion in nephrology and hypertension&lt;/full-title&gt;&lt;abbr-1&gt;Curr Opin Nephrol Hypertens&lt;/abbr-1&gt;&lt;/periodical&gt;&lt;pages&gt;149-54&lt;/pages&gt;&lt;volume&gt;23&lt;/volume&gt;&lt;number&gt;2&lt;/number&gt;&lt;keywords&gt;&lt;keyword&gt;Acute Kidney Injury/diagnosis/*epidemiology&lt;/keyword&gt;&lt;keyword&gt;Adult&lt;/keyword&gt;&lt;keyword&gt;Animals&lt;/keyword&gt;&lt;keyword&gt;Child&lt;/keyword&gt;&lt;keyword&gt;Disease Models, Animal&lt;/keyword&gt;&lt;keyword&gt;Disease Progression&lt;/keyword&gt;&lt;keyword&gt;Humans&lt;/keyword&gt;&lt;keyword&gt;Prognosis&lt;/keyword&gt;&lt;keyword&gt;Renal Insufficiency, Chronic/diagnosis/*epidemiology&lt;/keyword&gt;&lt;keyword&gt;Risk Assessment&lt;/keyword&gt;&lt;keyword&gt;Risk Factors&lt;/keyword&gt;&lt;/keywords&gt;&lt;dates&gt;&lt;year&gt;2014&lt;/year&gt;&lt;pub-dates&gt;&lt;date&gt;Mar&lt;/date&gt;&lt;/pub-dates&gt;&lt;/dates&gt;&lt;isbn&gt;1473-6543 (Electronic)&amp;#xD;1062-4821 (Linking)&lt;/isbn&gt;&lt;accession-num&gt;24384553&lt;/accession-num&gt;&lt;urls&gt;&lt;related-urls&gt;&lt;url&gt;https://www.ncbi.nlm.nih.gov/pubmed/24384553&lt;/url&gt;&lt;/related-urls&gt;&lt;/urls&gt;&lt;custom2&gt;PMC4179244&lt;/custom2&gt;&lt;electronic-resource-num&gt;10.1097/01.mnh.0000441051.36783.f3&lt;/electronic-resource-num&gt;&lt;/record&gt;&lt;/Cite&gt;&lt;/EndNote&gt;</w:instrText>
      </w:r>
      <w:r w:rsidR="002B1F8C">
        <w:fldChar w:fldCharType="separate"/>
      </w:r>
      <w:r w:rsidR="002B1F8C">
        <w:rPr>
          <w:noProof/>
        </w:rPr>
        <w:t>(</w:t>
      </w:r>
      <w:hyperlink w:anchor="_ENREF_10" w:tooltip="Belayev, 2014 #4077" w:history="1">
        <w:r w:rsidR="004910D6">
          <w:rPr>
            <w:noProof/>
          </w:rPr>
          <w:t>Belayev &amp; Palevsky, 2014</w:t>
        </w:r>
      </w:hyperlink>
      <w:r w:rsidR="002B1F8C">
        <w:rPr>
          <w:noProof/>
        </w:rPr>
        <w:t>)</w:t>
      </w:r>
      <w:r w:rsidR="002B1F8C">
        <w:fldChar w:fldCharType="end"/>
      </w:r>
      <w:r w:rsidR="00132F3E">
        <w:t>. Although it should be noted that the findings described in all of these studies are merely proposed causal associations</w:t>
      </w:r>
      <w:r w:rsidR="00B839D1">
        <w:t xml:space="preserve">.  </w:t>
      </w:r>
    </w:p>
    <w:p w14:paraId="5BF90E78" w14:textId="6A77AF27" w:rsidR="00CE4ADF" w:rsidRDefault="00FB769F" w:rsidP="00CE4ADF">
      <w:pPr>
        <w:spacing w:line="480" w:lineRule="auto"/>
        <w:jc w:val="both"/>
      </w:pPr>
      <w:r>
        <w:t xml:space="preserve">Thus, it is important to note that as a consequence of </w:t>
      </w:r>
      <w:r w:rsidR="0007250C">
        <w:t>medical advances</w:t>
      </w:r>
      <w:r w:rsidR="003101E6">
        <w:t>, where intensive treatment with antibiotics improves outcomes</w:t>
      </w:r>
      <w:r w:rsidR="00B839D1">
        <w:t xml:space="preserve"> and acute organ injury can be managed</w:t>
      </w:r>
      <w:r w:rsidR="0007250C">
        <w:t xml:space="preserve">, </w:t>
      </w:r>
      <w:r>
        <w:t xml:space="preserve">and </w:t>
      </w:r>
      <w:r w:rsidR="0007250C">
        <w:t>as life expectancy</w:t>
      </w:r>
      <w:r w:rsidR="0007250C" w:rsidRPr="0007250C">
        <w:t xml:space="preserve"> </w:t>
      </w:r>
      <w:r w:rsidR="0007250C">
        <w:t>rises, the burden of CKD due to</w:t>
      </w:r>
      <w:r w:rsidR="006F1229">
        <w:t xml:space="preserve"> </w:t>
      </w:r>
      <w:r w:rsidR="00F81973">
        <w:lastRenderedPageBreak/>
        <w:t xml:space="preserve">nephrotoxic drug </w:t>
      </w:r>
      <w:r w:rsidR="006F1229">
        <w:t xml:space="preserve">exposure </w:t>
      </w:r>
      <w:r w:rsidR="00F679E1">
        <w:t xml:space="preserve">causing AKI </w:t>
      </w:r>
      <w:r w:rsidR="00AD0F92">
        <w:t>in</w:t>
      </w:r>
      <w:r w:rsidR="0007250C">
        <w:t xml:space="preserve"> childhood is likely to increase.</w:t>
      </w:r>
      <w:r w:rsidR="00173098" w:rsidRPr="00173098">
        <w:t xml:space="preserve"> </w:t>
      </w:r>
      <w:r w:rsidR="00173098">
        <w:t>This</w:t>
      </w:r>
      <w:r>
        <w:t xml:space="preserve"> increasing risk</w:t>
      </w:r>
      <w:r w:rsidR="00173098">
        <w:t xml:space="preserve"> emphasises the importance of</w:t>
      </w:r>
      <w:r w:rsidR="00173098" w:rsidRPr="00854899">
        <w:t xml:space="preserve"> </w:t>
      </w:r>
      <w:r w:rsidR="0010597C">
        <w:t xml:space="preserve">preventing AKI through </w:t>
      </w:r>
      <w:r w:rsidR="00501F07">
        <w:t>a</w:t>
      </w:r>
      <w:r w:rsidR="00DA3551">
        <w:t xml:space="preserve"> person-centred approach to ensure patients obtain the best possible outcome from their medicines</w:t>
      </w:r>
      <w:r w:rsidR="0008159C">
        <w:t xml:space="preserve"> in a safe and effective way</w:t>
      </w:r>
      <w:r w:rsidR="00DA3551">
        <w:t xml:space="preserve">. This is termed medicines optimisation </w:t>
      </w:r>
      <w:r w:rsidR="00532744">
        <w:fldChar w:fldCharType="begin"/>
      </w:r>
      <w:r w:rsidR="006843D7">
        <w:instrText xml:space="preserve"> ADDIN EN.CITE &lt;EndNote&gt;&lt;Cite&gt;&lt;Author&gt;NICE&lt;/Author&gt;&lt;Year&gt;2015&lt;/Year&gt;&lt;RecNum&gt;4034&lt;/RecNum&gt;&lt;DisplayText&gt;(NICE, 2015)&lt;/DisplayText&gt;&lt;record&gt;&lt;rec-number&gt;4034&lt;/rec-number&gt;&lt;foreign-keys&gt;&lt;key app="EN" db-id="z52rfde24t20vyeew2ax2teivr5aawpf5etz" timestamp="1437856540"&gt;4034&lt;/key&gt;&lt;/foreign-keys&gt;&lt;ref-type name="Book Section"&gt;5&lt;/ref-type&gt;&lt;contributors&gt;&lt;authors&gt;&lt;author&gt;NICE&lt;/author&gt;&lt;/authors&gt;&lt;/contributors&gt;&lt;titles&gt;&lt;secondary-title&gt;Medicines Optimisation: The Safe and Effective Use of Medicines to Enable the Best Possible Outcomes&lt;/secondary-title&gt;&lt;tertiary-title&gt;National Institute for Health and Clinical Excellence: Guidance&lt;/tertiary-title&gt;&lt;/titles&gt;&lt;dates&gt;&lt;year&gt;2015&lt;/year&gt;&lt;/dates&gt;&lt;accession-num&gt;26180890&lt;/accession-num&gt;&lt;urls&gt;&lt;related-urls&gt;&lt;url&gt;http://www.ncbi.nlm.nih.gov/pubmed/26180890&lt;/url&gt;&lt;/related-urls&gt;&lt;/urls&gt;&lt;language&gt;eng&lt;/language&gt;&lt;/record&gt;&lt;/Cite&gt;&lt;/EndNote&gt;</w:instrText>
      </w:r>
      <w:r w:rsidR="00532744">
        <w:fldChar w:fldCharType="separate"/>
      </w:r>
      <w:r w:rsidR="006843D7">
        <w:rPr>
          <w:noProof/>
        </w:rPr>
        <w:t>(</w:t>
      </w:r>
      <w:hyperlink w:anchor="_ENREF_66" w:tooltip="NICE, 2015 #4034" w:history="1">
        <w:r w:rsidR="004910D6">
          <w:rPr>
            <w:noProof/>
          </w:rPr>
          <w:t>NICE, 2015</w:t>
        </w:r>
      </w:hyperlink>
      <w:r w:rsidR="006843D7">
        <w:rPr>
          <w:noProof/>
        </w:rPr>
        <w:t>)</w:t>
      </w:r>
      <w:r w:rsidR="00532744">
        <w:fldChar w:fldCharType="end"/>
      </w:r>
      <w:r w:rsidR="00DA3551">
        <w:t xml:space="preserve">. </w:t>
      </w:r>
      <w:r w:rsidR="005B736D">
        <w:t xml:space="preserve">The aim of this </w:t>
      </w:r>
      <w:r w:rsidR="00B879E1">
        <w:t xml:space="preserve">review </w:t>
      </w:r>
      <w:r w:rsidR="005B736D">
        <w:t>is to illustrate</w:t>
      </w:r>
      <w:r w:rsidR="00B879E1">
        <w:t xml:space="preserve"> and discuss</w:t>
      </w:r>
      <w:r w:rsidR="005B736D">
        <w:t xml:space="preserve"> ways </w:t>
      </w:r>
      <w:r w:rsidR="00B879E1">
        <w:t xml:space="preserve">in which </w:t>
      </w:r>
      <w:r w:rsidR="00E971AE">
        <w:t xml:space="preserve">the use of </w:t>
      </w:r>
      <w:r w:rsidR="00426CD7">
        <w:t xml:space="preserve">nephrotoxic </w:t>
      </w:r>
      <w:r w:rsidR="00E971AE">
        <w:t>medications</w:t>
      </w:r>
      <w:r w:rsidR="00426CD7">
        <w:t xml:space="preserve"> </w:t>
      </w:r>
      <w:r w:rsidR="005B736D">
        <w:t xml:space="preserve">in children </w:t>
      </w:r>
      <w:r w:rsidR="00B879E1">
        <w:t xml:space="preserve">could be optimised in order </w:t>
      </w:r>
      <w:r w:rsidR="005B736D">
        <w:t xml:space="preserve">to reduce </w:t>
      </w:r>
      <w:r w:rsidR="00F679E1">
        <w:t xml:space="preserve">AKI </w:t>
      </w:r>
      <w:r w:rsidR="00AD0F92">
        <w:t xml:space="preserve">episodes </w:t>
      </w:r>
      <w:r w:rsidR="00F679E1">
        <w:t xml:space="preserve">and subsequently minimise </w:t>
      </w:r>
      <w:r w:rsidR="005B736D">
        <w:t xml:space="preserve">the </w:t>
      </w:r>
      <w:r w:rsidR="003811A6">
        <w:t>long</w:t>
      </w:r>
      <w:r w:rsidR="002B1F8C">
        <w:t>-</w:t>
      </w:r>
      <w:r w:rsidR="003811A6">
        <w:t xml:space="preserve">term </w:t>
      </w:r>
      <w:r w:rsidR="00F679E1">
        <w:t>risk of CKD.</w:t>
      </w:r>
      <w:r w:rsidR="005B736D">
        <w:t xml:space="preserve"> </w:t>
      </w:r>
    </w:p>
    <w:p w14:paraId="7CACF372" w14:textId="77777777" w:rsidR="00CE4ADF" w:rsidRPr="00CE4ADF" w:rsidRDefault="00D86BE4" w:rsidP="00BD044B">
      <w:pPr>
        <w:pStyle w:val="Heading2"/>
      </w:pPr>
      <w:bookmarkStart w:id="1" w:name="_Toc340866353"/>
      <w:r>
        <w:t>Defining acute kidney injury (A</w:t>
      </w:r>
      <w:r w:rsidR="00CE4ADF" w:rsidRPr="00CE4ADF">
        <w:t>KI</w:t>
      </w:r>
      <w:r>
        <w:t>)</w:t>
      </w:r>
      <w:bookmarkEnd w:id="1"/>
    </w:p>
    <w:p w14:paraId="12046529" w14:textId="16B6CA6C" w:rsidR="005B736D" w:rsidRDefault="00CE4ADF" w:rsidP="00F20F3D">
      <w:pPr>
        <w:spacing w:line="480" w:lineRule="auto"/>
        <w:jc w:val="both"/>
      </w:pPr>
      <w:r>
        <w:t>Internationally agreed definitions of AKI exist. Due to its lo</w:t>
      </w:r>
      <w:r w:rsidR="00470003">
        <w:t>w</w:t>
      </w:r>
      <w:r>
        <w:t xml:space="preserve"> cost</w:t>
      </w:r>
      <w:r w:rsidR="00D86BE4">
        <w:t xml:space="preserve"> and ease of measurement</w:t>
      </w:r>
      <w:r>
        <w:t>, creatinine</w:t>
      </w:r>
      <w:r w:rsidR="00470003">
        <w:t>-</w:t>
      </w:r>
      <w:r>
        <w:t xml:space="preserve">based </w:t>
      </w:r>
      <w:r w:rsidR="00B879E1">
        <w:t xml:space="preserve">assessments </w:t>
      </w:r>
      <w:r>
        <w:t xml:space="preserve">of AKI are generally adopted and allow for comparison between international studies </w:t>
      </w:r>
      <w:r w:rsidR="00532744">
        <w:fldChar w:fldCharType="begin"/>
      </w:r>
      <w:r w:rsidR="006843D7">
        <w:instrText xml:space="preserve"> ADDIN EN.CITE &lt;EndNote&gt;&lt;Cite&gt;&lt;Author&gt;Askenazi&lt;/Author&gt;&lt;Year&gt;2011&lt;/Year&gt;&lt;RecNum&gt;3938&lt;/RecNum&gt;&lt;DisplayText&gt;(Askenazi, 2011)&lt;/DisplayText&gt;&lt;record&gt;&lt;rec-number&gt;3938&lt;/rec-number&gt;&lt;foreign-keys&gt;&lt;key app="EN" db-id="z52rfde24t20vyeew2ax2teivr5aawpf5etz" timestamp="1431373520"&gt;3938&lt;/key&gt;&lt;/foreign-keys&gt;&lt;ref-type name="Journal Article"&gt;17&lt;/ref-type&gt;&lt;contributors&gt;&lt;authors&gt;&lt;author&gt;Askenazi, D.&lt;/author&gt;&lt;/authors&gt;&lt;/contributors&gt;&lt;auth-address&gt;University of Alabama at Birmingham, Birmingham, Alabama 35233, USA. daskenazi@peds.uab.edu&lt;/auth-address&gt;&lt;titles&gt;&lt;title&gt;Evaluation and management of critically ill children with acute kidney injury&lt;/title&gt;&lt;secondary-title&gt;Current opinion in pediatrics&lt;/secondary-title&gt;&lt;alt-title&gt;Curr Opin Pediatr&lt;/alt-title&gt;&lt;/titles&gt;&lt;periodical&gt;&lt;full-title&gt;Current opinion in pediatrics&lt;/full-title&gt;&lt;abbr-1&gt;Curr Opin Pediatr&lt;/abbr-1&gt;&lt;/periodical&gt;&lt;alt-periodical&gt;&lt;full-title&gt;Current opinion in pediatrics&lt;/full-title&gt;&lt;abbr-1&gt;Curr Opin Pediatr&lt;/abbr-1&gt;&lt;/alt-periodical&gt;&lt;pages&gt;201-7&lt;/pages&gt;&lt;volume&gt;23&lt;/volume&gt;&lt;number&gt;2&lt;/number&gt;&lt;edition&gt;2010/12/31&lt;/edition&gt;&lt;keywords&gt;&lt;keyword&gt;Acute Kidney Injury/diagnosis/*etiology/*therapy&lt;/keyword&gt;&lt;keyword&gt;Biological Markers/blood&lt;/keyword&gt;&lt;keyword&gt;Child&lt;/keyword&gt;&lt;keyword&gt;Creatinine/*blood&lt;/keyword&gt;&lt;keyword&gt;Critical Illness&lt;/keyword&gt;&lt;keyword&gt;Diagnosis, Differential&lt;/keyword&gt;&lt;keyword&gt;Fluid Therapy/adverse effects&lt;/keyword&gt;&lt;keyword&gt;Humans&lt;/keyword&gt;&lt;keyword&gt;Renal Replacement Therapy&lt;/keyword&gt;&lt;/keywords&gt;&lt;dates&gt;&lt;year&gt;2011&lt;/year&gt;&lt;pub-dates&gt;&lt;date&gt;Apr&lt;/date&gt;&lt;/pub-dates&gt;&lt;/dates&gt;&lt;isbn&gt;1531-698X (Electronic)&amp;#xD;1040-8703 (Linking)&lt;/isbn&gt;&lt;accession-num&gt;21191296&lt;/accession-num&gt;&lt;work-type&gt;Research Support, Non-U.S. Gov&amp;apos;t&amp;#xD;Review&lt;/work-type&gt;&lt;urls&gt;&lt;related-urls&gt;&lt;url&gt;http://www.ncbi.nlm.nih.gov/pubmed/21191296&lt;/url&gt;&lt;/related-urls&gt;&lt;/urls&gt;&lt;custom2&gt;3289546&lt;/custom2&gt;&lt;electronic-resource-num&gt;10.1097/MOP.0b013e328342ff37&lt;/electronic-resource-num&gt;&lt;language&gt;eng&lt;/language&gt;&lt;/record&gt;&lt;/Cite&gt;&lt;/EndNote&gt;</w:instrText>
      </w:r>
      <w:r w:rsidR="00532744">
        <w:fldChar w:fldCharType="separate"/>
      </w:r>
      <w:r w:rsidR="006843D7">
        <w:rPr>
          <w:noProof/>
        </w:rPr>
        <w:t>(</w:t>
      </w:r>
      <w:hyperlink w:anchor="_ENREF_6" w:tooltip="Askenazi, 2011 #3938" w:history="1">
        <w:r w:rsidR="004910D6">
          <w:rPr>
            <w:noProof/>
          </w:rPr>
          <w:t>Askenazi, 2011</w:t>
        </w:r>
      </w:hyperlink>
      <w:r w:rsidR="006843D7">
        <w:rPr>
          <w:noProof/>
        </w:rPr>
        <w:t>)</w:t>
      </w:r>
      <w:r w:rsidR="00532744">
        <w:fldChar w:fldCharType="end"/>
      </w:r>
      <w:r>
        <w:t xml:space="preserve">. The </w:t>
      </w:r>
      <w:r w:rsidR="00B879E1">
        <w:t xml:space="preserve">most </w:t>
      </w:r>
      <w:r>
        <w:t>common creatinine</w:t>
      </w:r>
      <w:r w:rsidR="00470003">
        <w:t>-</w:t>
      </w:r>
      <w:r>
        <w:t xml:space="preserve">based tools used in children are the pRIFLE (pediatric risk, injury, failure, loss and end stage renal disease) or the acute kidney injury network (AKIN) criteria </w:t>
      </w:r>
      <w:r>
        <w:fldChar w:fldCharType="begin">
          <w:fldData xml:space="preserve">PEVuZE5vdGU+PENpdGU+PEF1dGhvcj5Ba2Nhbi1BcmlrYW48L0F1dGhvcj48WWVhcj4yMDA3PC9Z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</w:fldData>
        </w:fldChar>
      </w:r>
      <w:r w:rsidR="006843D7">
        <w:instrText xml:space="preserve"> ADDIN EN.CITE </w:instrText>
      </w:r>
      <w:r w:rsidR="006843D7">
        <w:fldChar w:fldCharType="begin">
          <w:fldData xml:space="preserve">PEVuZE5vdGU+PENpdGU+PEF1dGhvcj5Ba2Nhbi1BcmlrYW48L0F1dGhvcj48WWVhcj4yMDA3PC9Z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</w:fldData>
        </w:fldChar>
      </w:r>
      <w:r w:rsidR="006843D7">
        <w:instrText xml:space="preserve"> ADDIN EN.CITE.DATA </w:instrText>
      </w:r>
      <w:r w:rsidR="006843D7">
        <w:fldChar w:fldCharType="end"/>
      </w:r>
      <w:r>
        <w:fldChar w:fldCharType="separate"/>
      </w:r>
      <w:r w:rsidR="006843D7">
        <w:rPr>
          <w:noProof/>
        </w:rPr>
        <w:t>(</w:t>
      </w:r>
      <w:hyperlink w:anchor="_ENREF_1" w:tooltip="Akcan-Arikan, 2007 #3953" w:history="1">
        <w:r w:rsidR="004910D6">
          <w:rPr>
            <w:noProof/>
          </w:rPr>
          <w:t>Akcan-Arikan, et al., 2007</w:t>
        </w:r>
      </w:hyperlink>
      <w:r w:rsidR="006843D7">
        <w:rPr>
          <w:noProof/>
        </w:rPr>
        <w:t xml:space="preserve">; </w:t>
      </w:r>
      <w:hyperlink w:anchor="_ENREF_60" w:tooltip="Mehta, 2007 #3956" w:history="1">
        <w:r w:rsidR="004910D6">
          <w:rPr>
            <w:noProof/>
          </w:rPr>
          <w:t>Mehta, et al., 2007</w:t>
        </w:r>
      </w:hyperlink>
      <w:r w:rsidR="006843D7">
        <w:rPr>
          <w:noProof/>
        </w:rPr>
        <w:t>)</w:t>
      </w:r>
      <w:r>
        <w:fldChar w:fldCharType="end"/>
      </w:r>
      <w:r>
        <w:t>, both of which</w:t>
      </w:r>
      <w:r w:rsidR="00E971AE">
        <w:t xml:space="preserve"> </w:t>
      </w:r>
      <w:r>
        <w:t xml:space="preserve">have been modified from the original adult derived classification to include parameters suitable for childhood patients </w:t>
      </w:r>
      <w:r w:rsidR="00532744">
        <w:fldChar w:fldCharType="begin">
          <w:fldData xml:space="preserve">PEVuZE5vdGU+PENpdGU+PEF1dGhvcj5LYXZhejwvQXV0aG9yPjxZZWFyPjIwMTI8L1llYXI+PFJl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</w:fldData>
        </w:fldChar>
      </w:r>
      <w:r w:rsidR="006843D7">
        <w:instrText xml:space="preserve"> ADDIN EN.CITE </w:instrText>
      </w:r>
      <w:r w:rsidR="006843D7">
        <w:fldChar w:fldCharType="begin">
          <w:fldData xml:space="preserve">PEVuZE5vdGU+PENpdGU+PEF1dGhvcj5LYXZhejwvQXV0aG9yPjxZZWFyPjIwMTI8L1llYXI+PFJl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</w:fldData>
        </w:fldChar>
      </w:r>
      <w:r w:rsidR="006843D7">
        <w:instrText xml:space="preserve"> ADDIN EN.CITE.DATA </w:instrText>
      </w:r>
      <w:r w:rsidR="006843D7">
        <w:fldChar w:fldCharType="end"/>
      </w:r>
      <w:r w:rsidR="00532744">
        <w:fldChar w:fldCharType="separate"/>
      </w:r>
      <w:r w:rsidR="006843D7">
        <w:rPr>
          <w:noProof/>
        </w:rPr>
        <w:t>(</w:t>
      </w:r>
      <w:hyperlink w:anchor="_ENREF_44" w:tooltip="Kavaz, 2012 #3940" w:history="1">
        <w:r w:rsidR="004910D6">
          <w:rPr>
            <w:noProof/>
          </w:rPr>
          <w:t>Kavaz, et al., 2012</w:t>
        </w:r>
      </w:hyperlink>
      <w:r w:rsidR="006843D7">
        <w:rPr>
          <w:noProof/>
        </w:rPr>
        <w:t>)</w:t>
      </w:r>
      <w:r w:rsidR="00532744">
        <w:fldChar w:fldCharType="end"/>
      </w:r>
      <w:r>
        <w:t xml:space="preserve">. </w:t>
      </w:r>
      <w:r w:rsidR="00B879E1">
        <w:t>Both tools</w:t>
      </w:r>
      <w:r w:rsidR="00E971AE">
        <w:t xml:space="preserve"> have limitations, </w:t>
      </w:r>
      <w:r w:rsidR="00B879E1">
        <w:t xml:space="preserve">since </w:t>
      </w:r>
      <w:r w:rsidR="00275CA1">
        <w:t xml:space="preserve">for example </w:t>
      </w:r>
      <w:r w:rsidR="00E971AE">
        <w:t>the</w:t>
      </w:r>
      <w:r w:rsidR="007C0AE6">
        <w:t xml:space="preserve"> use of creatinine in </w:t>
      </w:r>
      <w:r w:rsidR="000F279C">
        <w:t xml:space="preserve">patients with low muscle mass states </w:t>
      </w:r>
      <w:r w:rsidR="00637F3A">
        <w:t>is unreliable</w:t>
      </w:r>
      <w:r w:rsidR="00F334DB">
        <w:t xml:space="preserve"> and their use</w:t>
      </w:r>
      <w:r w:rsidR="000F279C">
        <w:t xml:space="preserve"> in </w:t>
      </w:r>
      <w:r w:rsidR="007C0AE6">
        <w:t>preterm neonates is problematic</w:t>
      </w:r>
      <w:r w:rsidR="00637F3A">
        <w:t>.</w:t>
      </w:r>
      <w:r w:rsidR="000F279C">
        <w:t xml:space="preserve"> Creatinine levels in preterm neonates are much higher than can be expected for their body size</w:t>
      </w:r>
      <w:r w:rsidR="00F334DB">
        <w:t>; one proposed explanation for this is that</w:t>
      </w:r>
      <w:r w:rsidR="007C0AE6">
        <w:t xml:space="preserve"> </w:t>
      </w:r>
      <w:r w:rsidR="00F334DB">
        <w:t>the immature kidney is able to reabsorb creatinine during the slow urinary flow that occurs along immature renal tubules</w:t>
      </w:r>
      <w:r w:rsidR="002B1F8C">
        <w:t xml:space="preserve"> </w:t>
      </w:r>
      <w:r w:rsidR="002B1F8C">
        <w:fldChar w:fldCharType="begin"/>
      </w:r>
      <w:r w:rsidR="002B1F8C">
        <w:instrText xml:space="preserve"> ADDIN EN.CITE &lt;EndNote&gt;&lt;Cite&gt;&lt;Author&gt;Matos&lt;/Author&gt;&lt;Year&gt;1998&lt;/Year&gt;&lt;RecNum&gt;4078&lt;/RecNum&gt;&lt;DisplayText&gt;(Matos, Duarte-Silva, Drukker, &amp;amp; Guignard, 1998)&lt;/DisplayText&gt;&lt;record&gt;&lt;rec-number&gt;4078&lt;/rec-number&gt;&lt;foreign-keys&gt;&lt;key app="EN" db-id="z52rfde24t20vyeew2ax2teivr5aawpf5etz" timestamp="1477949297"&gt;4078&lt;/key&gt;&lt;/foreign-keys&gt;&lt;ref-type name="Journal Article"&gt;17&lt;/ref-type&gt;&lt;contributors&gt;&lt;authors&gt;&lt;author&gt;Matos, P.&lt;/author&gt;&lt;author&gt;Duarte-Silva, M.&lt;/author&gt;&lt;author&gt;Drukker, A.&lt;/author&gt;&lt;author&gt;Guignard, J. P.&lt;/author&gt;&lt;/authors&gt;&lt;/contributors&gt;&lt;auth-address&gt;Department of Pediatrics, University Medical Center, Lausanne, Switzerland.&lt;/auth-address&gt;&lt;titles&gt;&lt;title&gt;Creatinine reabsorption by the newborn rabbit kidney&lt;/title&gt;&lt;secondary-title&gt;Pediatr Res&lt;/secondary-title&gt;&lt;/titles&gt;&lt;periodical&gt;&lt;full-title&gt;Pediatric research&lt;/full-title&gt;&lt;abbr-1&gt;Pediatr Res&lt;/abbr-1&gt;&lt;/periodical&gt;&lt;pages&gt;639-41&lt;/pages&gt;&lt;volume&gt;44&lt;/volume&gt;&lt;number&gt;5&lt;/number&gt;&lt;keywords&gt;&lt;keyword&gt;Absorption&lt;/keyword&gt;&lt;keyword&gt;Animals&lt;/keyword&gt;&lt;keyword&gt;Animals, Newborn&lt;/keyword&gt;&lt;keyword&gt;Creatinine/blood/*pharmacokinetics&lt;/keyword&gt;&lt;keyword&gt;Humans&lt;/keyword&gt;&lt;keyword&gt;Infant, Newborn&lt;/keyword&gt;&lt;keyword&gt;Infant, Premature/metabolism&lt;/keyword&gt;&lt;keyword&gt;Kidney/*growth &amp;amp; development/*metabolism&lt;/keyword&gt;&lt;keyword&gt;Rabbits&lt;/keyword&gt;&lt;/keywords&gt;&lt;dates&gt;&lt;year&gt;1998&lt;/year&gt;&lt;pub-dates&gt;&lt;date&gt;Nov&lt;/date&gt;&lt;/pub-dates&gt;&lt;/dates&gt;&lt;isbn&gt;0031-3998 (Print)&amp;#xD;0031-3998 (Linking)&lt;/isbn&gt;&lt;accession-num&gt;9803443&lt;/accession-num&gt;&lt;urls&gt;&lt;related-urls&gt;&lt;url&gt;https://www.ncbi.nlm.nih.gov/pubmed/9803443&lt;/url&gt;&lt;/related-urls&gt;&lt;/urls&gt;&lt;electronic-resource-num&gt;10.1203/00006450-199811000-00004&lt;/electronic-resource-num&gt;&lt;/record&gt;&lt;/Cite&gt;&lt;/EndNote&gt;</w:instrText>
      </w:r>
      <w:r w:rsidR="002B1F8C">
        <w:fldChar w:fldCharType="separate"/>
      </w:r>
      <w:r w:rsidR="002B1F8C">
        <w:rPr>
          <w:noProof/>
        </w:rPr>
        <w:t>(</w:t>
      </w:r>
      <w:hyperlink w:anchor="_ENREF_55" w:tooltip="Matos, 1998 #4078" w:history="1">
        <w:r w:rsidR="004910D6">
          <w:rPr>
            <w:noProof/>
          </w:rPr>
          <w:t>Matos, Duarte-Silva, Drukker, &amp; Guignard, 1998</w:t>
        </w:r>
      </w:hyperlink>
      <w:r w:rsidR="002B1F8C">
        <w:rPr>
          <w:noProof/>
        </w:rPr>
        <w:t>)</w:t>
      </w:r>
      <w:r w:rsidR="002B1F8C">
        <w:fldChar w:fldCharType="end"/>
      </w:r>
      <w:r w:rsidR="002B1F8C">
        <w:t xml:space="preserve">. </w:t>
      </w:r>
      <w:r w:rsidR="00396BF7">
        <w:t xml:space="preserve">Another limitation is the variation in measurements used in different laboratories that will especially influence patients such as neonates who have a creatinine value at the </w:t>
      </w:r>
      <w:r w:rsidR="00396BF7" w:rsidRPr="00396BF7">
        <w:t xml:space="preserve">lower </w:t>
      </w:r>
      <w:r w:rsidR="00396BF7" w:rsidRPr="0078663A">
        <w:t>end of the spectrum and where a difference from 15</w:t>
      </w:r>
      <w:r w:rsidR="00396BF7" w:rsidRPr="008839A5">
        <w:rPr>
          <w:rFonts w:cs="Arial"/>
          <w:lang w:val="en-US"/>
        </w:rPr>
        <w:t xml:space="preserve"> </w:t>
      </w:r>
      <w:r w:rsidR="00396BF7" w:rsidRPr="008839A5">
        <w:rPr>
          <w:rFonts w:cs="Arial"/>
          <w:lang w:val="en-US"/>
        </w:rPr>
        <w:lastRenderedPageBreak/>
        <w:t>micromol/L</w:t>
      </w:r>
      <w:r w:rsidR="00396BF7" w:rsidRPr="00396BF7">
        <w:t xml:space="preserve"> to 30</w:t>
      </w:r>
      <w:r w:rsidR="00396BF7" w:rsidRPr="008839A5">
        <w:rPr>
          <w:rFonts w:cs="Arial"/>
          <w:lang w:val="en-US"/>
        </w:rPr>
        <w:t xml:space="preserve"> micromol/L</w:t>
      </w:r>
      <w:r w:rsidR="00396BF7" w:rsidRPr="00396BF7">
        <w:t xml:space="preserve"> may represent</w:t>
      </w:r>
      <w:r w:rsidR="00396BF7">
        <w:t xml:space="preserve"> clinical significance. </w:t>
      </w:r>
      <w:r w:rsidR="00F334DB">
        <w:t>Despite these limitations</w:t>
      </w:r>
      <w:r w:rsidR="00275CA1">
        <w:t xml:space="preserve"> the</w:t>
      </w:r>
      <w:r w:rsidR="00F334DB">
        <w:t xml:space="preserve"> pRIFLE and AKIN</w:t>
      </w:r>
      <w:r w:rsidR="00275CA1">
        <w:t xml:space="preserve"> are generally accepted as </w:t>
      </w:r>
      <w:r w:rsidR="00BC12C6">
        <w:t xml:space="preserve">the </w:t>
      </w:r>
      <w:r w:rsidR="00275CA1">
        <w:t xml:space="preserve">most suitable </w:t>
      </w:r>
      <w:r w:rsidR="00BC12C6">
        <w:t xml:space="preserve">tool </w:t>
      </w:r>
      <w:r w:rsidR="00275CA1">
        <w:t xml:space="preserve">for </w:t>
      </w:r>
      <w:r w:rsidR="00F334DB">
        <w:t xml:space="preserve">the </w:t>
      </w:r>
      <w:r w:rsidR="00275CA1">
        <w:t>classification and comparison</w:t>
      </w:r>
      <w:r w:rsidR="00F334DB">
        <w:t xml:space="preserve"> of AKI</w:t>
      </w:r>
      <w:r w:rsidR="00275CA1">
        <w:t xml:space="preserve"> </w:t>
      </w:r>
      <w:r w:rsidR="00BC12C6">
        <w:t>in children</w:t>
      </w:r>
      <w:r w:rsidR="007C0AE6">
        <w:t>.</w:t>
      </w:r>
    </w:p>
    <w:p w14:paraId="4DA99C67" w14:textId="77777777" w:rsidR="008F34E0" w:rsidRPr="00040379" w:rsidRDefault="00CE4ADF" w:rsidP="00BD044B">
      <w:pPr>
        <w:pStyle w:val="Heading2"/>
      </w:pPr>
      <w:bookmarkStart w:id="2" w:name="_Toc340866354"/>
      <w:r>
        <w:t>Incidence of drug-</w:t>
      </w:r>
      <w:r w:rsidR="005B736D" w:rsidRPr="00040379">
        <w:t>induced AKI</w:t>
      </w:r>
      <w:r w:rsidR="00E45B58" w:rsidRPr="00040379">
        <w:t xml:space="preserve"> in children</w:t>
      </w:r>
      <w:bookmarkEnd w:id="2"/>
    </w:p>
    <w:p w14:paraId="7EE1F255" w14:textId="74EA0CC3" w:rsidR="000C52CD" w:rsidRPr="00017596" w:rsidRDefault="00BC21AD" w:rsidP="00F20F3D">
      <w:pPr>
        <w:spacing w:line="480" w:lineRule="auto"/>
        <w:jc w:val="both"/>
      </w:pPr>
      <w:r>
        <w:t xml:space="preserve">AKI is thought to occur in up to 30% of children in </w:t>
      </w:r>
      <w:r w:rsidR="00017857">
        <w:t>intensive</w:t>
      </w:r>
      <w:r>
        <w:t xml:space="preserve"> care</w:t>
      </w:r>
      <w:r w:rsidR="00B879E1">
        <w:t xml:space="preserve"> </w:t>
      </w:r>
      <w:r w:rsidR="00532744">
        <w:fldChar w:fldCharType="begin"/>
      </w:r>
      <w:r w:rsidR="006843D7">
        <w:instrText xml:space="preserve"> ADDIN EN.CITE &lt;EndNote&gt;&lt;Cite&gt;&lt;Author&gt;Faught&lt;/Author&gt;&lt;Year&gt;2014&lt;/Year&gt;&lt;RecNum&gt;3923&lt;/RecNum&gt;&lt;DisplayText&gt;(Faught, Greff, Rieder, &amp;amp; Gideon, 2014)&lt;/DisplayText&gt;&lt;record&gt;&lt;rec-number&gt;3923&lt;/rec-number&gt;&lt;foreign-keys&gt;&lt;key app="EN" db-id="z52rfde24t20vyeew2ax2teivr5aawpf5etz" timestamp="1431287457"&gt;3923&lt;/key&gt;&lt;/foreign-keys&gt;&lt;ref-type name="Journal Article"&gt;17&lt;/ref-type&gt;&lt;contributors&gt;&lt;authors&gt;&lt;author&gt;Faught, L. N.&lt;/author&gt;&lt;author&gt;Greff, M. J.&lt;/author&gt;&lt;author&gt;Rieder, M. J.&lt;/author&gt;&lt;author&gt;Gideon, K.&lt;/author&gt;&lt;/authors&gt;&lt;/contributors&gt;&lt;auth-address&gt;Department of Physiology and Pharmacology, Western University, London, Ontario Canada; Ivey Chair in Molecular Toxicology, Schulich School of Medicine and Dentistry, Western University, London, Ontario Canada.&lt;/auth-address&gt;&lt;titles&gt;&lt;title&gt;Drug-induced Acute Kidney Injury in Children&lt;/title&gt;&lt;secondary-title&gt;British journal of clinical pharmacology&lt;/secondary-title&gt;&lt;alt-title&gt;Br J Clin Pharmacol&lt;/alt-title&gt;&lt;/titles&gt;&lt;periodical&gt;&lt;full-title&gt;British journal of clinical pharmacology&lt;/full-title&gt;&lt;abbr-1&gt;Br J Clin Pharmacol&lt;/abbr-1&gt;&lt;/periodical&gt;&lt;alt-periodical&gt;&lt;full-title&gt;British journal of clinical pharmacology&lt;/full-title&gt;&lt;abbr-1&gt;Br J Clin Pharmacol&lt;/abbr-1&gt;&lt;/alt-periodical&gt;&lt;edition&gt;2014/11/15&lt;/edition&gt;&lt;dates&gt;&lt;year&gt;2014&lt;/year&gt;&lt;pub-dates&gt;&lt;date&gt;Nov 13&lt;/date&gt;&lt;/pub-dates&gt;&lt;/dates&gt;&lt;isbn&gt;1365-2125 (Electronic)&amp;#xD;0306-5251 (Linking)&lt;/isbn&gt;&lt;accession-num&gt;25395343&lt;/accession-num&gt;&lt;urls&gt;&lt;related-urls&gt;&lt;url&gt;http://www.ncbi.nlm.nih.gov/pubmed/25395343&lt;/url&gt;&lt;/related-urls&gt;&lt;/urls&gt;&lt;electronic-resource-num&gt;10.1111/bcp.12554&lt;/electronic-resource-num&gt;&lt;language&gt;Eng&lt;/language&gt;&lt;/record&gt;&lt;/Cite&gt;&lt;/EndNote&gt;</w:instrText>
      </w:r>
      <w:r w:rsidR="00532744">
        <w:fldChar w:fldCharType="separate"/>
      </w:r>
      <w:r w:rsidR="006843D7">
        <w:rPr>
          <w:noProof/>
        </w:rPr>
        <w:t>(</w:t>
      </w:r>
      <w:hyperlink w:anchor="_ENREF_24" w:tooltip="Faught, 2014 #3923" w:history="1">
        <w:r w:rsidR="004910D6">
          <w:rPr>
            <w:noProof/>
          </w:rPr>
          <w:t>Faught, Greff, Rieder, &amp; Gideon, 2014</w:t>
        </w:r>
      </w:hyperlink>
      <w:r w:rsidR="006843D7">
        <w:rPr>
          <w:noProof/>
        </w:rPr>
        <w:t>)</w:t>
      </w:r>
      <w:r w:rsidR="00532744">
        <w:fldChar w:fldCharType="end"/>
      </w:r>
      <w:r>
        <w:t xml:space="preserve">. </w:t>
      </w:r>
      <w:r w:rsidR="00CE4ADF">
        <w:t xml:space="preserve">In all types of AKI, prescribed medications are the causative agents in greater than 25% of patients </w:t>
      </w:r>
      <w:r w:rsidR="00532744">
        <w:fldChar w:fldCharType="begin">
          <w:fldData xml:space="preserve">PEVuZE5vdGU+PENpdGU+PEF1dGhvcj5CZW50bGV5PC9BdXRob3I+PFllYXI+MjAxMDwvWWVhcj48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</w:fldData>
        </w:fldChar>
      </w:r>
      <w:r w:rsidR="006843D7">
        <w:instrText xml:space="preserve"> ADDIN EN.CITE </w:instrText>
      </w:r>
      <w:r w:rsidR="006843D7">
        <w:fldChar w:fldCharType="begin">
          <w:fldData xml:space="preserve">PEVuZE5vdGU+PENpdGU+PEF1dGhvcj5CZW50bGV5PC9BdXRob3I+PFllYXI+MjAxMDwvWWVhcj48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</w:fldData>
        </w:fldChar>
      </w:r>
      <w:r w:rsidR="006843D7">
        <w:instrText xml:space="preserve"> ADDIN EN.CITE.DATA </w:instrText>
      </w:r>
      <w:r w:rsidR="006843D7">
        <w:fldChar w:fldCharType="end"/>
      </w:r>
      <w:r w:rsidR="00532744">
        <w:fldChar w:fldCharType="separate"/>
      </w:r>
      <w:r w:rsidR="006843D7">
        <w:rPr>
          <w:noProof/>
        </w:rPr>
        <w:t>(</w:t>
      </w:r>
      <w:hyperlink w:anchor="_ENREF_11" w:tooltip="Bentley, 2010 #3937" w:history="1">
        <w:r w:rsidR="004910D6">
          <w:rPr>
            <w:noProof/>
          </w:rPr>
          <w:t>Bentley, Corwin, &amp; Dasta, 2010</w:t>
        </w:r>
      </w:hyperlink>
      <w:r w:rsidR="006843D7">
        <w:rPr>
          <w:noProof/>
        </w:rPr>
        <w:t>)</w:t>
      </w:r>
      <w:r w:rsidR="00532744">
        <w:fldChar w:fldCharType="end"/>
      </w:r>
      <w:r w:rsidR="00CE4ADF">
        <w:t xml:space="preserve">. </w:t>
      </w:r>
      <w:r w:rsidR="009D25FF">
        <w:t>The majority of drug-induced AKI episodes are due to non-steroidal anti-inflammatory drugs</w:t>
      </w:r>
      <w:r w:rsidR="0033237A">
        <w:t xml:space="preserve"> (NSAIDs)</w:t>
      </w:r>
      <w:r w:rsidR="009D25FF">
        <w:t xml:space="preserve">, antibiotics or chemotherapeutic agents. </w:t>
      </w:r>
      <w:r w:rsidR="00132F3E">
        <w:t xml:space="preserve">Children receiving these drugs are typically acutely unwell and thus they will have confounding factors, such as hypovolaemia, hypotension, </w:t>
      </w:r>
      <w:r w:rsidR="00396BF7">
        <w:t xml:space="preserve">that </w:t>
      </w:r>
      <w:r w:rsidR="00132F3E">
        <w:t xml:space="preserve">increase their propensity to develop AKI. </w:t>
      </w:r>
      <w:r w:rsidR="009D25FF">
        <w:t xml:space="preserve">One of the most common classes of nephrotoxic antibacterial drugs used in children is the aminoglycosides </w:t>
      </w:r>
      <w:r w:rsidR="00532744">
        <w:fldChar w:fldCharType="begin">
          <w:fldData xml:space="preserve">PEVuZE5vdGU+PENpdGU+PEF1dGhvcj5TaW5jbGFpcjwvQXV0aG9yPjxZZWFyPjIwMTQ8L1llYXI+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</w:fldData>
        </w:fldChar>
      </w:r>
      <w:r w:rsidR="006843D7">
        <w:instrText xml:space="preserve"> ADDIN EN.CITE </w:instrText>
      </w:r>
      <w:r w:rsidR="006843D7">
        <w:fldChar w:fldCharType="begin">
          <w:fldData xml:space="preserve">PEVuZE5vdGU+PENpdGU+PEF1dGhvcj5TaW5jbGFpcjwvQXV0aG9yPjxZZWFyPjIwMTQ8L1llYXI+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</w:fldData>
        </w:fldChar>
      </w:r>
      <w:r w:rsidR="006843D7">
        <w:instrText xml:space="preserve"> ADDIN EN.CITE.DATA </w:instrText>
      </w:r>
      <w:r w:rsidR="006843D7">
        <w:fldChar w:fldCharType="end"/>
      </w:r>
      <w:r w:rsidR="00532744">
        <w:fldChar w:fldCharType="separate"/>
      </w:r>
      <w:r w:rsidR="006843D7">
        <w:rPr>
          <w:noProof/>
        </w:rPr>
        <w:t>(</w:t>
      </w:r>
      <w:hyperlink w:anchor="_ENREF_80" w:tooltip="Sinclair, 2014 #3924" w:history="1">
        <w:r w:rsidR="004910D6">
          <w:rPr>
            <w:noProof/>
          </w:rPr>
          <w:t>Sinclair, et al., 2014</w:t>
        </w:r>
      </w:hyperlink>
      <w:r w:rsidR="006843D7">
        <w:rPr>
          <w:noProof/>
        </w:rPr>
        <w:t>)</w:t>
      </w:r>
      <w:r w:rsidR="00532744">
        <w:fldChar w:fldCharType="end"/>
      </w:r>
      <w:r w:rsidR="009D25FF">
        <w:t xml:space="preserve">. </w:t>
      </w:r>
      <w:r w:rsidR="00F81973">
        <w:t xml:space="preserve">Around 20-30% of all children treated with an aminoglycoside for greater than 5 days develop AKI </w:t>
      </w:r>
      <w:r w:rsidR="00532744">
        <w:fldChar w:fldCharType="begin">
          <w:fldData xml:space="preserve">PEVuZE5vdGU+PENpdGU+PEF1dGhvcj5aYXBwaXRlbGxpPC9BdXRob3I+PFllYXI+MjAxMTwvWWVh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</w:fldData>
        </w:fldChar>
      </w:r>
      <w:r w:rsidR="006843D7">
        <w:instrText xml:space="preserve"> ADDIN EN.CITE </w:instrText>
      </w:r>
      <w:r w:rsidR="006843D7">
        <w:fldChar w:fldCharType="begin">
          <w:fldData xml:space="preserve">PEVuZE5vdGU+PENpdGU+PEF1dGhvcj5aYXBwaXRlbGxpPC9BdXRob3I+PFllYXI+MjAxMTwvWWVh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</w:fldData>
        </w:fldChar>
      </w:r>
      <w:r w:rsidR="006843D7">
        <w:instrText xml:space="preserve"> ADDIN EN.CITE.DATA </w:instrText>
      </w:r>
      <w:r w:rsidR="006843D7">
        <w:fldChar w:fldCharType="end"/>
      </w:r>
      <w:r w:rsidR="00532744">
        <w:fldChar w:fldCharType="separate"/>
      </w:r>
      <w:r w:rsidR="006843D7">
        <w:rPr>
          <w:noProof/>
        </w:rPr>
        <w:t>(</w:t>
      </w:r>
      <w:hyperlink w:anchor="_ENREF_95" w:tooltip="Zappitelli, 2011 #3952" w:history="1">
        <w:r w:rsidR="004910D6">
          <w:rPr>
            <w:noProof/>
          </w:rPr>
          <w:t>Zappitelli, Moffett, Hyder, &amp; Goldstein, 2011</w:t>
        </w:r>
      </w:hyperlink>
      <w:r w:rsidR="006843D7">
        <w:rPr>
          <w:noProof/>
        </w:rPr>
        <w:t>)</w:t>
      </w:r>
      <w:r w:rsidR="00532744">
        <w:fldChar w:fldCharType="end"/>
      </w:r>
      <w:r w:rsidR="00F81973">
        <w:t xml:space="preserve">. </w:t>
      </w:r>
      <w:r w:rsidR="009D25FF">
        <w:t>A study assessing 175 children with previously normal renal function, demonstrated that after 48 hours of vancomyc</w:t>
      </w:r>
      <w:r w:rsidR="00F81973">
        <w:t>in treatment</w:t>
      </w:r>
      <w:r w:rsidR="009D25FF">
        <w:t xml:space="preserve"> AKI oc</w:t>
      </w:r>
      <w:r w:rsidR="00F81973">
        <w:t>curred in 14% of patients and</w:t>
      </w:r>
      <w:r w:rsidR="009D25FF">
        <w:t xml:space="preserve"> was related to the dose used, the length of therapy and the addit</w:t>
      </w:r>
      <w:r w:rsidR="00F81973">
        <w:t xml:space="preserve">ional use of concomitant drugs </w:t>
      </w:r>
      <w:r w:rsidR="00532744">
        <w:fldChar w:fldCharType="begin">
          <w:fldData xml:space="preserve">PEVuZE5vdGU+PENpdGU+PEF1dGhvcj5TaW5jbGFpcjwvQXV0aG9yPjxZZWFyPjIwMTQ8L1llYXI+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</w:fldData>
        </w:fldChar>
      </w:r>
      <w:r w:rsidR="006843D7">
        <w:instrText xml:space="preserve"> ADDIN EN.CITE </w:instrText>
      </w:r>
      <w:r w:rsidR="006843D7">
        <w:fldChar w:fldCharType="begin">
          <w:fldData xml:space="preserve">PEVuZE5vdGU+PENpdGU+PEF1dGhvcj5TaW5jbGFpcjwvQXV0aG9yPjxZZWFyPjIwMTQ8L1llYXI+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</w:fldData>
        </w:fldChar>
      </w:r>
      <w:r w:rsidR="006843D7">
        <w:instrText xml:space="preserve"> ADDIN EN.CITE.DATA </w:instrText>
      </w:r>
      <w:r w:rsidR="006843D7">
        <w:fldChar w:fldCharType="end"/>
      </w:r>
      <w:r w:rsidR="00532744">
        <w:fldChar w:fldCharType="separate"/>
      </w:r>
      <w:r w:rsidR="006843D7">
        <w:rPr>
          <w:noProof/>
        </w:rPr>
        <w:t>(</w:t>
      </w:r>
      <w:hyperlink w:anchor="_ENREF_80" w:tooltip="Sinclair, 2014 #3924" w:history="1">
        <w:r w:rsidR="004910D6">
          <w:rPr>
            <w:noProof/>
          </w:rPr>
          <w:t>Sinclair, et al., 2014</w:t>
        </w:r>
      </w:hyperlink>
      <w:r w:rsidR="006843D7">
        <w:rPr>
          <w:noProof/>
        </w:rPr>
        <w:t>)</w:t>
      </w:r>
      <w:r w:rsidR="00532744">
        <w:fldChar w:fldCharType="end"/>
      </w:r>
      <w:r w:rsidR="009D25FF">
        <w:t>.</w:t>
      </w:r>
      <w:r w:rsidR="007A28E4" w:rsidRPr="007A28E4">
        <w:t xml:space="preserve"> </w:t>
      </w:r>
      <w:r w:rsidR="007A28E4">
        <w:t xml:space="preserve">Our in-house data (unpublished, courtesy of author DH) has demonstrated that over a </w:t>
      </w:r>
      <w:r w:rsidR="00AE0EC4">
        <w:t>two</w:t>
      </w:r>
      <w:r w:rsidR="007A28E4">
        <w:t>-year period from December 2009 to November 2011</w:t>
      </w:r>
      <w:r w:rsidR="00AE0EC4">
        <w:t>,</w:t>
      </w:r>
      <w:r w:rsidR="007A28E4">
        <w:t xml:space="preserve"> 754</w:t>
      </w:r>
      <w:r w:rsidR="007A28E4" w:rsidRPr="00570117">
        <w:t xml:space="preserve"> children </w:t>
      </w:r>
      <w:r w:rsidR="007A28E4">
        <w:t xml:space="preserve">received treatment with aminoglycoside antibiotics </w:t>
      </w:r>
      <w:r w:rsidR="007A28E4" w:rsidRPr="00570117">
        <w:t>at Alder Hey</w:t>
      </w:r>
      <w:r w:rsidR="007A28E4">
        <w:t xml:space="preserve"> Children’s </w:t>
      </w:r>
      <w:r w:rsidR="00470003">
        <w:t>NHS Foundation Trust, Liverpool, UK</w:t>
      </w:r>
      <w:r w:rsidR="007A28E4" w:rsidRPr="00570117">
        <w:t xml:space="preserve">.  </w:t>
      </w:r>
      <w:r w:rsidR="007A28E4">
        <w:t>Sixty-three</w:t>
      </w:r>
      <w:r w:rsidR="00AE0EC4">
        <w:t xml:space="preserve"> children</w:t>
      </w:r>
      <w:r w:rsidR="007A28E4">
        <w:t xml:space="preserve"> </w:t>
      </w:r>
      <w:r w:rsidR="00AE0EC4">
        <w:t xml:space="preserve">(8.4% of those treated) </w:t>
      </w:r>
      <w:r w:rsidR="007A28E4">
        <w:t xml:space="preserve">developed AKI (defined by the AKIN criteria) during or shortly after treatment, and 21 </w:t>
      </w:r>
      <w:r w:rsidR="00AE0EC4">
        <w:t xml:space="preserve">(2.8% of those treated) </w:t>
      </w:r>
      <w:r w:rsidR="007A28E4">
        <w:t>had severe AKI (AKIN stage 2 or 3).</w:t>
      </w:r>
      <w:r w:rsidR="00017857">
        <w:t xml:space="preserve"> </w:t>
      </w:r>
      <w:r w:rsidR="00F80A4D">
        <w:t xml:space="preserve">Obviously in a tertiary care </w:t>
      </w:r>
      <w:r w:rsidR="00F80A4D">
        <w:lastRenderedPageBreak/>
        <w:t xml:space="preserve">setting AKI may be multifactorial but this data demonstrates that </w:t>
      </w:r>
      <w:r w:rsidR="00B06E64">
        <w:t>AKI</w:t>
      </w:r>
      <w:r w:rsidR="00F80A4D">
        <w:t xml:space="preserve"> is</w:t>
      </w:r>
      <w:r w:rsidR="00017857">
        <w:t xml:space="preserve"> a common</w:t>
      </w:r>
      <w:r w:rsidR="00B06E64">
        <w:t>,</w:t>
      </w:r>
      <w:r w:rsidR="00017857">
        <w:t xml:space="preserve"> often severe</w:t>
      </w:r>
      <w:r w:rsidR="00B06E64">
        <w:t>, clinical condition</w:t>
      </w:r>
      <w:r w:rsidR="00F80A4D">
        <w:t xml:space="preserve"> seen in everyday practice</w:t>
      </w:r>
      <w:r w:rsidR="00B06E64">
        <w:t>.</w:t>
      </w:r>
      <w:r w:rsidR="00017857">
        <w:t xml:space="preserve"> </w:t>
      </w:r>
    </w:p>
    <w:p w14:paraId="3D1A9BB1" w14:textId="77777777" w:rsidR="00D81389" w:rsidRPr="0004157D" w:rsidRDefault="007A4CD5" w:rsidP="00BD044B">
      <w:pPr>
        <w:pStyle w:val="Heading1"/>
      </w:pPr>
      <w:bookmarkStart w:id="3" w:name="_Toc340866355"/>
      <w:r>
        <w:t xml:space="preserve">2. </w:t>
      </w:r>
      <w:r w:rsidR="00D81389" w:rsidRPr="0004157D">
        <w:t>Pathophysiology of nephrotoxic AKI</w:t>
      </w:r>
      <w:bookmarkEnd w:id="3"/>
    </w:p>
    <w:p w14:paraId="14FB3DDB" w14:textId="58BE0FF7" w:rsidR="007D5A27" w:rsidRDefault="00171F98" w:rsidP="00F20F3D">
      <w:pPr>
        <w:spacing w:line="480" w:lineRule="auto"/>
        <w:jc w:val="both"/>
      </w:pPr>
      <w:r>
        <w:t>Understanding the mechanism</w:t>
      </w:r>
      <w:r w:rsidR="0066164B">
        <w:t xml:space="preserve"> leading to AKI is crucial to </w:t>
      </w:r>
      <w:r w:rsidR="007F3731">
        <w:t xml:space="preserve">developing improved methods of detection or novel </w:t>
      </w:r>
      <w:r w:rsidR="0066164B">
        <w:t xml:space="preserve">treatment options in the future.  </w:t>
      </w:r>
      <w:r w:rsidR="00040379">
        <w:t xml:space="preserve">The kidney is exposed to a large number of drugs </w:t>
      </w:r>
      <w:r w:rsidR="000D450B">
        <w:t xml:space="preserve">because it receives one quarter </w:t>
      </w:r>
      <w:r>
        <w:t xml:space="preserve">of cardiac </w:t>
      </w:r>
      <w:r w:rsidRPr="006744B1">
        <w:t>output</w:t>
      </w:r>
      <w:r w:rsidR="00040379" w:rsidRPr="006744B1">
        <w:t xml:space="preserve">. </w:t>
      </w:r>
      <w:r w:rsidR="006B3CD6" w:rsidRPr="006744B1">
        <w:t xml:space="preserve">Drug-induced </w:t>
      </w:r>
      <w:r w:rsidRPr="006744B1">
        <w:t>AKI typically involves</w:t>
      </w:r>
      <w:r w:rsidR="00040379" w:rsidRPr="006744B1">
        <w:t xml:space="preserve"> renal tubular cells</w:t>
      </w:r>
      <w:r w:rsidR="006B3CD6" w:rsidRPr="006744B1">
        <w:t xml:space="preserve"> as they </w:t>
      </w:r>
      <w:r w:rsidR="00040379" w:rsidRPr="006744B1">
        <w:t xml:space="preserve">exist in a predominantly hypoxic environment in order to cope with the high metabolic demands required </w:t>
      </w:r>
      <w:r w:rsidRPr="006744B1">
        <w:t>in the day to day task of</w:t>
      </w:r>
      <w:r w:rsidR="00040379" w:rsidRPr="006744B1">
        <w:t xml:space="preserve"> </w:t>
      </w:r>
      <w:r w:rsidR="007A064C" w:rsidRPr="00C162C2">
        <w:t>management of</w:t>
      </w:r>
      <w:r w:rsidR="00040379" w:rsidRPr="006744B1">
        <w:t xml:space="preserve"> electrolyte </w:t>
      </w:r>
      <w:r w:rsidR="007A064C" w:rsidRPr="00C162C2">
        <w:t xml:space="preserve">reabsorption </w:t>
      </w:r>
      <w:r w:rsidR="00040379" w:rsidRPr="006744B1">
        <w:t xml:space="preserve">and </w:t>
      </w:r>
      <w:r w:rsidR="007A064C" w:rsidRPr="00C162C2">
        <w:t>controll</w:t>
      </w:r>
      <w:r w:rsidRPr="006744B1">
        <w:t>ing</w:t>
      </w:r>
      <w:r w:rsidR="00040379" w:rsidRPr="006744B1">
        <w:t xml:space="preserve"> </w:t>
      </w:r>
      <w:r w:rsidR="006744B1" w:rsidRPr="00C162C2">
        <w:t>hydration</w:t>
      </w:r>
      <w:r w:rsidRPr="008A3724">
        <w:t>. T</w:t>
      </w:r>
      <w:r w:rsidR="00040379" w:rsidRPr="008A3724">
        <w:t xml:space="preserve">he </w:t>
      </w:r>
      <w:r w:rsidR="007A064C" w:rsidRPr="00C162C2">
        <w:t xml:space="preserve">proximal </w:t>
      </w:r>
      <w:r w:rsidR="00040379" w:rsidRPr="008A3724">
        <w:t xml:space="preserve">renal tubules </w:t>
      </w:r>
      <w:bookmarkStart w:id="4" w:name="_GoBack"/>
      <w:bookmarkEnd w:id="4"/>
      <w:r w:rsidRPr="008A3724">
        <w:t xml:space="preserve">are </w:t>
      </w:r>
      <w:r w:rsidR="00040379" w:rsidRPr="008A3724">
        <w:t>present</w:t>
      </w:r>
      <w:r w:rsidRPr="008A3724">
        <w:t xml:space="preserve">ed </w:t>
      </w:r>
      <w:r w:rsidR="00040379" w:rsidRPr="008A3724">
        <w:t xml:space="preserve">with highly concentrated drugs </w:t>
      </w:r>
      <w:r w:rsidRPr="008A3724">
        <w:t>making</w:t>
      </w:r>
      <w:r w:rsidR="00040379" w:rsidRPr="008A3724">
        <w:t xml:space="preserve"> them </w:t>
      </w:r>
      <w:r w:rsidR="007A064C" w:rsidRPr="00C162C2">
        <w:t xml:space="preserve">particularly </w:t>
      </w:r>
      <w:r w:rsidR="00040379" w:rsidRPr="008A3724">
        <w:t xml:space="preserve">vulnerable to injury. </w:t>
      </w:r>
      <w:r w:rsidRPr="008A3724">
        <w:t>More specifically, d</w:t>
      </w:r>
      <w:r w:rsidR="00040379" w:rsidRPr="008A3724">
        <w:t xml:space="preserve">rugs can </w:t>
      </w:r>
      <w:r w:rsidR="0066164B" w:rsidRPr="008A3724">
        <w:t xml:space="preserve">either </w:t>
      </w:r>
      <w:r w:rsidR="008A3724" w:rsidRPr="00C162C2">
        <w:rPr>
          <w:lang w:val="en-US"/>
        </w:rPr>
        <w:t xml:space="preserve">have the requisite charge and size for filtration at the glomerulus or </w:t>
      </w:r>
      <w:r w:rsidR="00040379" w:rsidRPr="008A3724">
        <w:t>be taken up by the apical membrane of the renal tubular cells or transported</w:t>
      </w:r>
      <w:r w:rsidR="00040379">
        <w:t xml:space="preserve"> across the basolateral membrane through </w:t>
      </w:r>
      <w:r>
        <w:t xml:space="preserve">transporters such as </w:t>
      </w:r>
      <w:r w:rsidR="00040379">
        <w:t xml:space="preserve">the </w:t>
      </w:r>
      <w:r w:rsidR="00CA72EE">
        <w:t xml:space="preserve">human </w:t>
      </w:r>
      <w:r w:rsidR="002523DE">
        <w:t>organic anion transporter (OAT)</w:t>
      </w:r>
      <w:r w:rsidR="00CA72EE">
        <w:t xml:space="preserve"> </w:t>
      </w:r>
      <w:r w:rsidR="00040379">
        <w:t xml:space="preserve">and </w:t>
      </w:r>
      <w:r>
        <w:t xml:space="preserve">the </w:t>
      </w:r>
      <w:r w:rsidR="00CA72EE">
        <w:t>human organic cation transporter (</w:t>
      </w:r>
      <w:r w:rsidR="00040379">
        <w:t>OCT)</w:t>
      </w:r>
      <w:r w:rsidR="00BC21AD">
        <w:t xml:space="preserve">. </w:t>
      </w:r>
      <w:r w:rsidR="00D20E00">
        <w:t xml:space="preserve">Both OATs and OCTs </w:t>
      </w:r>
      <w:r w:rsidR="002523DE">
        <w:t xml:space="preserve">transport drugs </w:t>
      </w:r>
      <w:r w:rsidR="00D20E00">
        <w:t xml:space="preserve">including </w:t>
      </w:r>
      <w:r w:rsidR="002523DE">
        <w:t>tenofovir or cisplatin</w:t>
      </w:r>
      <w:r w:rsidR="00D20E00">
        <w:t>,</w:t>
      </w:r>
      <w:r w:rsidR="002523DE">
        <w:t xml:space="preserve"> respectively</w:t>
      </w:r>
      <w:r w:rsidR="00D20E00">
        <w:t>,</w:t>
      </w:r>
      <w:r w:rsidR="002523DE">
        <w:t xml:space="preserve"> and</w:t>
      </w:r>
      <w:r w:rsidR="00CA72EE">
        <w:t xml:space="preserve"> </w:t>
      </w:r>
      <w:r w:rsidR="00BC21AD">
        <w:t xml:space="preserve">thus </w:t>
      </w:r>
      <w:r w:rsidR="007A28E4">
        <w:t>increase</w:t>
      </w:r>
      <w:r w:rsidR="00CA72EE">
        <w:t xml:space="preserve"> the risk </w:t>
      </w:r>
      <w:r w:rsidR="002523DE">
        <w:t xml:space="preserve">of injury </w:t>
      </w:r>
      <w:r w:rsidR="00CA72EE">
        <w:t xml:space="preserve">in </w:t>
      </w:r>
      <w:r w:rsidR="00D20E00">
        <w:t>the proximal tubules and adjacent tissues</w:t>
      </w:r>
      <w:r w:rsidR="00040379">
        <w:t xml:space="preserve"> </w:t>
      </w:r>
      <w:r w:rsidR="00532744">
        <w:fldChar w:fldCharType="begin"/>
      </w:r>
      <w:r w:rsidR="006843D7">
        <w:instrText xml:space="preserve"> ADDIN EN.CITE &lt;EndNote&gt;&lt;Cite&gt;&lt;Author&gt;Perazella&lt;/Author&gt;&lt;Year&gt;2009&lt;/Year&gt;&lt;RecNum&gt;3949&lt;/RecNum&gt;&lt;DisplayText&gt;(Perazella, 2009)&lt;/DisplayText&gt;&lt;record&gt;&lt;rec-number&gt;3949&lt;/rec-number&gt;&lt;foreign-keys&gt;&lt;key app="EN" db-id="z52rfde24t20vyeew2ax2teivr5aawpf5etz" timestamp="1431637190"&gt;3949&lt;/key&gt;&lt;/foreign-keys&gt;&lt;ref-type name="Journal Article"&gt;17&lt;/ref-type&gt;&lt;contributors&gt;&lt;authors&gt;&lt;author&gt;Perazella, M. A.&lt;/author&gt;&lt;/authors&gt;&lt;/contributors&gt;&lt;auth-address&gt;Section of Nephrology, Department of Medicine, Yale University, New Haven, Connecticut 06520-8029, USA. mark.perazella@yale.edu&lt;/auth-address&gt;&lt;titles&gt;&lt;title&gt;Renal vulnerability to drug toxicity&lt;/title&gt;&lt;secondary-title&gt;Clinical journal of the American Society of Nephrology : CJASN&lt;/secondary-title&gt;&lt;alt-title&gt;Clin J Am Soc Nephrol&lt;/alt-title&gt;&lt;/titles&gt;&lt;periodical&gt;&lt;full-title&gt;Clinical journal of the American Society of Nephrology : CJASN&lt;/full-title&gt;&lt;abbr-1&gt;Clin J Am Soc Nephrol&lt;/abbr-1&gt;&lt;/periodical&gt;&lt;alt-periodical&gt;&lt;full-title&gt;Clinical journal of the American Society of Nephrology : CJASN&lt;/full-title&gt;&lt;abbr-1&gt;Clin J Am Soc Nephrol&lt;/abbr-1&gt;&lt;/alt-periodical&gt;&lt;pages&gt;1275-83&lt;/pages&gt;&lt;volume&gt;4&lt;/volume&gt;&lt;number&gt;7&lt;/number&gt;&lt;edition&gt;2009/06/13&lt;/edition&gt;&lt;keywords&gt;&lt;keyword&gt;*Drug-Related Side Effects and Adverse Reactions&lt;/keyword&gt;&lt;keyword&gt;Humans&lt;/keyword&gt;&lt;keyword&gt;Kidney Diseases/*chemically induced/*epidemiology/prevention &amp;amp; control&lt;/keyword&gt;&lt;keyword&gt;Risk Factors&lt;/keyword&gt;&lt;/keywords&gt;&lt;dates&gt;&lt;year&gt;2009&lt;/year&gt;&lt;pub-dates&gt;&lt;date&gt;Jul&lt;/date&gt;&lt;/pub-dates&gt;&lt;/dates&gt;&lt;isbn&gt;1555-905X (Electronic)&amp;#xD;1555-9041 (Linking)&lt;/isbn&gt;&lt;accession-num&gt;19520747&lt;/accession-num&gt;&lt;work-type&gt;Review&lt;/work-type&gt;&lt;urls&gt;&lt;related-urls&gt;&lt;url&gt;http://www.ncbi.nlm.nih.gov/pubmed/19520747&lt;/url&gt;&lt;/related-urls&gt;&lt;/urls&gt;&lt;electronic-resource-num&gt;10.2215/CJN.02050309&lt;/electronic-resource-num&gt;&lt;language&gt;eng&lt;/language&gt;&lt;/record&gt;&lt;/Cite&gt;&lt;/EndNote&gt;</w:instrText>
      </w:r>
      <w:r w:rsidR="00532744">
        <w:fldChar w:fldCharType="separate"/>
      </w:r>
      <w:r w:rsidR="006843D7">
        <w:rPr>
          <w:noProof/>
        </w:rPr>
        <w:t>(</w:t>
      </w:r>
      <w:hyperlink w:anchor="_ENREF_69" w:tooltip="Perazella, 2009 #3949" w:history="1">
        <w:r w:rsidR="004910D6">
          <w:rPr>
            <w:noProof/>
          </w:rPr>
          <w:t>Perazella, 2009</w:t>
        </w:r>
      </w:hyperlink>
      <w:r w:rsidR="006843D7">
        <w:rPr>
          <w:noProof/>
        </w:rPr>
        <w:t>)</w:t>
      </w:r>
      <w:r w:rsidR="00532744">
        <w:fldChar w:fldCharType="end"/>
      </w:r>
      <w:r w:rsidR="00040379">
        <w:t xml:space="preserve">. </w:t>
      </w:r>
      <w:r w:rsidR="00040379" w:rsidRPr="002F74BF">
        <w:t>Bi</w:t>
      </w:r>
      <w:r w:rsidR="002523DE" w:rsidRPr="002F74BF">
        <w:t>otransformation of drugs</w:t>
      </w:r>
      <w:r w:rsidR="007A064C" w:rsidRPr="002F74BF">
        <w:t xml:space="preserve"> </w:t>
      </w:r>
      <w:r w:rsidR="002523DE" w:rsidRPr="002F74BF">
        <w:t xml:space="preserve">also </w:t>
      </w:r>
      <w:r w:rsidR="00040379" w:rsidRPr="002F74BF">
        <w:t>produce</w:t>
      </w:r>
      <w:r w:rsidR="0066164B" w:rsidRPr="002F74BF">
        <w:t>s local</w:t>
      </w:r>
      <w:r w:rsidR="00040379" w:rsidRPr="002F74BF">
        <w:t xml:space="preserve"> metabolites an</w:t>
      </w:r>
      <w:r w:rsidR="002523DE" w:rsidRPr="002F74BF">
        <w:t xml:space="preserve">d reactive oxygen species (ROS), </w:t>
      </w:r>
      <w:r w:rsidR="007A064C" w:rsidRPr="002F74BF">
        <w:t>that</w:t>
      </w:r>
      <w:r w:rsidR="00040379" w:rsidRPr="002F74BF">
        <w:t xml:space="preserve"> </w:t>
      </w:r>
      <w:r w:rsidR="007A064C" w:rsidRPr="002F74BF">
        <w:t xml:space="preserve">can </w:t>
      </w:r>
      <w:r w:rsidR="002523DE" w:rsidRPr="002F74BF">
        <w:t>caus</w:t>
      </w:r>
      <w:r w:rsidR="007A064C" w:rsidRPr="002F74BF">
        <w:t>e</w:t>
      </w:r>
      <w:r w:rsidR="00CA72EE" w:rsidRPr="002F74BF">
        <w:t xml:space="preserve"> </w:t>
      </w:r>
      <w:r w:rsidR="007A064C" w:rsidRPr="002F74BF">
        <w:t>cytoplasmic</w:t>
      </w:r>
      <w:r w:rsidR="00CA72EE" w:rsidRPr="002F74BF">
        <w:t xml:space="preserve"> accumulation and</w:t>
      </w:r>
      <w:r w:rsidR="00040379" w:rsidRPr="002F74BF">
        <w:t xml:space="preserve"> </w:t>
      </w:r>
      <w:r w:rsidR="007A064C" w:rsidRPr="002F74BF">
        <w:t xml:space="preserve">local </w:t>
      </w:r>
      <w:r w:rsidR="00040379" w:rsidRPr="002F74BF">
        <w:t>toxicity with ultimate necrosis or apoptosis</w:t>
      </w:r>
      <w:r w:rsidR="007A064C" w:rsidRPr="002F74BF">
        <w:t xml:space="preserve"> of the renal tubular cells</w:t>
      </w:r>
      <w:r w:rsidR="00CA72EE" w:rsidRPr="002F74BF">
        <w:t xml:space="preserve"> </w:t>
      </w:r>
      <w:r w:rsidR="00532744" w:rsidRPr="00D70265">
        <w:fldChar w:fldCharType="begin"/>
      </w:r>
      <w:r w:rsidR="006843D7" w:rsidRPr="00D70265">
        <w:instrText xml:space="preserve"> ADDIN EN.CITE &lt;EndNote&gt;&lt;Cite&gt;&lt;Author&gt;Izzedine&lt;/Author&gt;&lt;Year&gt;2005&lt;/Year&gt;&lt;RecNum&gt;3957&lt;/RecNum&gt;&lt;DisplayText&gt;(Izzedine, Launay-Vacher, &amp;amp; Deray, 2005)&lt;/DisplayText&gt;&lt;record&gt;&lt;rec-number&gt;3957&lt;/rec-number&gt;&lt;foreign-keys&gt;&lt;key app="EN" db-id="z52rfde24t20vyeew2ax2teivr5aawpf5etz" timestamp="1432494025"&gt;3957&lt;/key&gt;&lt;/foreign-keys&gt;&lt;ref-type name="Journal Article"&gt;17&lt;/ref-type&gt;&lt;contributors&gt;&lt;authors&gt;&lt;author&gt;Izzedine, H.&lt;/author&gt;&lt;author&gt;Launay-Vacher, V.&lt;/author&gt;&lt;author&gt;Deray, G.&lt;/author&gt;&lt;/authors&gt;&lt;/contributors&gt;&lt;titles&gt;&lt;title&gt;Renal tubular transporters and antiviral drugs: an update&lt;/title&gt;&lt;secondary-title&gt;AIDS&lt;/secondary-title&gt;&lt;alt-title&gt;Aids&lt;/alt-title&gt;&lt;/titles&gt;&lt;periodical&gt;&lt;full-title&gt;AIDS&lt;/full-title&gt;&lt;abbr-1&gt;Aids&lt;/abbr-1&gt;&lt;/periodical&gt;&lt;alt-periodical&gt;&lt;full-title&gt;AIDS&lt;/full-title&gt;&lt;abbr-1&gt;Aids&lt;/abbr-1&gt;&lt;/alt-periodical&gt;&lt;pages&gt;455-62&lt;/pages&gt;&lt;volume&gt;19&lt;/volume&gt;&lt;number&gt;5&lt;/number&gt;&lt;edition&gt;2005/03/15&lt;/edition&gt;&lt;keywords&gt;&lt;keyword&gt;ATP-Binding Cassette Transporters/*metabolism&lt;/keyword&gt;&lt;keyword&gt;Antiviral Agents/*pharmacokinetics&lt;/keyword&gt;&lt;keyword&gt;Cell Membrane/metabolism&lt;/keyword&gt;&lt;keyword&gt;HIV Protease Inhibitors/pharmacokinetics&lt;/keyword&gt;&lt;keyword&gt;Humans&lt;/keyword&gt;&lt;keyword&gt;Kidney Tubules/*metabolism&lt;/keyword&gt;&lt;keyword&gt;Microvilli/metabolism&lt;/keyword&gt;&lt;keyword&gt;Organic Anion Transporters/*metabolism&lt;/keyword&gt;&lt;keyword&gt;Organic Cation Transport Proteins/*metabolism&lt;/keyword&gt;&lt;keyword&gt;P-Glycoproteins/metabolism&lt;/keyword&gt;&lt;keyword&gt;Reverse Transcriptase Inhibitors/pharmacokinetics&lt;/keyword&gt;&lt;keyword&gt;Symporters/metabolism&lt;/keyword&gt;&lt;/keywords&gt;&lt;dates&gt;&lt;year&gt;2005&lt;/year&gt;&lt;pub-dates&gt;&lt;date&gt;Mar 25&lt;/date&gt;&lt;/pub-dates&gt;&lt;/dates&gt;&lt;isbn&gt;0269-9370 (Print)&amp;#xD;0269-9370 (Linking)&lt;/isbn&gt;&lt;accession-num&gt;15764850&lt;/accession-num&gt;&lt;work-type&gt;Editorial&amp;#xD;Review&lt;/work-type&gt;&lt;urls&gt;&lt;related-urls&gt;&lt;url&gt;http://www.ncbi.nlm.nih.gov/pubmed/15764850&lt;/url&gt;&lt;/related-urls&gt;&lt;/urls&gt;&lt;language&gt;eng&lt;/language&gt;&lt;/record&gt;&lt;/Cite&gt;&lt;/EndNote&gt;</w:instrText>
      </w:r>
      <w:r w:rsidR="00532744" w:rsidRPr="00D70265">
        <w:fldChar w:fldCharType="separate"/>
      </w:r>
      <w:r w:rsidR="006843D7" w:rsidRPr="00D70265">
        <w:rPr>
          <w:noProof/>
        </w:rPr>
        <w:t>(</w:t>
      </w:r>
      <w:hyperlink w:anchor="_ENREF_42" w:tooltip="Izzedine, 2005 #3957" w:history="1">
        <w:r w:rsidR="004910D6" w:rsidRPr="00D70265">
          <w:rPr>
            <w:noProof/>
          </w:rPr>
          <w:t>Izzedine, Launay-Vacher, &amp; Deray, 2005</w:t>
        </w:r>
      </w:hyperlink>
      <w:r w:rsidR="006843D7" w:rsidRPr="00D70265">
        <w:rPr>
          <w:noProof/>
        </w:rPr>
        <w:t>)</w:t>
      </w:r>
      <w:r w:rsidR="00532744" w:rsidRPr="00D70265">
        <w:fldChar w:fldCharType="end"/>
      </w:r>
      <w:r w:rsidR="00040379" w:rsidRPr="00D70265">
        <w:t>.</w:t>
      </w:r>
      <w:r w:rsidR="002F74BF" w:rsidRPr="00D70265">
        <w:t xml:space="preserve"> </w:t>
      </w:r>
      <w:r w:rsidR="0066164B" w:rsidRPr="00D70265">
        <w:t>T</w:t>
      </w:r>
      <w:r w:rsidR="00BB473E" w:rsidRPr="00D70265">
        <w:t>h</w:t>
      </w:r>
      <w:r w:rsidR="00CA72EE" w:rsidRPr="00D70265">
        <w:t>us</w:t>
      </w:r>
      <w:r w:rsidR="00E07FA0" w:rsidRPr="00D70265">
        <w:t>,</w:t>
      </w:r>
      <w:r w:rsidR="00CA72EE" w:rsidRPr="00D70265">
        <w:t xml:space="preserve"> th</w:t>
      </w:r>
      <w:r w:rsidR="0074774A" w:rsidRPr="00D70265">
        <w:t>e pathophysiology of drug-</w:t>
      </w:r>
      <w:r w:rsidR="00BB473E" w:rsidRPr="00D70265">
        <w:t xml:space="preserve">induced AKI </w:t>
      </w:r>
      <w:r w:rsidR="0066164B" w:rsidRPr="00D70265">
        <w:t>varies according to the individual drug. H</w:t>
      </w:r>
      <w:r w:rsidR="00BB473E" w:rsidRPr="00D70265">
        <w:t>ere</w:t>
      </w:r>
      <w:r w:rsidR="00E07FA0" w:rsidRPr="00D70265">
        <w:t>,</w:t>
      </w:r>
      <w:r w:rsidR="00BB473E" w:rsidRPr="00D70265">
        <w:t xml:space="preserve"> we shall</w:t>
      </w:r>
      <w:r w:rsidR="00BB473E" w:rsidRPr="00D70265">
        <w:rPr>
          <w:i/>
        </w:rPr>
        <w:t xml:space="preserve"> </w:t>
      </w:r>
      <w:r w:rsidR="00BB473E" w:rsidRPr="00D70265">
        <w:t>f</w:t>
      </w:r>
      <w:r w:rsidR="007D5A27" w:rsidRPr="00D70265">
        <w:t xml:space="preserve">ocus on the main drugs </w:t>
      </w:r>
      <w:r w:rsidR="00BB473E" w:rsidRPr="00D70265">
        <w:t>responsible for AKI</w:t>
      </w:r>
      <w:r w:rsidR="00BB473E">
        <w:t xml:space="preserve"> in children. These include</w:t>
      </w:r>
      <w:r w:rsidR="005F25CC">
        <w:t>:</w:t>
      </w:r>
      <w:r w:rsidR="00BB473E">
        <w:t xml:space="preserve"> </w:t>
      </w:r>
      <w:r w:rsidR="00AA7110">
        <w:t>NSAIDs</w:t>
      </w:r>
      <w:r w:rsidR="00BB473E">
        <w:t xml:space="preserve">, antibiotics (mainly </w:t>
      </w:r>
      <w:r w:rsidR="00CA72EE">
        <w:t xml:space="preserve">the </w:t>
      </w:r>
      <w:r w:rsidR="00BB473E">
        <w:t>aminoglycosides)</w:t>
      </w:r>
      <w:r w:rsidR="004E0099">
        <w:t xml:space="preserve"> and immunosuppressant</w:t>
      </w:r>
      <w:r w:rsidR="00BB473E">
        <w:t xml:space="preserve"> and </w:t>
      </w:r>
      <w:r w:rsidR="00CA72EE">
        <w:t>chemotherapeutic agents</w:t>
      </w:r>
      <w:r w:rsidR="00BB473E">
        <w:t xml:space="preserve"> (</w:t>
      </w:r>
      <w:r w:rsidR="00CA72EE">
        <w:t xml:space="preserve">mainly </w:t>
      </w:r>
      <w:r w:rsidR="008A3724">
        <w:t>c</w:t>
      </w:r>
      <w:r w:rsidR="004E0099">
        <w:t xml:space="preserve">alcineurin </w:t>
      </w:r>
      <w:r w:rsidR="004E0099">
        <w:lastRenderedPageBreak/>
        <w:t xml:space="preserve">inhibitors, </w:t>
      </w:r>
      <w:r w:rsidR="00FA383F">
        <w:t>ifosfamide, cisplatin</w:t>
      </w:r>
      <w:r w:rsidR="00BB473E">
        <w:t>)</w:t>
      </w:r>
      <w:r w:rsidR="00CA72EE">
        <w:t xml:space="preserve"> </w:t>
      </w:r>
      <w:r w:rsidR="00532744">
        <w:fldChar w:fldCharType="begin">
          <w:fldData xml:space="preserve">PEVuZE5vdGU+PENpdGU+PEF1dGhvcj5NaXN1cmFjPC9BdXRob3I+PFllYXI+MjAxMzwvWWVhcj48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</w:fldData>
        </w:fldChar>
      </w:r>
      <w:r w:rsidR="006843D7">
        <w:instrText xml:space="preserve"> ADDIN EN.CITE </w:instrText>
      </w:r>
      <w:r w:rsidR="006843D7">
        <w:fldChar w:fldCharType="begin">
          <w:fldData xml:space="preserve">PEVuZE5vdGU+PENpdGU+PEF1dGhvcj5NaXN1cmFjPC9BdXRob3I+PFllYXI+MjAxMzwvWWVhcj48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</w:fldData>
        </w:fldChar>
      </w:r>
      <w:r w:rsidR="006843D7">
        <w:instrText xml:space="preserve"> ADDIN EN.CITE.DATA </w:instrText>
      </w:r>
      <w:r w:rsidR="006843D7">
        <w:fldChar w:fldCharType="end"/>
      </w:r>
      <w:r w:rsidR="00532744">
        <w:fldChar w:fldCharType="separate"/>
      </w:r>
      <w:r w:rsidR="006843D7">
        <w:rPr>
          <w:noProof/>
        </w:rPr>
        <w:t>(</w:t>
      </w:r>
      <w:hyperlink w:anchor="_ENREF_63" w:tooltip="Misurac, 2013 #3958" w:history="1">
        <w:r w:rsidR="004910D6">
          <w:rPr>
            <w:noProof/>
          </w:rPr>
          <w:t>Misurac, et al., 2013</w:t>
        </w:r>
      </w:hyperlink>
      <w:r w:rsidR="006843D7">
        <w:rPr>
          <w:noProof/>
        </w:rPr>
        <w:t>)</w:t>
      </w:r>
      <w:r w:rsidR="00532744">
        <w:fldChar w:fldCharType="end"/>
      </w:r>
      <w:r w:rsidR="00CA72EE">
        <w:t xml:space="preserve">. </w:t>
      </w:r>
      <w:r w:rsidR="007A064C">
        <w:t>I</w:t>
      </w:r>
      <w:r w:rsidR="005E4294">
        <w:t>n some patient</w:t>
      </w:r>
      <w:r w:rsidR="0066164B">
        <w:t>s</w:t>
      </w:r>
      <w:r w:rsidR="005E4294">
        <w:t xml:space="preserve"> the diagnosis or likely causative agent may </w:t>
      </w:r>
      <w:r w:rsidR="0066164B">
        <w:t xml:space="preserve">not </w:t>
      </w:r>
      <w:r w:rsidR="00CA72EE">
        <w:t xml:space="preserve">always </w:t>
      </w:r>
      <w:r w:rsidR="0066164B">
        <w:t xml:space="preserve">be </w:t>
      </w:r>
      <w:r w:rsidR="0074774A">
        <w:t xml:space="preserve">that </w:t>
      </w:r>
      <w:r w:rsidR="0066164B">
        <w:t>obvious</w:t>
      </w:r>
      <w:r w:rsidR="005E4294">
        <w:t>.</w:t>
      </w:r>
    </w:p>
    <w:p w14:paraId="0580B216" w14:textId="7F6E2A6E" w:rsidR="00017596" w:rsidRDefault="00017596" w:rsidP="00017596">
      <w:pPr>
        <w:pStyle w:val="Heading2"/>
      </w:pPr>
      <w:bookmarkStart w:id="5" w:name="_Toc340866356"/>
      <w:r>
        <w:t>N</w:t>
      </w:r>
      <w:r w:rsidR="000D6979">
        <w:t>on steroid anti-inflammatory drug</w:t>
      </w:r>
      <w:r w:rsidR="005F25CC">
        <w:t>-</w:t>
      </w:r>
      <w:r>
        <w:t>induced AKI</w:t>
      </w:r>
      <w:bookmarkEnd w:id="5"/>
    </w:p>
    <w:p w14:paraId="353C99F5" w14:textId="2A1E56A4" w:rsidR="00EA39D3" w:rsidRDefault="006B2338" w:rsidP="00F20F3D">
      <w:pPr>
        <w:spacing w:line="480" w:lineRule="auto"/>
        <w:jc w:val="both"/>
      </w:pPr>
      <w:r>
        <w:t>The</w:t>
      </w:r>
      <w:r w:rsidR="00227ABA">
        <w:t xml:space="preserve"> </w:t>
      </w:r>
      <w:r>
        <w:t>predominant NSAID</w:t>
      </w:r>
      <w:r w:rsidR="00227ABA">
        <w:t xml:space="preserve"> </w:t>
      </w:r>
      <w:r w:rsidR="00BB473E">
        <w:t>prescribed in</w:t>
      </w:r>
      <w:r w:rsidR="00227ABA">
        <w:t xml:space="preserve"> paediatric </w:t>
      </w:r>
      <w:r w:rsidR="00BB473E">
        <w:t>practice</w:t>
      </w:r>
      <w:r w:rsidR="00CA72EE">
        <w:t xml:space="preserve"> </w:t>
      </w:r>
      <w:r w:rsidR="00532744">
        <w:fldChar w:fldCharType="begin">
          <w:fldData xml:space="preserve">PEVuZE5vdGU+PENpdGU+PEF1dGhvcj5NaXN1cmFjPC9BdXRob3I+PFllYXI+MjAxMzwvWWVhcj48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</w:fldData>
        </w:fldChar>
      </w:r>
      <w:r w:rsidR="006843D7">
        <w:instrText xml:space="preserve"> ADDIN EN.CITE </w:instrText>
      </w:r>
      <w:r w:rsidR="006843D7">
        <w:fldChar w:fldCharType="begin">
          <w:fldData xml:space="preserve">PEVuZE5vdGU+PENpdGU+PEF1dGhvcj5NaXN1cmFjPC9BdXRob3I+PFllYXI+MjAxMzwvWWVhcj48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</w:fldData>
        </w:fldChar>
      </w:r>
      <w:r w:rsidR="006843D7">
        <w:instrText xml:space="preserve"> ADDIN EN.CITE.DATA </w:instrText>
      </w:r>
      <w:r w:rsidR="006843D7">
        <w:fldChar w:fldCharType="end"/>
      </w:r>
      <w:r w:rsidR="00532744">
        <w:fldChar w:fldCharType="separate"/>
      </w:r>
      <w:r w:rsidR="006843D7">
        <w:rPr>
          <w:noProof/>
        </w:rPr>
        <w:t>(</w:t>
      </w:r>
      <w:hyperlink w:anchor="_ENREF_63" w:tooltip="Misurac, 2013 #3958" w:history="1">
        <w:r w:rsidR="004910D6">
          <w:rPr>
            <w:noProof/>
          </w:rPr>
          <w:t>Misurac, et al., 2013</w:t>
        </w:r>
      </w:hyperlink>
      <w:r w:rsidR="006843D7">
        <w:rPr>
          <w:noProof/>
        </w:rPr>
        <w:t>)</w:t>
      </w:r>
      <w:r w:rsidR="00532744">
        <w:fldChar w:fldCharType="end"/>
      </w:r>
      <w:r>
        <w:t xml:space="preserve"> is ibuprofen</w:t>
      </w:r>
      <w:r w:rsidR="00BB473E">
        <w:t>,</w:t>
      </w:r>
      <w:r w:rsidR="00227ABA">
        <w:t xml:space="preserve"> </w:t>
      </w:r>
      <w:r w:rsidR="00F82DE2">
        <w:t>a widely available and</w:t>
      </w:r>
      <w:r w:rsidR="00BB473E">
        <w:t xml:space="preserve"> commonly used </w:t>
      </w:r>
      <w:r w:rsidR="00CA72EE">
        <w:t>drug in</w:t>
      </w:r>
      <w:r w:rsidR="00F82DE2">
        <w:t xml:space="preserve"> children </w:t>
      </w:r>
      <w:r w:rsidR="00227ABA">
        <w:t>as a s</w:t>
      </w:r>
      <w:r>
        <w:t xml:space="preserve">imple analgesic, </w:t>
      </w:r>
      <w:proofErr w:type="gramStart"/>
      <w:r>
        <w:t>antipyretic</w:t>
      </w:r>
      <w:proofErr w:type="gramEnd"/>
      <w:r w:rsidR="001F7206">
        <w:t xml:space="preserve"> or</w:t>
      </w:r>
      <w:r w:rsidR="00BB473E">
        <w:t xml:space="preserve"> anti-inflammatory agent</w:t>
      </w:r>
      <w:r w:rsidR="00E07FA0">
        <w:t>. In addition, ibuprofen</w:t>
      </w:r>
      <w:r>
        <w:t xml:space="preserve"> is often used in neonates in an attempt to close a patent ductus arteriosus</w:t>
      </w:r>
      <w:r w:rsidR="00BB473E">
        <w:t>. NSAIDs</w:t>
      </w:r>
      <w:r w:rsidR="00227ABA">
        <w:t xml:space="preserve"> are believed to have two main </w:t>
      </w:r>
      <w:r w:rsidR="00CA72EE">
        <w:t xml:space="preserve">AKI </w:t>
      </w:r>
      <w:r w:rsidR="00227ABA">
        <w:t>mechanisms</w:t>
      </w:r>
      <w:r w:rsidR="005F25CC">
        <w:t>. F</w:t>
      </w:r>
      <w:r w:rsidR="00BB473E">
        <w:t>irstly</w:t>
      </w:r>
      <w:r w:rsidR="00E07FA0">
        <w:t>,</w:t>
      </w:r>
      <w:r w:rsidR="00BB473E">
        <w:t xml:space="preserve"> they can insult the kidney by</w:t>
      </w:r>
      <w:r w:rsidR="009D571C">
        <w:t xml:space="preserve"> </w:t>
      </w:r>
      <w:r w:rsidR="00227ABA">
        <w:t>alter</w:t>
      </w:r>
      <w:r w:rsidR="009D571C">
        <w:t>ing</w:t>
      </w:r>
      <w:r w:rsidR="00227ABA">
        <w:t xml:space="preserve"> the </w:t>
      </w:r>
      <w:r w:rsidR="009D571C">
        <w:t xml:space="preserve">renal </w:t>
      </w:r>
      <w:r w:rsidR="00CA72EE">
        <w:t>haemodynamic status</w:t>
      </w:r>
      <w:r w:rsidR="00563464">
        <w:t>,</w:t>
      </w:r>
      <w:r w:rsidR="00227ABA">
        <w:t xml:space="preserve"> and </w:t>
      </w:r>
      <w:r w:rsidR="00BB473E">
        <w:t>secondly</w:t>
      </w:r>
      <w:r w:rsidR="00E07FA0">
        <w:t>,</w:t>
      </w:r>
      <w:r w:rsidR="00BB473E">
        <w:t xml:space="preserve"> they can cause </w:t>
      </w:r>
      <w:r w:rsidR="00227ABA">
        <w:t xml:space="preserve">acute </w:t>
      </w:r>
      <w:r w:rsidR="00BB473E">
        <w:t xml:space="preserve">tubular </w:t>
      </w:r>
      <w:r w:rsidR="00227ABA">
        <w:t>interstitial nephritis</w:t>
      </w:r>
      <w:r w:rsidR="00BB473E">
        <w:t xml:space="preserve"> (TIN).  NSAID agents</w:t>
      </w:r>
      <w:r w:rsidR="009D571C">
        <w:t xml:space="preserve"> reduce cyclooxygenase (COX) activity</w:t>
      </w:r>
      <w:r w:rsidR="00E12994">
        <w:t>. In health, COX activity</w:t>
      </w:r>
      <w:r w:rsidR="0074774A">
        <w:t xml:space="preserve"> cause</w:t>
      </w:r>
      <w:r w:rsidR="00E12994">
        <w:t>s</w:t>
      </w:r>
      <w:r w:rsidR="000D6979">
        <w:t xml:space="preserve"> </w:t>
      </w:r>
      <w:r w:rsidR="009D571C">
        <w:t>vasodilation</w:t>
      </w:r>
      <w:r w:rsidR="00BB473E">
        <w:t xml:space="preserve"> throughout the body, including</w:t>
      </w:r>
      <w:r w:rsidR="009D571C">
        <w:t xml:space="preserve"> </w:t>
      </w:r>
      <w:r w:rsidR="001F7206">
        <w:t xml:space="preserve">in </w:t>
      </w:r>
      <w:r w:rsidR="009D571C">
        <w:t>the afferent glomerular arteriole</w:t>
      </w:r>
      <w:r w:rsidR="00BB473E">
        <w:t xml:space="preserve">, by the </w:t>
      </w:r>
      <w:r w:rsidR="00BB473E" w:rsidRPr="00FA70EB">
        <w:t>synthesis of</w:t>
      </w:r>
      <w:r w:rsidR="009D571C" w:rsidRPr="00FA70EB">
        <w:t xml:space="preserve"> prostaglandin</w:t>
      </w:r>
      <w:r w:rsidR="00B80CB3">
        <w:t xml:space="preserve"> PG</w:t>
      </w:r>
      <w:r w:rsidR="00FA70EB">
        <w:t xml:space="preserve"> </w:t>
      </w:r>
      <w:r w:rsidR="00B80CB3">
        <w:t>(predominantly PG</w:t>
      </w:r>
      <w:r w:rsidR="00FA70EB">
        <w:t>E2</w:t>
      </w:r>
      <w:r w:rsidR="00B80CB3">
        <w:t xml:space="preserve"> and prostacyclin)</w:t>
      </w:r>
      <w:r w:rsidR="009D571C">
        <w:t xml:space="preserve">. </w:t>
      </w:r>
      <w:r w:rsidR="00E12994">
        <w:t>The NSAIDs</w:t>
      </w:r>
      <w:r w:rsidR="00935DF6">
        <w:t xml:space="preserve"> therefore cause vasoconstriction </w:t>
      </w:r>
      <w:r w:rsidR="00CA72EE">
        <w:t xml:space="preserve">as a result of </w:t>
      </w:r>
      <w:r w:rsidR="00935DF6">
        <w:t>decreased prostaglandin</w:t>
      </w:r>
      <w:r w:rsidR="00E12994">
        <w:t xml:space="preserve"> production arising from COX suppression</w:t>
      </w:r>
      <w:r w:rsidR="00935DF6">
        <w:t xml:space="preserve">. </w:t>
      </w:r>
      <w:r w:rsidR="009D571C">
        <w:t xml:space="preserve">In </w:t>
      </w:r>
      <w:r w:rsidR="001F7206">
        <w:t xml:space="preserve">normovolaemic and normotensive </w:t>
      </w:r>
      <w:proofErr w:type="gramStart"/>
      <w:r w:rsidR="009D571C">
        <w:t xml:space="preserve">children </w:t>
      </w:r>
      <w:r w:rsidR="00BB473E">
        <w:t xml:space="preserve"> the</w:t>
      </w:r>
      <w:proofErr w:type="gramEnd"/>
      <w:r w:rsidR="009D571C">
        <w:t xml:space="preserve"> vasoconstrictor effect</w:t>
      </w:r>
      <w:r w:rsidR="00E07FA0">
        <w:t xml:space="preserve"> </w:t>
      </w:r>
      <w:r w:rsidR="00BB473E">
        <w:t xml:space="preserve">of NSAIDs </w:t>
      </w:r>
      <w:r w:rsidR="00E07FA0">
        <w:t xml:space="preserve">is </w:t>
      </w:r>
      <w:r w:rsidR="009D571C">
        <w:t xml:space="preserve">unlikely to cause </w:t>
      </w:r>
      <w:r w:rsidR="0067078A">
        <w:t xml:space="preserve">significant </w:t>
      </w:r>
      <w:r w:rsidR="001F7206">
        <w:t>vasoconstriction and</w:t>
      </w:r>
      <w:r w:rsidR="0067078A">
        <w:t>/or</w:t>
      </w:r>
      <w:r w:rsidR="001F7206">
        <w:t xml:space="preserve"> reduced </w:t>
      </w:r>
      <w:r w:rsidR="00BB473E">
        <w:t>renal perfusion</w:t>
      </w:r>
      <w:r w:rsidR="00E07FA0">
        <w:t>. However,</w:t>
      </w:r>
      <w:r w:rsidR="00E12994">
        <w:t xml:space="preserve"> in a child who is</w:t>
      </w:r>
      <w:r w:rsidR="009D571C">
        <w:t xml:space="preserve"> </w:t>
      </w:r>
      <w:r w:rsidR="009D571C" w:rsidRPr="00BA27C4">
        <w:t>intravascularly deplete</w:t>
      </w:r>
      <w:r w:rsidR="00BB473E" w:rsidRPr="00BA27C4">
        <w:t xml:space="preserve">, for example </w:t>
      </w:r>
      <w:r w:rsidR="00E07FA0" w:rsidRPr="00BA27C4">
        <w:t>due to</w:t>
      </w:r>
      <w:r w:rsidR="00935DF6" w:rsidRPr="00BA27C4">
        <w:t xml:space="preserve"> </w:t>
      </w:r>
      <w:r w:rsidR="00C5511B" w:rsidRPr="00BA27C4">
        <w:t>acute gastroenteritis,</w:t>
      </w:r>
      <w:r w:rsidR="00BB473E" w:rsidRPr="00BA27C4">
        <w:t xml:space="preserve"> </w:t>
      </w:r>
      <w:r w:rsidR="00E07FA0" w:rsidRPr="00BA27C4">
        <w:t xml:space="preserve">the vasoconstrictor effect </w:t>
      </w:r>
      <w:r w:rsidR="009D571C" w:rsidRPr="00BA27C4">
        <w:t xml:space="preserve">can lead to the development of AKI by reducing renal perfusion, </w:t>
      </w:r>
      <w:r w:rsidR="00FA70EB" w:rsidRPr="00BA27C4">
        <w:t>increasing hypoxia</w:t>
      </w:r>
      <w:r w:rsidR="009D571C" w:rsidRPr="00BA27C4">
        <w:t xml:space="preserve"> and </w:t>
      </w:r>
      <w:r w:rsidR="00BB473E" w:rsidRPr="00BA27C4">
        <w:t xml:space="preserve">subsequently </w:t>
      </w:r>
      <w:r w:rsidR="009D571C" w:rsidRPr="00BA27C4">
        <w:t>causing acute tubular necrosis (ATN)</w:t>
      </w:r>
      <w:r w:rsidR="00C5511B" w:rsidRPr="00BA27C4">
        <w:t xml:space="preserve"> of varying degree</w:t>
      </w:r>
      <w:r w:rsidR="009D571C" w:rsidRPr="00BA27C4">
        <w:t xml:space="preserve">. </w:t>
      </w:r>
      <w:r w:rsidR="00A7219F" w:rsidRPr="00BA27C4">
        <w:t>The</w:t>
      </w:r>
      <w:r w:rsidR="00A7219F">
        <w:t xml:space="preserve"> second method of injury is TIN</w:t>
      </w:r>
      <w:r w:rsidR="00E07FA0">
        <w:t xml:space="preserve"> since</w:t>
      </w:r>
      <w:r w:rsidR="00A7219F">
        <w:t xml:space="preserve"> </w:t>
      </w:r>
      <w:r w:rsidR="00F21E33">
        <w:t xml:space="preserve">NSAIDs are responsible for 20% of all cases of TIN </w:t>
      </w:r>
      <w:r w:rsidR="00532744">
        <w:fldChar w:fldCharType="begin">
          <w:fldData xml:space="preserve">PEVuZE5vdGU+PENpdGU+PEF1dGhvcj5WYWxsdXJpPC9BdXRob3I+PFllYXI+MjAxNDwvWWVhcj48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</w:fldData>
        </w:fldChar>
      </w:r>
      <w:r w:rsidR="006843D7">
        <w:instrText xml:space="preserve"> ADDIN EN.CITE </w:instrText>
      </w:r>
      <w:r w:rsidR="006843D7">
        <w:fldChar w:fldCharType="begin">
          <w:fldData xml:space="preserve">PEVuZE5vdGU+PENpdGU+PEF1dGhvcj5WYWxsdXJpPC9BdXRob3I+PFllYXI+MjAxNDwvWWVhcj48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</w:fldData>
        </w:fldChar>
      </w:r>
      <w:r w:rsidR="006843D7">
        <w:instrText xml:space="preserve"> ADDIN EN.CITE.DATA </w:instrText>
      </w:r>
      <w:r w:rsidR="006843D7">
        <w:fldChar w:fldCharType="end"/>
      </w:r>
      <w:r w:rsidR="00532744">
        <w:fldChar w:fldCharType="separate"/>
      </w:r>
      <w:r w:rsidR="006843D7">
        <w:rPr>
          <w:noProof/>
        </w:rPr>
        <w:t>(</w:t>
      </w:r>
      <w:hyperlink w:anchor="_ENREF_89" w:tooltip="Valluri, 2014 #3993" w:history="1">
        <w:r w:rsidR="004910D6">
          <w:rPr>
            <w:noProof/>
          </w:rPr>
          <w:t>Valluri, et al., 2014</w:t>
        </w:r>
      </w:hyperlink>
      <w:r w:rsidR="006843D7">
        <w:rPr>
          <w:noProof/>
        </w:rPr>
        <w:t>)</w:t>
      </w:r>
      <w:r w:rsidR="00532744">
        <w:fldChar w:fldCharType="end"/>
      </w:r>
      <w:r w:rsidR="00F21E33">
        <w:t xml:space="preserve">. </w:t>
      </w:r>
      <w:r w:rsidR="00C5511B">
        <w:t>A</w:t>
      </w:r>
      <w:r w:rsidR="00BB473E">
        <w:t>cute TIN occurs as</w:t>
      </w:r>
      <w:r w:rsidR="009D571C">
        <w:t xml:space="preserve"> the pathways responsible for the bre</w:t>
      </w:r>
      <w:r w:rsidR="00EA39D3">
        <w:t>akdown of arachidonic acid are</w:t>
      </w:r>
      <w:r w:rsidR="009D571C">
        <w:t xml:space="preserve"> disrupted due to </w:t>
      </w:r>
      <w:r w:rsidR="004F6ADC">
        <w:t>NSAID</w:t>
      </w:r>
      <w:r w:rsidR="00E07FA0">
        <w:t>-</w:t>
      </w:r>
      <w:r w:rsidR="004F6ADC">
        <w:t>induced COX inhibition, resulting</w:t>
      </w:r>
      <w:r w:rsidR="009D571C">
        <w:t xml:space="preserve"> in the </w:t>
      </w:r>
      <w:r w:rsidR="004F6ADC">
        <w:t xml:space="preserve">local </w:t>
      </w:r>
      <w:r w:rsidR="009D571C">
        <w:t>production of</w:t>
      </w:r>
      <w:r w:rsidR="00EA39D3">
        <w:t xml:space="preserve"> </w:t>
      </w:r>
      <w:r w:rsidR="003B2141">
        <w:t>leukotrienes that</w:t>
      </w:r>
      <w:r w:rsidR="00E07FA0">
        <w:t xml:space="preserve"> </w:t>
      </w:r>
      <w:r w:rsidR="00FA70EB">
        <w:t xml:space="preserve">can </w:t>
      </w:r>
      <w:r w:rsidR="0074774A">
        <w:t>caus</w:t>
      </w:r>
      <w:r w:rsidR="00E07FA0">
        <w:t>e</w:t>
      </w:r>
      <w:r w:rsidR="00935DF6">
        <w:t xml:space="preserve"> </w:t>
      </w:r>
      <w:r w:rsidR="00EA39D3">
        <w:t>a local</w:t>
      </w:r>
      <w:r w:rsidR="009D571C">
        <w:t xml:space="preserve"> inflammatory response</w:t>
      </w:r>
      <w:r w:rsidR="00EA39D3">
        <w:t xml:space="preserve"> within the tubul</w:t>
      </w:r>
      <w:r w:rsidR="00FA70EB">
        <w:t>ointerstium</w:t>
      </w:r>
      <w:r w:rsidR="009D571C">
        <w:t>.</w:t>
      </w:r>
    </w:p>
    <w:p w14:paraId="70EB2D09" w14:textId="77777777" w:rsidR="00017596" w:rsidRDefault="00017596" w:rsidP="006A3EA5">
      <w:pPr>
        <w:pStyle w:val="Heading2"/>
        <w:spacing w:line="480" w:lineRule="auto"/>
        <w:jc w:val="both"/>
      </w:pPr>
      <w:bookmarkStart w:id="6" w:name="_Toc340866357"/>
      <w:r>
        <w:lastRenderedPageBreak/>
        <w:t>Aminoglycoside induced AKI</w:t>
      </w:r>
      <w:bookmarkEnd w:id="6"/>
    </w:p>
    <w:p w14:paraId="3ADA4C8A" w14:textId="7F3392DA" w:rsidR="006A3EA5" w:rsidRDefault="006A3EA5" w:rsidP="006A3EA5">
      <w:pPr>
        <w:spacing w:line="480" w:lineRule="auto"/>
        <w:jc w:val="both"/>
      </w:pPr>
      <w:r>
        <w:t xml:space="preserve">Antibiotics, mainly the aminoglycosides </w:t>
      </w:r>
      <w:r w:rsidR="005139FA">
        <w:t xml:space="preserve">(AG) </w:t>
      </w:r>
      <w:r>
        <w:t xml:space="preserve">such as gentamicin, </w:t>
      </w:r>
      <w:r w:rsidRPr="00D03355">
        <w:t>amikacin and</w:t>
      </w:r>
      <w:r>
        <w:t xml:space="preserve"> tobramycin, </w:t>
      </w:r>
      <w:r w:rsidR="0099386A">
        <w:t>are</w:t>
      </w:r>
      <w:r>
        <w:t xml:space="preserve"> nephrotoxic </w:t>
      </w:r>
      <w:r w:rsidR="00532744">
        <w:fldChar w:fldCharType="begin"/>
      </w:r>
      <w:r w:rsidR="006843D7">
        <w:instrText xml:space="preserve"> ADDIN EN.CITE &lt;EndNote&gt;&lt;Cite&gt;&lt;Author&gt;Wargo&lt;/Author&gt;&lt;Year&gt;2014&lt;/Year&gt;&lt;RecNum&gt;3947&lt;/RecNum&gt;&lt;DisplayText&gt;(Wargo &amp;amp; Edwards, 2014)&lt;/DisplayText&gt;&lt;record&gt;&lt;rec-number&gt;3947&lt;/rec-number&gt;&lt;foreign-keys&gt;&lt;key app="EN" db-id="z52rfde24t20vyeew2ax2teivr5aawpf5etz" timestamp="1431622712"&gt;3947&lt;/key&gt;&lt;/foreign-keys&gt;&lt;ref-type name="Journal Article"&gt;17&lt;/ref-type&gt;&lt;contributors&gt;&lt;authors&gt;&lt;author&gt;Wargo, K. A.&lt;/author&gt;&lt;author&gt;Edwards, J. D.&lt;/author&gt;&lt;/authors&gt;&lt;/contributors&gt;&lt;auth-address&gt;Division of Internal Medicine, Auburn University Harrison School of Pharmacy, Huntsville, AL, USA wargoka@auburn.edu.&amp;#xD;Department of Pharmacy, Huntsville Hospital, Huntsville, AL, USA.&lt;/auth-address&gt;&lt;titles&gt;&lt;title&gt;Aminoglycoside-induced nephrotoxicity&lt;/title&gt;&lt;secondary-title&gt;Journal of pharmacy practice&lt;/secondary-title&gt;&lt;alt-title&gt;J Pharm Pract&lt;/alt-title&gt;&lt;/titles&gt;&lt;periodical&gt;&lt;full-title&gt;Journal of pharmacy practice&lt;/full-title&gt;&lt;abbr-1&gt;J Pharm Pract&lt;/abbr-1&gt;&lt;/periodical&gt;&lt;alt-periodical&gt;&lt;full-title&gt;Journal of pharmacy practice&lt;/full-title&gt;&lt;abbr-1&gt;J Pharm Pract&lt;/abbr-1&gt;&lt;/alt-periodical&gt;&lt;pages&gt;573-7&lt;/pages&gt;&lt;volume&gt;27&lt;/volume&gt;&lt;number&gt;6&lt;/number&gt;&lt;edition&gt;2014/09/10&lt;/edition&gt;&lt;dates&gt;&lt;year&gt;2014&lt;/year&gt;&lt;pub-dates&gt;&lt;date&gt;Dec&lt;/date&gt;&lt;/pub-dates&gt;&lt;/dates&gt;&lt;isbn&gt;1531-1937 (Electronic)&amp;#xD;0897-1900 (Linking)&lt;/isbn&gt;&lt;accession-num&gt;25199523&lt;/accession-num&gt;&lt;urls&gt;&lt;related-urls&gt;&lt;url&gt;http://www.ncbi.nlm.nih.gov/pubmed/25199523&lt;/url&gt;&lt;/related-urls&gt;&lt;/urls&gt;&lt;electronic-resource-num&gt;10.1177/0897190014546836&lt;/electronic-resource-num&gt;&lt;language&gt;eng&lt;/language&gt;&lt;/record&gt;&lt;/Cite&gt;&lt;/EndNote&gt;</w:instrText>
      </w:r>
      <w:r w:rsidR="00532744">
        <w:fldChar w:fldCharType="separate"/>
      </w:r>
      <w:r w:rsidR="006843D7">
        <w:rPr>
          <w:noProof/>
        </w:rPr>
        <w:t>(</w:t>
      </w:r>
      <w:hyperlink w:anchor="_ENREF_93" w:tooltip="Wargo, 2014 #3947" w:history="1">
        <w:r w:rsidR="004910D6">
          <w:rPr>
            <w:noProof/>
          </w:rPr>
          <w:t>Wargo &amp; Edwards, 2014</w:t>
        </w:r>
      </w:hyperlink>
      <w:r w:rsidR="006843D7">
        <w:rPr>
          <w:noProof/>
        </w:rPr>
        <w:t>)</w:t>
      </w:r>
      <w:r w:rsidR="00532744">
        <w:fldChar w:fldCharType="end"/>
      </w:r>
      <w:r>
        <w:t xml:space="preserve">. </w:t>
      </w:r>
      <w:r w:rsidRPr="00ED1EE4">
        <w:t xml:space="preserve">AG-induced nephrotoxicity is characterized by selective targeting of proximal tubule cells. Accumulation of the drug within the proximal tubule cells, is thought to be the key determining mechanism for the development of toxicity </w:t>
      </w:r>
      <w:r w:rsidR="00532744" w:rsidRPr="00ED1EE4">
        <w:fldChar w:fldCharType="begin"/>
      </w:r>
      <w:r w:rsidR="006843D7">
        <w:instrText xml:space="preserve"> ADDIN EN.CITE &lt;EndNote&gt;&lt;Cite&gt;&lt;Author&gt;Mathews&lt;/Author&gt;&lt;Year&gt;1987&lt;/Year&gt;&lt;RecNum&gt;88&lt;/RecNum&gt;&lt;DisplayText&gt;(Mathews &amp;amp; Bailie, 1987)&lt;/DisplayText&gt;&lt;record&gt;&lt;rec-number&gt;88&lt;/rec-number&gt;&lt;foreign-keys&gt;&lt;key app="EN" db-id="wf2vzdzaots0zlestrnpereu50vppxpv20ts" timestamp="1374575941"&gt;88&lt;/key&gt;&lt;/foreign-keys&gt;&lt;ref-type name="Journal Article"&gt;17&lt;/ref-type&gt;&lt;contributors&gt;&lt;authors&gt;&lt;author&gt;Mathews, A.&lt;/author&gt;&lt;author&gt;Bailie, G. R.&lt;/author&gt;&lt;/authors&gt;&lt;/contributors&gt;&lt;auth-address&gt;Queen Elizabeth Hospital, Kota Kinabalu, Malaysia; PM:3119606&lt;/auth-address&gt;&lt;titles&gt;&lt;title&gt;Clinical pharmacokinetics, toxicity and cost effectiveness analysis of aminoglycosides and aminoglycoside dosing services&lt;/title&gt;&lt;secondary-title&gt;Journal of clinical pharmacy and therapeutics&lt;/secondary-title&gt;&lt;/titles&gt;&lt;periodical&gt;&lt;full-title&gt;Journal of Clinical Pharmacy and Therapeutics&lt;/full-title&gt;&lt;abbr-1&gt;J. Clin. Pharm. Ther.&lt;/abbr-1&gt;&lt;abbr-2&gt;J Clin Pharm Ther&lt;/abbr-2&gt;&lt;abbr-3&gt;Journal of Clinical Pharmacy &amp;amp; Therapeutics&lt;/abbr-3&gt;&lt;/periodical&gt;&lt;pages&gt;273-291&lt;/pages&gt;&lt;volume&gt;12&lt;/volume&gt;&lt;number&gt;0269-4727; 0269-4727; 5&lt;/number&gt;&lt;keywords&gt;&lt;keyword&gt;administration &amp;amp; dosage&lt;/keyword&gt;&lt;keyword&gt;adverse effects&lt;/keyword&gt;&lt;keyword&gt;Amikacin&lt;/keyword&gt;&lt;keyword&gt;Aminoglycosides&lt;/keyword&gt;&lt;keyword&gt;chemically induced&lt;/keyword&gt;&lt;keyword&gt;Cost-Benefit Analysis&lt;/keyword&gt;&lt;keyword&gt;Ear Diseases&lt;/keyword&gt;&lt;keyword&gt;Gentamicins&lt;/keyword&gt;&lt;keyword&gt;Humans&lt;/keyword&gt;&lt;keyword&gt;Kidney Diseases&lt;/keyword&gt;&lt;keyword&gt;Netilmicin&lt;/keyword&gt;&lt;keyword&gt;pharmacokinetics&lt;/keyword&gt;&lt;keyword&gt;pharmacology&lt;/keyword&gt;&lt;keyword&gt;Tobramycin&lt;/keyword&gt;&lt;/keywords&gt;&lt;dates&gt;&lt;year&gt;1987&lt;/year&gt;&lt;/dates&gt;&lt;urls&gt;&lt;/urls&gt;&lt;access-date&gt;10&lt;/access-date&gt;&lt;/record&gt;&lt;/Cite&gt;&lt;/EndNote&gt;</w:instrText>
      </w:r>
      <w:r w:rsidR="00532744" w:rsidRPr="00ED1EE4">
        <w:fldChar w:fldCharType="separate"/>
      </w:r>
      <w:r w:rsidR="006843D7">
        <w:rPr>
          <w:noProof/>
        </w:rPr>
        <w:t>(</w:t>
      </w:r>
      <w:hyperlink w:anchor="_ENREF_54" w:tooltip="Mathews, 1987 #88" w:history="1">
        <w:r w:rsidR="004910D6">
          <w:rPr>
            <w:noProof/>
          </w:rPr>
          <w:t>Mathews &amp; Bailie, 1987</w:t>
        </w:r>
      </w:hyperlink>
      <w:r w:rsidR="006843D7">
        <w:rPr>
          <w:noProof/>
        </w:rPr>
        <w:t>)</w:t>
      </w:r>
      <w:r w:rsidR="00532744" w:rsidRPr="00ED1EE4">
        <w:fldChar w:fldCharType="end"/>
      </w:r>
      <w:r w:rsidRPr="00ED1EE4">
        <w:t xml:space="preserve">. Endocytosis via the multi-ligand receptor megalin has been demonstrated to be the principal pathway for this </w:t>
      </w:r>
      <w:r w:rsidR="00E07FA0">
        <w:t>accumulation. This is supported by the fact that</w:t>
      </w:r>
      <w:r w:rsidRPr="00ED1EE4">
        <w:t xml:space="preserve"> megalin knock-out mice do not exhibit renal accumulation of AGs </w:t>
      </w:r>
      <w:r w:rsidR="00532744" w:rsidRPr="00ED1EE4">
        <w:fldChar w:fldCharType="begin"/>
      </w:r>
      <w:r w:rsidR="006843D7">
        <w:instrText xml:space="preserve"> ADDIN EN.CITE &lt;EndNote&gt;&lt;Cite&gt;&lt;Author&gt;Schmitz&lt;/Author&gt;&lt;Year&gt;2002&lt;/Year&gt;&lt;RecNum&gt;118&lt;/RecNum&gt;&lt;DisplayText&gt;(Schmitz, et al., 2002)&lt;/DisplayText&gt;&lt;record&gt;&lt;rec-number&gt;118&lt;/rec-number&gt;&lt;foreign-keys&gt;&lt;key app="EN" db-id="wf2vzdzaots0zlestrnpereu50vppxpv20ts" timestamp="1374575942"&gt;118&lt;/key&gt;&lt;/foreign-keys&gt;&lt;ref-type name="Journal Article"&gt;17&lt;/ref-type&gt;&lt;contributors&gt;&lt;authors&gt;&lt;author&gt;Schmitz, C.&lt;/author&gt;&lt;author&gt;Hilpert, J.&lt;/author&gt;&lt;author&gt;Jacobsen, C.&lt;/author&gt;&lt;author&gt;Boensch, C.&lt;/author&gt;&lt;author&gt;Christensen, E. I.&lt;/author&gt;&lt;author&gt;Luft, F. C.&lt;/author&gt;&lt;author&gt;Willnow, T. E.&lt;/author&gt;&lt;/authors&gt;&lt;/contributors&gt;&lt;auth-address&gt;Max-Delbrueck-Center for Molecular Medicine, Berlin D-13125, Germany; PM:11700326&lt;/auth-address&gt;&lt;titles&gt;&lt;title&gt;Megalin deficiency offers protection from renal aminoglycoside accumulation&lt;/title&gt;&lt;secondary-title&gt;Journal of Biological Chemistry&lt;/secondary-title&gt;&lt;/titles&gt;&lt;periodical&gt;&lt;full-title&gt;Journal of Biological Chemistry&lt;/full-title&gt;&lt;abbr-1&gt;J. Biol. Chem.&lt;/abbr-1&gt;&lt;abbr-2&gt;J Biol Chem&lt;/abbr-2&gt;&lt;/periodical&gt;&lt;pages&gt;618-622&lt;/pages&gt;&lt;volume&gt;277&lt;/volume&gt;&lt;number&gt;0021-9258; 0021-9258; 1&lt;/number&gt;&lt;keywords&gt;&lt;keyword&gt;Aminoglycosides&lt;/keyword&gt;&lt;keyword&gt;Animals&lt;/keyword&gt;&lt;keyword&gt;Anti-Bacterial Agents&lt;/keyword&gt;&lt;keyword&gt;drug effects&lt;/keyword&gt;&lt;keyword&gt;Gentamicins&lt;/keyword&gt;&lt;keyword&gt;Kidney&lt;/keyword&gt;&lt;keyword&gt;LDL-Receptor Related Protein 2&lt;/keyword&gt;&lt;keyword&gt;metabolism&lt;/keyword&gt;&lt;keyword&gt;Mice&lt;/keyword&gt;&lt;keyword&gt;Mice,Inbred C57BL&lt;/keyword&gt;&lt;keyword&gt;physiology&lt;/keyword&gt;&lt;keyword&gt;toxicity&lt;/keyword&gt;&lt;/keywords&gt;&lt;dates&gt;&lt;year&gt;2002&lt;/year&gt;&lt;/dates&gt;&lt;urls&gt;&lt;/urls&gt;&lt;access-date&gt;01/04&lt;/access-date&gt;&lt;/record&gt;&lt;/Cite&gt;&lt;/EndNote&gt;</w:instrText>
      </w:r>
      <w:r w:rsidR="00532744" w:rsidRPr="00ED1EE4">
        <w:fldChar w:fldCharType="separate"/>
      </w:r>
      <w:r w:rsidR="006843D7">
        <w:rPr>
          <w:noProof/>
        </w:rPr>
        <w:t>(</w:t>
      </w:r>
      <w:hyperlink w:anchor="_ENREF_76" w:tooltip="Schmitz, 2002 #118" w:history="1">
        <w:r w:rsidR="004910D6">
          <w:rPr>
            <w:noProof/>
          </w:rPr>
          <w:t>Schmitz, et al., 2002</w:t>
        </w:r>
      </w:hyperlink>
      <w:r w:rsidR="006843D7">
        <w:rPr>
          <w:noProof/>
        </w:rPr>
        <w:t>)</w:t>
      </w:r>
      <w:r w:rsidR="00532744" w:rsidRPr="00ED1EE4">
        <w:fldChar w:fldCharType="end"/>
      </w:r>
      <w:r w:rsidRPr="00ED1EE4">
        <w:t xml:space="preserve">. </w:t>
      </w:r>
      <w:r w:rsidRPr="00ED1EE4">
        <w:rPr>
          <w:rFonts w:cs="Arial"/>
        </w:rPr>
        <w:t xml:space="preserve">Intracellular aminoglycoside can result in apoptosis </w:t>
      </w:r>
      <w:r w:rsidR="0099386A">
        <w:rPr>
          <w:rFonts w:cs="Arial"/>
        </w:rPr>
        <w:t xml:space="preserve">or </w:t>
      </w:r>
      <w:r w:rsidRPr="00ED1EE4">
        <w:rPr>
          <w:rFonts w:cs="Arial"/>
        </w:rPr>
        <w:t xml:space="preserve">necrosis of proximal tubule cells by a variety of pathways (mitochondrial dysfunction and the release of reactive oxygen species) </w:t>
      </w:r>
      <w:r>
        <w:rPr>
          <w:rFonts w:cs="Arial"/>
        </w:rPr>
        <w:fldChar w:fldCharType="begin">
          <w:fldData xml:space="preserve">PEVuZE5vdGU+PENpdGU+PEF1dGhvcj5TZXJ2YWlzPC9BdXRob3I+PFllYXI+MjAwNTwvWWVhcj48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==
</w:fldData>
        </w:fldChar>
      </w:r>
      <w:r w:rsidR="006843D7">
        <w:rPr>
          <w:rFonts w:cs="Arial"/>
        </w:rPr>
        <w:instrText xml:space="preserve"> ADDIN EN.CITE </w:instrText>
      </w:r>
      <w:r w:rsidR="006843D7">
        <w:rPr>
          <w:rFonts w:cs="Arial"/>
        </w:rPr>
        <w:fldChar w:fldCharType="begin">
          <w:fldData xml:space="preserve">PEVuZE5vdGU+PENpdGU+PEF1dGhvcj5TZXJ2YWlzPC9BdXRob3I+PFllYXI+MjAwNTwvWWVhcj48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==
</w:fldData>
        </w:fldChar>
      </w:r>
      <w:r w:rsidR="006843D7">
        <w:rPr>
          <w:rFonts w:cs="Arial"/>
        </w:rPr>
        <w:instrText xml:space="preserve"> ADDIN EN.CITE.DATA </w:instrText>
      </w:r>
      <w:r w:rsidR="006843D7">
        <w:rPr>
          <w:rFonts w:cs="Arial"/>
        </w:rPr>
      </w:r>
      <w:r w:rsidR="006843D7">
        <w:rPr>
          <w:rFonts w:cs="Arial"/>
        </w:rPr>
        <w:fldChar w:fldCharType="end"/>
      </w:r>
      <w:r>
        <w:rPr>
          <w:rFonts w:cs="Arial"/>
        </w:rPr>
      </w:r>
      <w:r>
        <w:rPr>
          <w:rFonts w:cs="Arial"/>
        </w:rPr>
        <w:fldChar w:fldCharType="separate"/>
      </w:r>
      <w:r w:rsidR="006843D7">
        <w:rPr>
          <w:rFonts w:cs="Arial"/>
          <w:noProof/>
        </w:rPr>
        <w:t>(</w:t>
      </w:r>
      <w:hyperlink w:anchor="_ENREF_77" w:tooltip="Servais, 2008 #122" w:history="1">
        <w:r w:rsidR="004910D6">
          <w:rPr>
            <w:rFonts w:cs="Arial"/>
            <w:noProof/>
          </w:rPr>
          <w:t>Servais, et al., 2008</w:t>
        </w:r>
      </w:hyperlink>
      <w:r w:rsidR="006843D7">
        <w:rPr>
          <w:rFonts w:cs="Arial"/>
          <w:noProof/>
        </w:rPr>
        <w:t xml:space="preserve">; </w:t>
      </w:r>
      <w:hyperlink w:anchor="_ENREF_78" w:tooltip="Servais, 2005 #123" w:history="1">
        <w:r w:rsidR="004910D6">
          <w:rPr>
            <w:rFonts w:cs="Arial"/>
            <w:noProof/>
          </w:rPr>
          <w:t>Servais, et al., 2005</w:t>
        </w:r>
      </w:hyperlink>
      <w:r w:rsidR="006843D7">
        <w:rPr>
          <w:rFonts w:cs="Arial"/>
          <w:noProof/>
        </w:rPr>
        <w:t>)</w:t>
      </w:r>
      <w:r>
        <w:rPr>
          <w:rFonts w:cs="Arial"/>
        </w:rPr>
        <w:fldChar w:fldCharType="end"/>
      </w:r>
      <w:r w:rsidRPr="00ED1EE4">
        <w:rPr>
          <w:rFonts w:cs="Arial"/>
        </w:rPr>
        <w:t xml:space="preserve">. </w:t>
      </w:r>
      <w:r w:rsidRPr="00B4129C">
        <w:rPr>
          <w:rFonts w:ascii="Arial" w:hAnsi="Arial" w:cs="Arial"/>
        </w:rPr>
        <w:t xml:space="preserve"> </w:t>
      </w:r>
      <w:r>
        <w:t xml:space="preserve"> </w:t>
      </w:r>
      <w:r>
        <w:rPr>
          <w:lang w:val="en-US"/>
        </w:rPr>
        <w:t>A</w:t>
      </w:r>
      <w:r w:rsidR="005139FA">
        <w:rPr>
          <w:lang w:val="en-US"/>
        </w:rPr>
        <w:t>G</w:t>
      </w:r>
      <w:r>
        <w:rPr>
          <w:lang w:val="en-US"/>
        </w:rPr>
        <w:t xml:space="preserve">-induced nephrotoxicity is described as non-oliguric renal failure with a varying degree of renal tubular dysfunction </w:t>
      </w:r>
      <w:r w:rsidR="00532744">
        <w:rPr>
          <w:lang w:val="en-US"/>
        </w:rPr>
        <w:fldChar w:fldCharType="begin"/>
      </w:r>
      <w:r w:rsidR="006843D7">
        <w:rPr>
          <w:lang w:val="en-US"/>
        </w:rPr>
        <w:instrText xml:space="preserve"> ADDIN EN.CITE &lt;EndNote&gt;&lt;Cite&gt;&lt;Author&gt;Begg&lt;/Author&gt;&lt;Year&gt;1995&lt;/Year&gt;&lt;RecNum&gt;15&lt;/RecNum&gt;&lt;DisplayText&gt;(Begg &amp;amp; Barclay, 1995)&lt;/DisplayText&gt;&lt;record&gt;&lt;rec-number&gt;15&lt;/rec-number&gt;&lt;foreign-keys&gt;&lt;key app="EN" db-id="wf2vzdzaots0zlestrnpereu50vppxpv20ts" timestamp="1374575938"&gt;15&lt;/key&gt;&lt;/foreign-keys&gt;&lt;ref-type name="Journal Article"&gt;17&lt;/ref-type&gt;&lt;contributors&gt;&lt;authors&gt;&lt;author&gt;Begg, E. J.&lt;/author&gt;&lt;author&gt;Barclay, M. L.&lt;/author&gt;&lt;/authors&gt;&lt;/contributors&gt;&lt;auth-address&gt;Department of Clinical Pharmacology, Christchurch School of Medicine, New Zealand; PM:7654476&lt;/auth-address&gt;&lt;titles&gt;&lt;title&gt;Aminoglycosides--50 years on&lt;/title&gt;&lt;secondary-title&gt;British journal of clinical pharmacology&lt;/secondary-title&gt;&lt;/titles&gt;&lt;periodical&gt;&lt;full-title&gt;British Journal of Clinical Pharmacology&lt;/full-title&gt;&lt;abbr-1&gt;Br. J. Clin. Pharmacol.&lt;/abbr-1&gt;&lt;abbr-2&gt;Br J Clin Pharmacol&lt;/abbr-2&gt;&lt;/periodical&gt;&lt;pages&gt;597-603&lt;/pages&gt;&lt;volume&gt;39&lt;/volume&gt;&lt;number&gt;0306-5251; 0306-5251; 6&lt;/number&gt;&lt;keywords&gt;&lt;keyword&gt;administration &amp;amp; dosage&lt;/keyword&gt;&lt;keyword&gt;adverse effects&lt;/keyword&gt;&lt;keyword&gt;Aminoglycosides&lt;/keyword&gt;&lt;keyword&gt;Animals&lt;/keyword&gt;&lt;keyword&gt;chemically induced&lt;/keyword&gt;&lt;keyword&gt;Drug Monitoring&lt;/keyword&gt;&lt;keyword&gt;Eye Diseases&lt;/keyword&gt;&lt;keyword&gt;history&lt;/keyword&gt;&lt;keyword&gt;History,20th Century&lt;/keyword&gt;&lt;keyword&gt;Humans&lt;/keyword&gt;&lt;keyword&gt;Kidney Diseases&lt;/keyword&gt;&lt;keyword&gt;pharmacology&lt;/keyword&gt;&lt;/keywords&gt;&lt;dates&gt;&lt;year&gt;1995&lt;/year&gt;&lt;/dates&gt;&lt;urls&gt;&lt;/urls&gt;&lt;access-date&gt;06&lt;/access-date&gt;&lt;/record&gt;&lt;/Cite&gt;&lt;/EndNote&gt;</w:instrText>
      </w:r>
      <w:r w:rsidR="00532744">
        <w:rPr>
          <w:lang w:val="en-US"/>
        </w:rPr>
        <w:fldChar w:fldCharType="separate"/>
      </w:r>
      <w:r w:rsidR="006843D7">
        <w:rPr>
          <w:noProof/>
          <w:lang w:val="en-US"/>
        </w:rPr>
        <w:t>(</w:t>
      </w:r>
      <w:hyperlink w:anchor="_ENREF_9" w:tooltip="Begg, 1995 #15" w:history="1">
        <w:r w:rsidR="004910D6">
          <w:rPr>
            <w:noProof/>
            <w:lang w:val="en-US"/>
          </w:rPr>
          <w:t>Begg &amp; Barclay, 1995</w:t>
        </w:r>
      </w:hyperlink>
      <w:r w:rsidR="006843D7">
        <w:rPr>
          <w:noProof/>
          <w:lang w:val="en-US"/>
        </w:rPr>
        <w:t>)</w:t>
      </w:r>
      <w:r w:rsidR="00532744">
        <w:rPr>
          <w:lang w:val="en-US"/>
        </w:rPr>
        <w:fldChar w:fldCharType="end"/>
      </w:r>
      <w:r>
        <w:rPr>
          <w:lang w:val="en-US"/>
        </w:rPr>
        <w:t xml:space="preserve">. A reduction in GFR is reported to be a late event, occurring between 5 and 10 days after </w:t>
      </w:r>
      <w:r w:rsidR="00E07FA0">
        <w:rPr>
          <w:lang w:val="en-US"/>
        </w:rPr>
        <w:t xml:space="preserve">the start of </w:t>
      </w:r>
      <w:r>
        <w:rPr>
          <w:lang w:val="en-US"/>
        </w:rPr>
        <w:t xml:space="preserve">treatment </w:t>
      </w:r>
      <w:r w:rsidR="00532744">
        <w:rPr>
          <w:lang w:val="en-US"/>
        </w:rPr>
        <w:fldChar w:fldCharType="begin"/>
      </w:r>
      <w:r w:rsidR="006843D7">
        <w:rPr>
          <w:lang w:val="en-US"/>
        </w:rPr>
        <w:instrText xml:space="preserve"> ADDIN EN.CITE &lt;EndNote&gt;&lt;Cite&gt;&lt;Author&gt;Taber&lt;/Author&gt;&lt;Year&gt;2008&lt;/Year&gt;&lt;RecNum&gt;205&lt;/RecNum&gt;&lt;DisplayText&gt;(Taber &amp;amp; Pasko, 2008)&lt;/DisplayText&gt;&lt;record&gt;&lt;rec-number&gt;205&lt;/rec-number&gt;&lt;foreign-keys&gt;&lt;key app="EN" db-id="wf2vzdzaots0zlestrnpereu50vppxpv20ts" timestamp="1389960559"&gt;205&lt;/key&gt;&lt;/foreign-keys&gt;&lt;ref-type name="Journal Article"&gt;17&lt;/ref-type&gt;&lt;contributors&gt;&lt;authors&gt;&lt;author&gt;Taber, S. S.&lt;/author&gt;&lt;author&gt;Pasko, D. A.&lt;/author&gt;&lt;/authors&gt;&lt;/contributors&gt;&lt;titles&gt;&lt;title&gt;The epidemiology of drug-induced disorders: The kidney&lt;/title&gt;&lt;secondary-title&gt;Expert Opinion on Drug Safety&lt;/secondary-title&gt;&lt;/titles&gt;&lt;periodical&gt;&lt;full-title&gt;Expert Opinion on Drug Safety&lt;/full-title&gt;&lt;/periodical&gt;&lt;pages&gt;679-690&lt;/pages&gt;&lt;volume&gt;7&lt;/volume&gt;&lt;number&gt;6&lt;/number&gt;&lt;dates&gt;&lt;year&gt;2008&lt;/year&gt;&lt;/dates&gt;&lt;urls&gt;&lt;related-urls&gt;&lt;url&gt;http://www.scopus.com/inward/record.url?eid=2-s2.0-57049098780&amp;amp;partnerID=40&amp;amp;md5=8cec324fd3f3b9c6bb581a68ce8f5465&lt;/url&gt;&lt;/related-urls&gt;&lt;/urls&gt;&lt;/record&gt;&lt;/Cite&gt;&lt;/EndNote&gt;</w:instrText>
      </w:r>
      <w:r w:rsidR="00532744">
        <w:rPr>
          <w:lang w:val="en-US"/>
        </w:rPr>
        <w:fldChar w:fldCharType="separate"/>
      </w:r>
      <w:r w:rsidR="006843D7">
        <w:rPr>
          <w:noProof/>
          <w:lang w:val="en-US"/>
        </w:rPr>
        <w:t>(</w:t>
      </w:r>
      <w:hyperlink w:anchor="_ENREF_83" w:tooltip="Taber, 2008 #205" w:history="1">
        <w:r w:rsidR="004910D6">
          <w:rPr>
            <w:noProof/>
            <w:lang w:val="en-US"/>
          </w:rPr>
          <w:t>Taber &amp; Pasko, 2008</w:t>
        </w:r>
      </w:hyperlink>
      <w:r w:rsidR="006843D7">
        <w:rPr>
          <w:noProof/>
          <w:lang w:val="en-US"/>
        </w:rPr>
        <w:t>)</w:t>
      </w:r>
      <w:r w:rsidR="00532744">
        <w:rPr>
          <w:lang w:val="en-US"/>
        </w:rPr>
        <w:fldChar w:fldCharType="end"/>
      </w:r>
      <w:r>
        <w:rPr>
          <w:lang w:val="en-US"/>
        </w:rPr>
        <w:t xml:space="preserve">. The renal impairment is reported to be completely reversible in most patients upon </w:t>
      </w:r>
      <w:r w:rsidR="0099386A">
        <w:rPr>
          <w:lang w:val="en-US"/>
        </w:rPr>
        <w:t xml:space="preserve">early </w:t>
      </w:r>
      <w:r>
        <w:rPr>
          <w:lang w:val="en-US"/>
        </w:rPr>
        <w:t>withdrawal of the</w:t>
      </w:r>
      <w:r w:rsidR="005139FA">
        <w:rPr>
          <w:lang w:val="en-US"/>
        </w:rPr>
        <w:t xml:space="preserve"> AG </w:t>
      </w:r>
      <w:r w:rsidR="00532744">
        <w:rPr>
          <w:lang w:val="en-US"/>
        </w:rPr>
        <w:fldChar w:fldCharType="begin"/>
      </w:r>
      <w:r w:rsidR="006843D7">
        <w:rPr>
          <w:lang w:val="en-US"/>
        </w:rPr>
        <w:instrText xml:space="preserve"> ADDIN EN.CITE &lt;EndNote&gt;&lt;Cite&gt;&lt;Author&gt;Luft&lt;/Author&gt;&lt;Year&gt;1984&lt;/Year&gt;&lt;RecNum&gt;364&lt;/RecNum&gt;&lt;DisplayText&gt;(Luft, 1984)&lt;/DisplayText&gt;&lt;record&gt;&lt;rec-number&gt;364&lt;/rec-number&gt;&lt;foreign-keys&gt;&lt;key app="EN" db-id="wf2vzdzaots0zlestrnpereu50vppxpv20ts" timestamp="1435229607"&gt;364&lt;/key&gt;&lt;/foreign-keys&gt;&lt;ref-type name="Journal Article"&gt;17&lt;/ref-type&gt;&lt;contributors&gt;&lt;authors&gt;&lt;author&gt;Luft, F. C.&lt;/author&gt;&lt;/authors&gt;&lt;/contributors&gt;&lt;titles&gt;&lt;title&gt;Clinical significance of renal changes engendered by aminoglycosides in man&lt;/title&gt;&lt;secondary-title&gt;Journal of Antimicrobial Chemotherapy&lt;/secondary-title&gt;&lt;/titles&gt;&lt;periodical&gt;&lt;full-title&gt;Journal of Antimicrobial Chemotherapy&lt;/full-title&gt;&lt;abbr-1&gt;J. Antimicrob. Chemother.&lt;/abbr-1&gt;&lt;abbr-2&gt;J Antimicrob Chemother&lt;/abbr-2&gt;&lt;/periodical&gt;&lt;pages&gt;23-28&lt;/pages&gt;&lt;volume&gt;13&lt;/volume&gt;&lt;number&gt;SUPPL. A&lt;/number&gt;&lt;dates&gt;&lt;year&gt;1984&lt;/year&gt;&lt;/dates&gt;&lt;urls&gt;&lt;related-urls&gt;&lt;url&gt;http://www.scopus.com/inward/record.url?eid=2-s2.0-0021322019&amp;amp;partnerID=40&amp;amp;md5=30e3df8f7fdf0846c1b4a10b936bdfaa&lt;/url&gt;&lt;url&gt;http://jac.oxfordjournals.org/content/13/suppl_A/23.full.pdf&lt;/url&gt;&lt;/related-urls&gt;&lt;/urls&gt;&lt;remote-database-name&gt;Scopus&lt;/remote-database-name&gt;&lt;/record&gt;&lt;/Cite&gt;&lt;/EndNote&gt;</w:instrText>
      </w:r>
      <w:r w:rsidR="00532744">
        <w:rPr>
          <w:lang w:val="en-US"/>
        </w:rPr>
        <w:fldChar w:fldCharType="separate"/>
      </w:r>
      <w:r w:rsidR="006843D7">
        <w:rPr>
          <w:noProof/>
          <w:lang w:val="en-US"/>
        </w:rPr>
        <w:t>(</w:t>
      </w:r>
      <w:hyperlink w:anchor="_ENREF_52" w:tooltip="Luft, 1984 #364" w:history="1">
        <w:r w:rsidR="004910D6">
          <w:rPr>
            <w:noProof/>
            <w:lang w:val="en-US"/>
          </w:rPr>
          <w:t>Luft, 1984</w:t>
        </w:r>
      </w:hyperlink>
      <w:r w:rsidR="006843D7">
        <w:rPr>
          <w:noProof/>
          <w:lang w:val="en-US"/>
        </w:rPr>
        <w:t>)</w:t>
      </w:r>
      <w:r w:rsidR="00532744">
        <w:rPr>
          <w:lang w:val="en-US"/>
        </w:rPr>
        <w:fldChar w:fldCharType="end"/>
      </w:r>
      <w:r>
        <w:rPr>
          <w:lang w:val="en-US"/>
        </w:rPr>
        <w:t xml:space="preserve">, </w:t>
      </w:r>
      <w:r>
        <w:t xml:space="preserve">although there is increasing recognition that </w:t>
      </w:r>
      <w:r w:rsidR="005139FA">
        <w:t xml:space="preserve">repeated episodes of AKI or AG exposure </w:t>
      </w:r>
      <w:r>
        <w:t>may contribute to later chronic damage</w:t>
      </w:r>
      <w:r w:rsidR="005139FA">
        <w:t xml:space="preserve"> </w:t>
      </w:r>
      <w:r w:rsidR="00BA27C4">
        <w:fldChar w:fldCharType="begin"/>
      </w:r>
      <w:r w:rsidR="00BA27C4">
        <w:instrText xml:space="preserve"> ADDIN EN.CITE &lt;EndNote&gt;&lt;Cite&gt;&lt;Author&gt;Belayev&lt;/Author&gt;&lt;Year&gt;2014&lt;/Year&gt;&lt;RecNum&gt;4077&lt;/RecNum&gt;&lt;DisplayText&gt;(Belayev &amp;amp; Palevsky, 2014)&lt;/DisplayText&gt;&lt;record&gt;&lt;rec-number&gt;4077&lt;/rec-number&gt;&lt;foreign-keys&gt;&lt;key app="EN" db-id="z52rfde24t20vyeew2ax2teivr5aawpf5etz" timestamp="1477949128"&gt;4077&lt;/key&gt;&lt;/foreign-keys&gt;&lt;ref-type name="Journal Article"&gt;17&lt;/ref-type&gt;&lt;contributors&gt;&lt;authors&gt;&lt;author&gt;Belayev, L. Y.&lt;/author&gt;&lt;author&gt;Palevsky, P. M.&lt;/author&gt;&lt;/authors&gt;&lt;/contributors&gt;&lt;auth-address&gt;aRenal-Electrolyte Division, University of Pittsburgh School of Medicine bRenal Section, VA Pittsburgh Healthcare System, Pittsburgh, Pennsylvania, USA.&lt;/auth-address&gt;&lt;titles&gt;&lt;title&gt;The link between acute kidney injury and chronic kidney disease&lt;/title&gt;&lt;secondary-title&gt;Curr Opin Nephrol Hypertens&lt;/secondary-title&gt;&lt;/titles&gt;&lt;periodical&gt;&lt;full-title&gt;Current opinion in nephrology and hypertension&lt;/full-title&gt;&lt;abbr-1&gt;Curr Opin Nephrol Hypertens&lt;/abbr-1&gt;&lt;/periodical&gt;&lt;pages&gt;149-54&lt;/pages&gt;&lt;volume&gt;23&lt;/volume&gt;&lt;number&gt;2&lt;/number&gt;&lt;keywords&gt;&lt;keyword&gt;Acute Kidney Injury/diagnosis/*epidemiology&lt;/keyword&gt;&lt;keyword&gt;Adult&lt;/keyword&gt;&lt;keyword&gt;Animals&lt;/keyword&gt;&lt;keyword&gt;Child&lt;/keyword&gt;&lt;keyword&gt;Disease Models, Animal&lt;/keyword&gt;&lt;keyword&gt;Disease Progression&lt;/keyword&gt;&lt;keyword&gt;Humans&lt;/keyword&gt;&lt;keyword&gt;Prognosis&lt;/keyword&gt;&lt;keyword&gt;Renal Insufficiency, Chronic/diagnosis/*epidemiology&lt;/keyword&gt;&lt;keyword&gt;Risk Assessment&lt;/keyword&gt;&lt;keyword&gt;Risk Factors&lt;/keyword&gt;&lt;/keywords&gt;&lt;dates&gt;&lt;year&gt;2014&lt;/year&gt;&lt;pub-dates&gt;&lt;date&gt;Mar&lt;/date&gt;&lt;/pub-dates&gt;&lt;/dates&gt;&lt;isbn&gt;1473-6543 (Electronic)&amp;#xD;1062-4821 (Linking)&lt;/isbn&gt;&lt;accession-num&gt;24384553&lt;/accession-num&gt;&lt;urls&gt;&lt;related-urls&gt;&lt;url&gt;https://www.ncbi.nlm.nih.gov/pubmed/24384553&lt;/url&gt;&lt;/related-urls&gt;&lt;/urls&gt;&lt;custom2&gt;PMC4179244&lt;/custom2&gt;&lt;electronic-resource-num&gt;10.1097/01.mnh.0000441051.36783.f3&lt;/electronic-resource-num&gt;&lt;/record&gt;&lt;/Cite&gt;&lt;/EndNote&gt;</w:instrText>
      </w:r>
      <w:r w:rsidR="00BA27C4">
        <w:fldChar w:fldCharType="separate"/>
      </w:r>
      <w:r w:rsidR="00BA27C4">
        <w:rPr>
          <w:noProof/>
        </w:rPr>
        <w:t>(</w:t>
      </w:r>
      <w:hyperlink w:anchor="_ENREF_10" w:tooltip="Belayev, 2014 #4077" w:history="1">
        <w:r w:rsidR="004910D6">
          <w:rPr>
            <w:noProof/>
          </w:rPr>
          <w:t>Belayev &amp; Palevsky, 2014</w:t>
        </w:r>
      </w:hyperlink>
      <w:r w:rsidR="00BA27C4">
        <w:rPr>
          <w:noProof/>
        </w:rPr>
        <w:t>)</w:t>
      </w:r>
      <w:r w:rsidR="00BA27C4">
        <w:fldChar w:fldCharType="end"/>
      </w:r>
      <w:r w:rsidRPr="00BA27C4">
        <w:t>.</w:t>
      </w:r>
      <w:r>
        <w:t xml:space="preserve"> </w:t>
      </w:r>
    </w:p>
    <w:p w14:paraId="67F5711E" w14:textId="5C6D12AF" w:rsidR="00EA39D3" w:rsidRPr="00C162C2" w:rsidRDefault="004E0099" w:rsidP="00017596">
      <w:pPr>
        <w:pStyle w:val="Heading2"/>
        <w:rPr>
          <w:rFonts w:ascii="Cambria" w:hAnsi="Cambria"/>
          <w:sz w:val="24"/>
          <w:szCs w:val="24"/>
        </w:rPr>
      </w:pPr>
      <w:bookmarkStart w:id="7" w:name="_Toc340866358"/>
      <w:r w:rsidRPr="00C162C2">
        <w:rPr>
          <w:rFonts w:ascii="Cambria" w:hAnsi="Cambria"/>
          <w:sz w:val="24"/>
          <w:szCs w:val="24"/>
        </w:rPr>
        <w:t xml:space="preserve">Immunosuppressant and </w:t>
      </w:r>
      <w:r w:rsidR="00017596" w:rsidRPr="00C162C2">
        <w:rPr>
          <w:rFonts w:ascii="Cambria" w:hAnsi="Cambria"/>
          <w:sz w:val="24"/>
          <w:szCs w:val="24"/>
        </w:rPr>
        <w:t>Chemotherapy induced AKI</w:t>
      </w:r>
      <w:bookmarkEnd w:id="7"/>
    </w:p>
    <w:p w14:paraId="08AF6523" w14:textId="54A5A74E" w:rsidR="004E0099" w:rsidRPr="004E0099" w:rsidRDefault="004E0099" w:rsidP="00F20F3D">
      <w:pPr>
        <w:spacing w:line="480" w:lineRule="auto"/>
        <w:jc w:val="both"/>
      </w:pPr>
      <w:r w:rsidRPr="004E0099">
        <w:t xml:space="preserve">The main nephrotoxic immunosuppressive agents are the calcineurin inhibitors (CNI’s) that </w:t>
      </w:r>
      <w:r>
        <w:t xml:space="preserve">are used for solid organ transplantation and </w:t>
      </w:r>
      <w:r w:rsidRPr="004E0099">
        <w:t xml:space="preserve">contribute to </w:t>
      </w:r>
      <w:r w:rsidRPr="00C162C2">
        <w:rPr>
          <w:rFonts w:cs="Lucida Sans Unicode"/>
          <w:color w:val="312A2A"/>
          <w:lang w:val="en-US"/>
        </w:rPr>
        <w:t xml:space="preserve">vascular dysfunction resulting from an increase in vasoconstrictor factors, endothelin and thromboxane, and activation of the </w:t>
      </w:r>
      <w:r w:rsidRPr="004E0099">
        <w:rPr>
          <w:rFonts w:cs="Lucida Sans Unicode"/>
          <w:color w:val="312A2A"/>
          <w:lang w:val="en-US"/>
        </w:rPr>
        <w:t>renin-angiotensin system (RAS). A</w:t>
      </w:r>
      <w:r w:rsidRPr="00C162C2">
        <w:rPr>
          <w:rFonts w:cs="Lucida Sans Unicode"/>
          <w:color w:val="312A2A"/>
          <w:lang w:val="en-US"/>
        </w:rPr>
        <w:t xml:space="preserve"> reduc</w:t>
      </w:r>
      <w:r w:rsidRPr="004E0099">
        <w:rPr>
          <w:rFonts w:cs="Lucida Sans Unicode"/>
          <w:color w:val="312A2A"/>
          <w:lang w:val="en-US"/>
        </w:rPr>
        <w:t xml:space="preserve">tion </w:t>
      </w:r>
      <w:r w:rsidRPr="004E0099">
        <w:rPr>
          <w:rFonts w:cs="Lucida Sans Unicode"/>
          <w:color w:val="312A2A"/>
          <w:lang w:val="en-US"/>
        </w:rPr>
        <w:lastRenderedPageBreak/>
        <w:t>of vasodilator factors</w:t>
      </w:r>
      <w:r w:rsidRPr="00C162C2">
        <w:rPr>
          <w:rFonts w:cs="Lucida Sans Unicode"/>
          <w:color w:val="312A2A"/>
          <w:lang w:val="en-US"/>
        </w:rPr>
        <w:t xml:space="preserve"> prostacyclin, prostaglandin E2, and nitric oxide (NO)</w:t>
      </w:r>
      <w:r>
        <w:rPr>
          <w:rFonts w:cs="Lucida Sans Unicode"/>
          <w:color w:val="312A2A"/>
          <w:lang w:val="en-US"/>
        </w:rPr>
        <w:t xml:space="preserve"> also occurs</w:t>
      </w:r>
      <w:r w:rsidRPr="004E0099">
        <w:rPr>
          <w:rFonts w:cs="Lucida Sans Unicode"/>
          <w:color w:val="312A2A"/>
          <w:lang w:val="en-US"/>
        </w:rPr>
        <w:t xml:space="preserve"> together with </w:t>
      </w:r>
      <w:r w:rsidRPr="00C162C2">
        <w:rPr>
          <w:rFonts w:cs="Lucida Sans Unicode"/>
          <w:color w:val="312A2A"/>
          <w:lang w:val="en-US"/>
        </w:rPr>
        <w:t xml:space="preserve">free radical formation </w:t>
      </w:r>
      <w:r>
        <w:rPr>
          <w:rFonts w:cs="Lucida Sans Unicode"/>
          <w:color w:val="312A2A"/>
          <w:lang w:val="en-US"/>
        </w:rPr>
        <w:t>and</w:t>
      </w:r>
      <w:r w:rsidRPr="00C162C2">
        <w:rPr>
          <w:rFonts w:cs="Lucida Sans Unicode"/>
          <w:color w:val="312A2A"/>
          <w:lang w:val="en-US"/>
        </w:rPr>
        <w:t xml:space="preserve"> sympathetic nerve activation. Finally, reversible tubular dysfunction is recognized as a feature of acute CNI nephrotoxicity.</w:t>
      </w:r>
      <w:r>
        <w:rPr>
          <w:rFonts w:cs="Lucida Sans Unicode"/>
          <w:color w:val="312A2A"/>
          <w:lang w:val="en-US"/>
        </w:rPr>
        <w:t xml:space="preserve"> The two most common CNI agents, ciclosporin and tacrolimus, </w:t>
      </w:r>
      <w:r w:rsidRPr="00C162C2">
        <w:rPr>
          <w:rFonts w:cs="Lucida Sans Unicode"/>
          <w:color w:val="312A2A"/>
          <w:lang w:val="en-US"/>
        </w:rPr>
        <w:t>which have a completely different molecular structure and intracellular binding site but a similar toxicity profile, suggest that these effects are related to calcineurin/NFAT-dependent mechanisms</w:t>
      </w:r>
      <w:r w:rsidR="005B4335">
        <w:rPr>
          <w:rFonts w:cs="Lucida Sans Unicode"/>
          <w:color w:val="312A2A"/>
          <w:lang w:val="en-US"/>
        </w:rPr>
        <w:t xml:space="preserve"> </w:t>
      </w:r>
      <w:r w:rsidR="005B4335">
        <w:rPr>
          <w:rFonts w:cs="Lucida Sans Unicode"/>
          <w:color w:val="312A2A"/>
          <w:lang w:val="en-US"/>
        </w:rPr>
        <w:fldChar w:fldCharType="begin"/>
      </w:r>
      <w:r w:rsidR="005B4335">
        <w:rPr>
          <w:rFonts w:cs="Lucida Sans Unicode"/>
          <w:color w:val="312A2A"/>
          <w:lang w:val="en-US"/>
        </w:rPr>
        <w:instrText xml:space="preserve"> ADDIN EN.CITE &lt;EndNote&gt;&lt;Cite&gt;&lt;Author&gt;Naesens&lt;/Author&gt;&lt;Year&gt;2009&lt;/Year&gt;&lt;RecNum&gt;4080&lt;/RecNum&gt;&lt;DisplayText&gt;(Naesens, Kuypers, &amp;amp; Sarwal, 2009)&lt;/DisplayText&gt;&lt;record&gt;&lt;rec-number&gt;4080&lt;/rec-number&gt;&lt;foreign-keys&gt;&lt;key app="EN" db-id="z52rfde24t20vyeew2ax2teivr5aawpf5etz" timestamp="1478602752"&gt;4080&lt;/key&gt;&lt;/foreign-keys&gt;&lt;ref-type name="Journal Article"&gt;17&lt;/ref-type&gt;&lt;contributors&gt;&lt;authors&gt;&lt;author&gt;Naesens, M.&lt;/author&gt;&lt;author&gt;Kuypers, D. R.&lt;/author&gt;&lt;author&gt;Sarwal, M.&lt;/author&gt;&lt;/authors&gt;&lt;/contributors&gt;&lt;auth-address&gt;Department of Nephrology and Renal Transplantation, University Hospitals Leuven, Herestraat 49, B-3000 Leuven, Belgium. maarten.naesens@uzleuven.be&lt;/auth-address&gt;&lt;titles&gt;&lt;title&gt;Calcineurin inhibitor nephrotoxicity&lt;/title&gt;&lt;secondary-title&gt;Clin J Am Soc Nephrol&lt;/secondary-title&gt;&lt;/titles&gt;&lt;periodical&gt;&lt;full-title&gt;Clinical journal of the American Society of Nephrology : CJASN&lt;/full-title&gt;&lt;abbr-1&gt;Clin J Am Soc Nephrol&lt;/abbr-1&gt;&lt;/periodical&gt;&lt;pages&gt;481-508&lt;/pages&gt;&lt;volume&gt;4&lt;/volume&gt;&lt;number&gt;2&lt;/number&gt;&lt;keywords&gt;&lt;keyword&gt;Acute Disease&lt;/keyword&gt;&lt;keyword&gt;*Calcineurin Inhibitors&lt;/keyword&gt;&lt;keyword&gt;Chronic Disease&lt;/keyword&gt;&lt;keyword&gt;Cyclosporine/*adverse effects/pharmacokinetics&lt;/keyword&gt;&lt;keyword&gt;Diagnosis, Differential&lt;/keyword&gt;&lt;keyword&gt;Humans&lt;/keyword&gt;&lt;keyword&gt;Immunosuppressive Agents/*adverse effects/pharmacokinetics&lt;/keyword&gt;&lt;keyword&gt;Kidney/*drug effects/pathology&lt;/keyword&gt;&lt;keyword&gt;Kidney Diseases/*chemically induced/pathology/prevention &amp;amp; control/therapy&lt;/keyword&gt;&lt;keyword&gt;Risk Assessment&lt;/keyword&gt;&lt;keyword&gt;Risk Factors&lt;/keyword&gt;&lt;keyword&gt;Tacrolimus/*adverse effects/pharmacokinetics&lt;/keyword&gt;&lt;/keywords&gt;&lt;dates&gt;&lt;year&gt;2009&lt;/year&gt;&lt;pub-dates&gt;&lt;date&gt;Feb&lt;/date&gt;&lt;/pub-dates&gt;&lt;/dates&gt;&lt;isbn&gt;1555-905X (Electronic)&amp;#xD;1555-9041 (Linking)&lt;/isbn&gt;&lt;accession-num&gt;19218475&lt;/accession-num&gt;&lt;urls&gt;&lt;related-urls&gt;&lt;url&gt;https://www.ncbi.nlm.nih.gov/pubmed/19218475&lt;/url&gt;&lt;/related-urls&gt;&lt;/urls&gt;&lt;electronic-resource-num&gt;10.2215/CJN.04800908&lt;/electronic-resource-num&gt;&lt;/record&gt;&lt;/Cite&gt;&lt;/EndNote&gt;</w:instrText>
      </w:r>
      <w:r w:rsidR="005B4335">
        <w:rPr>
          <w:rFonts w:cs="Lucida Sans Unicode"/>
          <w:color w:val="312A2A"/>
          <w:lang w:val="en-US"/>
        </w:rPr>
        <w:fldChar w:fldCharType="separate"/>
      </w:r>
      <w:r w:rsidR="005B4335">
        <w:rPr>
          <w:rFonts w:cs="Lucida Sans Unicode"/>
          <w:noProof/>
          <w:color w:val="312A2A"/>
          <w:lang w:val="en-US"/>
        </w:rPr>
        <w:t>(</w:t>
      </w:r>
      <w:hyperlink w:anchor="_ENREF_65" w:tooltip="Naesens, 2009 #4080" w:history="1">
        <w:r w:rsidR="004910D6">
          <w:rPr>
            <w:rFonts w:cs="Lucida Sans Unicode"/>
            <w:noProof/>
            <w:color w:val="312A2A"/>
            <w:lang w:val="en-US"/>
          </w:rPr>
          <w:t>Naesens, Kuypers, &amp; Sarwal, 2009</w:t>
        </w:r>
      </w:hyperlink>
      <w:r w:rsidR="005B4335">
        <w:rPr>
          <w:rFonts w:cs="Lucida Sans Unicode"/>
          <w:noProof/>
          <w:color w:val="312A2A"/>
          <w:lang w:val="en-US"/>
        </w:rPr>
        <w:t>)</w:t>
      </w:r>
      <w:r w:rsidR="005B4335">
        <w:rPr>
          <w:rFonts w:cs="Lucida Sans Unicode"/>
          <w:color w:val="312A2A"/>
          <w:lang w:val="en-US"/>
        </w:rPr>
        <w:fldChar w:fldCharType="end"/>
      </w:r>
      <w:r w:rsidRPr="00C162C2">
        <w:rPr>
          <w:rFonts w:cs="Lucida Sans Unicode"/>
          <w:color w:val="312A2A"/>
          <w:lang w:val="en-US"/>
        </w:rPr>
        <w:t>.</w:t>
      </w:r>
    </w:p>
    <w:p w14:paraId="4E018C06" w14:textId="51A4D4B0" w:rsidR="00A828DE" w:rsidRDefault="00FB5A2A" w:rsidP="00F20F3D">
      <w:pPr>
        <w:spacing w:line="480" w:lineRule="auto"/>
        <w:jc w:val="both"/>
      </w:pPr>
      <w:r w:rsidRPr="004E0099">
        <w:t>There are many c</w:t>
      </w:r>
      <w:r w:rsidR="00EA39D3" w:rsidRPr="004E0099">
        <w:t>hemothera</w:t>
      </w:r>
      <w:r w:rsidRPr="004E0099">
        <w:t>peutic agents</w:t>
      </w:r>
      <w:r>
        <w:t xml:space="preserve"> that can cause kidney injury. The most commonly prescr</w:t>
      </w:r>
      <w:r w:rsidR="00FA383F">
        <w:t>ibed in children are ifosfamide and</w:t>
      </w:r>
      <w:r>
        <w:t xml:space="preserve"> cisplatin. Ifosfamide is a </w:t>
      </w:r>
      <w:r w:rsidR="009E577C">
        <w:t xml:space="preserve">nitrogen </w:t>
      </w:r>
      <w:r w:rsidR="00AA7110">
        <w:t>mustard-alkylating</w:t>
      </w:r>
      <w:r w:rsidR="009E577C">
        <w:t xml:space="preserve"> </w:t>
      </w:r>
      <w:r w:rsidR="00911810">
        <w:t>agent</w:t>
      </w:r>
      <w:r w:rsidR="00850EEC">
        <w:t xml:space="preserve"> which is metabolised by the enzyme CYP3A into chloroacetaldehyde</w:t>
      </w:r>
      <w:r w:rsidR="00911810">
        <w:t>;</w:t>
      </w:r>
      <w:r>
        <w:t xml:space="preserve"> it affects both the glomerulus and </w:t>
      </w:r>
      <w:r w:rsidR="008268D9">
        <w:t xml:space="preserve">renal </w:t>
      </w:r>
      <w:r>
        <w:t xml:space="preserve">tubules and causes </w:t>
      </w:r>
      <w:r w:rsidR="00C162C2">
        <w:t xml:space="preserve">proximal tubular dysfunction in all patients and </w:t>
      </w:r>
      <w:r w:rsidR="00F33D83">
        <w:t>AKI</w:t>
      </w:r>
      <w:r>
        <w:t xml:space="preserve"> in up to 30% of children</w:t>
      </w:r>
      <w:r w:rsidR="00A803CF">
        <w:t xml:space="preserve"> </w:t>
      </w:r>
      <w:r w:rsidR="00532744">
        <w:fldChar w:fldCharType="begin">
          <w:fldData xml:space="preserve">PEVuZE5vdGU+PENpdGU+PEF1dGhvcj5LbmlqbmVuYnVyZzwvQXV0aG9yPjxZZWFyPjIwMTM8L1ll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</w:fldData>
        </w:fldChar>
      </w:r>
      <w:r w:rsidR="006843D7">
        <w:instrText xml:space="preserve"> ADDIN EN.CITE </w:instrText>
      </w:r>
      <w:r w:rsidR="006843D7">
        <w:fldChar w:fldCharType="begin">
          <w:fldData xml:space="preserve">PEVuZE5vdGU+PENpdGU+PEF1dGhvcj5LbmlqbmVuYnVyZzwvQXV0aG9yPjxZZWFyPjIwMTM8L1ll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</w:fldData>
        </w:fldChar>
      </w:r>
      <w:r w:rsidR="006843D7">
        <w:instrText xml:space="preserve"> ADDIN EN.CITE.DATA </w:instrText>
      </w:r>
      <w:r w:rsidR="006843D7">
        <w:fldChar w:fldCharType="end"/>
      </w:r>
      <w:r w:rsidR="00532744">
        <w:fldChar w:fldCharType="separate"/>
      </w:r>
      <w:r w:rsidR="006843D7">
        <w:rPr>
          <w:noProof/>
        </w:rPr>
        <w:t>(</w:t>
      </w:r>
      <w:hyperlink w:anchor="_ENREF_48" w:tooltip="Knijnenburg, 2013 #3959" w:history="1">
        <w:r w:rsidR="004910D6">
          <w:rPr>
            <w:noProof/>
          </w:rPr>
          <w:t>Knijnenburg, et al., 2013</w:t>
        </w:r>
      </w:hyperlink>
      <w:r w:rsidR="006843D7">
        <w:rPr>
          <w:noProof/>
        </w:rPr>
        <w:t>)</w:t>
      </w:r>
      <w:r w:rsidR="00532744">
        <w:fldChar w:fldCharType="end"/>
      </w:r>
      <w:r w:rsidR="00C162C2">
        <w:t>;</w:t>
      </w:r>
      <w:r w:rsidR="00850EEC">
        <w:t xml:space="preserve"> </w:t>
      </w:r>
      <w:r w:rsidR="00F33D83">
        <w:t>this incidence</w:t>
      </w:r>
      <w:r w:rsidR="00B11BB5">
        <w:t xml:space="preserve"> </w:t>
      </w:r>
      <w:r w:rsidR="00F33D83">
        <w:t xml:space="preserve">is greater than in </w:t>
      </w:r>
      <w:r>
        <w:t>adult equivalent cohorts</w:t>
      </w:r>
      <w:r w:rsidR="00A803CF">
        <w:t xml:space="preserve"> </w:t>
      </w:r>
      <w:r w:rsidR="00A803CF">
        <w:fldChar w:fldCharType="begin">
          <w:fldData xml:space="preserve">PEVuZE5vdGU+PENpdGU+PEF1dGhvcj5Ta2lubmVyPC9BdXRob3I+PFllYXI+MjAxMDwvWWVhcj48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Zm9zZmFtaWRlL2FkbWlu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</w:fldData>
        </w:fldChar>
      </w:r>
      <w:r w:rsidR="006843D7">
        <w:instrText xml:space="preserve"> ADDIN EN.CITE </w:instrText>
      </w:r>
      <w:r w:rsidR="006843D7">
        <w:fldChar w:fldCharType="begin">
          <w:fldData xml:space="preserve">PEVuZE5vdGU+PENpdGU+PEF1dGhvcj5Ta2lubmVyPC9BdXRob3I+PFllYXI+MjAxMDwvWWVhcj48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Zm9zZmFtaWRlL2FkbWlu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</w:fldData>
        </w:fldChar>
      </w:r>
      <w:r w:rsidR="006843D7">
        <w:instrText xml:space="preserve"> ADDIN EN.CITE.DATA </w:instrText>
      </w:r>
      <w:r w:rsidR="006843D7">
        <w:fldChar w:fldCharType="end"/>
      </w:r>
      <w:r w:rsidR="00A803CF">
        <w:fldChar w:fldCharType="separate"/>
      </w:r>
      <w:r w:rsidR="006843D7">
        <w:rPr>
          <w:noProof/>
        </w:rPr>
        <w:t>(</w:t>
      </w:r>
      <w:hyperlink w:anchor="_ENREF_67" w:tooltip="Oberlin, 2009 #3961" w:history="1">
        <w:r w:rsidR="004910D6">
          <w:rPr>
            <w:noProof/>
          </w:rPr>
          <w:t>Oberlin, et al., 2009</w:t>
        </w:r>
      </w:hyperlink>
      <w:r w:rsidR="006843D7">
        <w:rPr>
          <w:noProof/>
        </w:rPr>
        <w:t xml:space="preserve">; </w:t>
      </w:r>
      <w:hyperlink w:anchor="_ENREF_81" w:tooltip="Skinner, 2010 #3960" w:history="1">
        <w:r w:rsidR="004910D6">
          <w:rPr>
            <w:noProof/>
          </w:rPr>
          <w:t>Skinner, et al., 2010</w:t>
        </w:r>
      </w:hyperlink>
      <w:r w:rsidR="006843D7">
        <w:rPr>
          <w:noProof/>
        </w:rPr>
        <w:t>)</w:t>
      </w:r>
      <w:r w:rsidR="00A803CF">
        <w:fldChar w:fldCharType="end"/>
      </w:r>
      <w:r>
        <w:t xml:space="preserve">. </w:t>
      </w:r>
      <w:r w:rsidR="00FB0B8F">
        <w:t xml:space="preserve">Younger children seem to be at a particular risk. </w:t>
      </w:r>
      <w:r w:rsidR="00B11BB5">
        <w:t xml:space="preserve">One explanation </w:t>
      </w:r>
      <w:r w:rsidR="00911810">
        <w:t xml:space="preserve">for this </w:t>
      </w:r>
      <w:r w:rsidR="00F33D83">
        <w:t>may be</w:t>
      </w:r>
      <w:r w:rsidR="00B11BB5">
        <w:t xml:space="preserve"> due to the </w:t>
      </w:r>
      <w:r w:rsidR="00850EEC">
        <w:t xml:space="preserve">higher </w:t>
      </w:r>
      <w:r w:rsidR="00F33D83">
        <w:t xml:space="preserve">expression </w:t>
      </w:r>
      <w:r w:rsidR="00B11BB5">
        <w:t xml:space="preserve">of </w:t>
      </w:r>
      <w:r w:rsidR="00F33D83">
        <w:t xml:space="preserve">hepatic </w:t>
      </w:r>
      <w:r w:rsidR="00B11BB5">
        <w:t xml:space="preserve">CYP3A </w:t>
      </w:r>
      <w:r w:rsidR="00850EEC">
        <w:t>in the younger population</w:t>
      </w:r>
      <w:r w:rsidR="00F33D83">
        <w:t xml:space="preserve"> </w:t>
      </w:r>
      <w:r w:rsidR="00850EEC">
        <w:fldChar w:fldCharType="begin">
          <w:fldData xml:space="preserve">PEVuZE5vdGU+PENpdGU+PEF1dGhvcj5BbGVrc2E8L0F1dGhvcj48WWVhcj4yMDA0PC9ZZWFyPjxS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</w:fldData>
        </w:fldChar>
      </w:r>
      <w:r w:rsidR="006843D7">
        <w:instrText xml:space="preserve"> ADDIN EN.CITE </w:instrText>
      </w:r>
      <w:r w:rsidR="006843D7">
        <w:fldChar w:fldCharType="begin">
          <w:fldData xml:space="preserve">PEVuZE5vdGU+PENpdGU+PEF1dGhvcj5BbGVrc2E8L0F1dGhvcj48WWVhcj4yMDA0PC9ZZWFyPjxS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</w:fldData>
        </w:fldChar>
      </w:r>
      <w:r w:rsidR="006843D7">
        <w:instrText xml:space="preserve"> ADDIN EN.CITE.DATA </w:instrText>
      </w:r>
      <w:r w:rsidR="006843D7">
        <w:fldChar w:fldCharType="end"/>
      </w:r>
      <w:r w:rsidR="00850EEC">
        <w:fldChar w:fldCharType="separate"/>
      </w:r>
      <w:r w:rsidR="006843D7">
        <w:rPr>
          <w:noProof/>
        </w:rPr>
        <w:t>(</w:t>
      </w:r>
      <w:hyperlink w:anchor="_ENREF_2" w:tooltip="Aleksa, 2004 #3962" w:history="1">
        <w:r w:rsidR="004910D6">
          <w:rPr>
            <w:noProof/>
          </w:rPr>
          <w:t>Aleksa, Halachmi, Ito, &amp; Koren, 2004</w:t>
        </w:r>
      </w:hyperlink>
      <w:r w:rsidR="006843D7">
        <w:rPr>
          <w:noProof/>
        </w:rPr>
        <w:t xml:space="preserve">; </w:t>
      </w:r>
      <w:hyperlink w:anchor="_ENREF_3" w:tooltip="Aleksa, 2005 #3963" w:history="1">
        <w:r w:rsidR="004910D6">
          <w:rPr>
            <w:noProof/>
          </w:rPr>
          <w:t>Aleksa, et al., 2005</w:t>
        </w:r>
      </w:hyperlink>
      <w:r w:rsidR="006843D7">
        <w:rPr>
          <w:noProof/>
        </w:rPr>
        <w:t>)</w:t>
      </w:r>
      <w:r w:rsidR="00850EEC">
        <w:fldChar w:fldCharType="end"/>
      </w:r>
      <w:r w:rsidR="00B11BB5">
        <w:t xml:space="preserve">, </w:t>
      </w:r>
      <w:r w:rsidR="00911810">
        <w:t>i</w:t>
      </w:r>
      <w:r w:rsidR="008268D9">
        <w:t xml:space="preserve">fosfamide is </w:t>
      </w:r>
      <w:r w:rsidR="00850EEC">
        <w:t xml:space="preserve">metabolised </w:t>
      </w:r>
      <w:r w:rsidR="00020B7A">
        <w:t xml:space="preserve">by CYP3A producing </w:t>
      </w:r>
      <w:r w:rsidR="00850EEC">
        <w:t xml:space="preserve">toxic </w:t>
      </w:r>
      <w:r w:rsidR="008268D9">
        <w:t>levels of chloroacetaldehyde</w:t>
      </w:r>
      <w:r w:rsidR="00976994">
        <w:t xml:space="preserve">. This leads to a cascade of events, where </w:t>
      </w:r>
      <w:r w:rsidR="00020B7A">
        <w:t xml:space="preserve">the </w:t>
      </w:r>
      <w:r w:rsidR="00976994">
        <w:t xml:space="preserve">proximal renal </w:t>
      </w:r>
      <w:r w:rsidR="0099386A">
        <w:t xml:space="preserve">tubular </w:t>
      </w:r>
      <w:r w:rsidR="00976994">
        <w:t xml:space="preserve">cells undergo </w:t>
      </w:r>
      <w:r w:rsidR="008268D9">
        <w:t>oxida</w:t>
      </w:r>
      <w:r w:rsidR="00B11BB5">
        <w:t>tive stress</w:t>
      </w:r>
      <w:r w:rsidR="00976994">
        <w:t>, followed by</w:t>
      </w:r>
      <w:r w:rsidR="00911810">
        <w:t xml:space="preserve"> </w:t>
      </w:r>
      <w:r w:rsidR="008268D9">
        <w:t>impaired solute reabsorption and cell necrosis</w:t>
      </w:r>
      <w:r w:rsidR="00976994">
        <w:t xml:space="preserve">, and subsequently a </w:t>
      </w:r>
      <w:r w:rsidR="008268D9">
        <w:t xml:space="preserve">depletion of glutathione.  </w:t>
      </w:r>
      <w:r w:rsidR="00020B7A">
        <w:t xml:space="preserve">The kidney is </w:t>
      </w:r>
      <w:r w:rsidR="00020B7A" w:rsidRPr="00E73559">
        <w:t xml:space="preserve">dependent on glutathione to maintain </w:t>
      </w:r>
      <w:r w:rsidR="00E73559" w:rsidRPr="00E73559">
        <w:t xml:space="preserve">its redox status and thus influences </w:t>
      </w:r>
      <w:r w:rsidR="00E73559" w:rsidRPr="00C162C2">
        <w:rPr>
          <w:rFonts w:cs="Arial"/>
          <w:lang w:val="en-US"/>
        </w:rPr>
        <w:t>susceptibility to cytotoxicity induced by oxidants and electrophiles</w:t>
      </w:r>
      <w:r w:rsidR="006B11C8">
        <w:rPr>
          <w:rFonts w:cs="Arial"/>
          <w:lang w:val="en-US"/>
        </w:rPr>
        <w:t xml:space="preserve"> </w:t>
      </w:r>
      <w:r w:rsidR="006B11C8">
        <w:rPr>
          <w:rFonts w:cs="Arial"/>
          <w:lang w:val="en-US"/>
        </w:rPr>
        <w:fldChar w:fldCharType="begin"/>
      </w:r>
      <w:r w:rsidR="006B11C8">
        <w:rPr>
          <w:rFonts w:cs="Arial"/>
          <w:lang w:val="en-US"/>
        </w:rPr>
        <w:instrText xml:space="preserve"> ADDIN EN.CITE &lt;EndNote&gt;&lt;Cite&gt;&lt;Author&gt;Lash&lt;/Author&gt;&lt;Year&gt;2005&lt;/Year&gt;&lt;RecNum&gt;4079&lt;/RecNum&gt;&lt;DisplayText&gt;(Lash, 2005)&lt;/DisplayText&gt;&lt;record&gt;&lt;rec-number&gt;4079&lt;/rec-number&gt;&lt;foreign-keys&gt;&lt;key app="EN" db-id="z52rfde24t20vyeew2ax2teivr5aawpf5etz" timestamp="1477950168"&gt;4079&lt;/key&gt;&lt;/foreign-keys&gt;&lt;ref-type name="Journal Article"&gt;17&lt;/ref-type&gt;&lt;contributors&gt;&lt;authors&gt;&lt;author&gt;Lash, L. H.&lt;/author&gt;&lt;/authors&gt;&lt;/contributors&gt;&lt;auth-address&gt;Department of Pharmacology, Wayne State University School of Medicine, 540 East Canfield Avenue, Detroit, Michigan 48201, USA. l.h.lash@wayne.edu&lt;/auth-address&gt;&lt;titles&gt;&lt;title&gt;Role of glutathione transport processes in kidney function&lt;/title&gt;&lt;secondary-title&gt;Toxicol Appl Pharmacol&lt;/secondary-title&gt;&lt;/titles&gt;&lt;periodical&gt;&lt;full-title&gt;Toxicology and applied pharmacology&lt;/full-title&gt;&lt;abbr-1&gt;Toxicol Appl Pharmacol&lt;/abbr-1&gt;&lt;/periodical&gt;&lt;pages&gt;329-42&lt;/pages&gt;&lt;volume&gt;204&lt;/volume&gt;&lt;number&gt;3&lt;/number&gt;&lt;keywords&gt;&lt;keyword&gt;Animals&lt;/keyword&gt;&lt;keyword&gt;Biological Transport/drug effects&lt;/keyword&gt;&lt;keyword&gt;Cell Membrane/drug effects/metabolism&lt;/keyword&gt;&lt;keyword&gt;Glutathione/*metabolism&lt;/keyword&gt;&lt;keyword&gt;Homeostasis/physiology&lt;/keyword&gt;&lt;keyword&gt;Humans&lt;/keyword&gt;&lt;keyword&gt;Kidney/drug effects/metabolism/*physiology&lt;/keyword&gt;&lt;keyword&gt;Mitochondria/metabolism&lt;/keyword&gt;&lt;keyword&gt;Rats&lt;/keyword&gt;&lt;/keywords&gt;&lt;dates&gt;&lt;year&gt;2005&lt;/year&gt;&lt;pub-dates&gt;&lt;date&gt;May 1&lt;/date&gt;&lt;/pub-dates&gt;&lt;/dates&gt;&lt;isbn&gt;0041-008X (Print)&amp;#xD;0041-008X (Linking)&lt;/isbn&gt;&lt;accession-num&gt;15845422&lt;/accession-num&gt;&lt;urls&gt;&lt;related-urls&gt;&lt;url&gt;https://www.ncbi.nlm.nih.gov/pubmed/15845422&lt;/url&gt;&lt;/related-urls&gt;&lt;/urls&gt;&lt;electronic-resource-num&gt;10.1016/j.taap.2004.10.004&lt;/electronic-resource-num&gt;&lt;/record&gt;&lt;/Cite&gt;&lt;/EndNote&gt;</w:instrText>
      </w:r>
      <w:r w:rsidR="006B11C8">
        <w:rPr>
          <w:rFonts w:cs="Arial"/>
          <w:lang w:val="en-US"/>
        </w:rPr>
        <w:fldChar w:fldCharType="separate"/>
      </w:r>
      <w:r w:rsidR="006B11C8">
        <w:rPr>
          <w:rFonts w:cs="Arial"/>
          <w:noProof/>
          <w:lang w:val="en-US"/>
        </w:rPr>
        <w:t>(</w:t>
      </w:r>
      <w:hyperlink w:anchor="_ENREF_50" w:tooltip="Lash, 2005 #4079" w:history="1">
        <w:r w:rsidR="004910D6">
          <w:rPr>
            <w:rFonts w:cs="Arial"/>
            <w:noProof/>
            <w:lang w:val="en-US"/>
          </w:rPr>
          <w:t>Lash, 2005</w:t>
        </w:r>
      </w:hyperlink>
      <w:r w:rsidR="006B11C8">
        <w:rPr>
          <w:rFonts w:cs="Arial"/>
          <w:noProof/>
          <w:lang w:val="en-US"/>
        </w:rPr>
        <w:t>)</w:t>
      </w:r>
      <w:r w:rsidR="006B11C8">
        <w:rPr>
          <w:rFonts w:cs="Arial"/>
          <w:lang w:val="en-US"/>
        </w:rPr>
        <w:fldChar w:fldCharType="end"/>
      </w:r>
      <w:r w:rsidR="00E73559" w:rsidRPr="00C162C2">
        <w:rPr>
          <w:rFonts w:cs="Arial"/>
          <w:lang w:val="en-US"/>
        </w:rPr>
        <w:t>.</w:t>
      </w:r>
      <w:r w:rsidR="00E73559">
        <w:rPr>
          <w:rFonts w:ascii="Arial" w:hAnsi="Arial" w:cs="Arial"/>
          <w:sz w:val="28"/>
          <w:szCs w:val="28"/>
          <w:lang w:val="en-US"/>
        </w:rPr>
        <w:t xml:space="preserve"> </w:t>
      </w:r>
      <w:r w:rsidR="008268D9">
        <w:t xml:space="preserve">Cisplatin is believed to contribute to nephrotoxicity </w:t>
      </w:r>
      <w:r w:rsidR="00FA383F">
        <w:t xml:space="preserve">through </w:t>
      </w:r>
      <w:r w:rsidR="00A828DE">
        <w:t xml:space="preserve">a </w:t>
      </w:r>
      <w:r w:rsidR="003C101E">
        <w:t xml:space="preserve">completely </w:t>
      </w:r>
      <w:r w:rsidR="00A828DE">
        <w:t>different mechanism, which</w:t>
      </w:r>
      <w:r w:rsidR="00343511">
        <w:t xml:space="preserve"> occurs following </w:t>
      </w:r>
      <w:r w:rsidR="00FA383F">
        <w:t>it</w:t>
      </w:r>
      <w:r w:rsidR="00343511">
        <w:t>s uptake by the basolateral OCT</w:t>
      </w:r>
      <w:r w:rsidR="001F7F25">
        <w:t>, hence uptake from the blood stream</w:t>
      </w:r>
      <w:r w:rsidR="00E77800">
        <w:t>. It primarily targets DNA</w:t>
      </w:r>
      <w:r w:rsidR="006B11C8">
        <w:t>,</w:t>
      </w:r>
      <w:r w:rsidR="00FA383F">
        <w:t xml:space="preserve"> </w:t>
      </w:r>
      <w:r w:rsidR="00343511">
        <w:t>producing</w:t>
      </w:r>
      <w:r w:rsidR="00FA383F">
        <w:t xml:space="preserve"> ROS and </w:t>
      </w:r>
      <w:r w:rsidR="00343511">
        <w:t xml:space="preserve">activating </w:t>
      </w:r>
      <w:r w:rsidR="00FA383F">
        <w:t xml:space="preserve">signalling </w:t>
      </w:r>
      <w:r w:rsidR="00FA383F">
        <w:lastRenderedPageBreak/>
        <w:t xml:space="preserve">pathways such as </w:t>
      </w:r>
      <w:r w:rsidR="00A828DE">
        <w:t>the mitogen-activated protein kinase (</w:t>
      </w:r>
      <w:r w:rsidR="00FA383F">
        <w:t>MAPK</w:t>
      </w:r>
      <w:r w:rsidR="00A828DE">
        <w:t>)</w:t>
      </w:r>
      <w:r w:rsidR="00FA383F">
        <w:t xml:space="preserve">, P53 and P21. </w:t>
      </w:r>
      <w:r w:rsidR="00343511">
        <w:t xml:space="preserve">Local </w:t>
      </w:r>
      <w:r w:rsidR="001F7F25">
        <w:t xml:space="preserve">proximal tubule </w:t>
      </w:r>
      <w:r w:rsidR="00FA383F">
        <w:t>cell death</w:t>
      </w:r>
      <w:r w:rsidR="00343511">
        <w:t xml:space="preserve"> occurs together with an</w:t>
      </w:r>
      <w:r w:rsidR="00FA383F">
        <w:t xml:space="preserve"> inflammatory response </w:t>
      </w:r>
      <w:r w:rsidR="00343511">
        <w:t xml:space="preserve">from </w:t>
      </w:r>
      <w:r w:rsidR="00FA383F">
        <w:t xml:space="preserve">the production of </w:t>
      </w:r>
      <w:r w:rsidR="00911810">
        <w:t>tumour necrosis factor (</w:t>
      </w:r>
      <w:r w:rsidR="00FA383F">
        <w:t>TNF</w:t>
      </w:r>
      <w:r w:rsidR="00911810">
        <w:t>)</w:t>
      </w:r>
      <w:r w:rsidR="00FA383F">
        <w:t>-alpha and TNF-alpha receptor 2</w:t>
      </w:r>
      <w:r w:rsidR="00A828DE">
        <w:t xml:space="preserve"> </w:t>
      </w:r>
      <w:r w:rsidR="00532744">
        <w:fldChar w:fldCharType="begin"/>
      </w:r>
      <w:r w:rsidR="006843D7">
        <w:instrText xml:space="preserve"> ADDIN EN.CITE &lt;EndNote&gt;&lt;Cite&gt;&lt;Author&gt;Hanigan&lt;/Author&gt;&lt;Year&gt;2003&lt;/Year&gt;&lt;RecNum&gt;3965&lt;/RecNum&gt;&lt;DisplayText&gt;(Hanigan &amp;amp; Devarajan, 2003)&lt;/DisplayText&gt;&lt;record&gt;&lt;rec-number&gt;3965&lt;/rec-number&gt;&lt;foreign-keys&gt;&lt;key app="EN" db-id="z52rfde24t20vyeew2ax2teivr5aawpf5etz" timestamp="1432495770"&gt;3965&lt;/key&gt;&lt;/foreign-keys&gt;&lt;ref-type name="Journal Article"&gt;17&lt;/ref-type&gt;&lt;contributors&gt;&lt;authors&gt;&lt;author&gt;Hanigan, M. H.&lt;/author&gt;&lt;author&gt;Devarajan, P.&lt;/author&gt;&lt;/authors&gt;&lt;/contributors&gt;&lt;auth-address&gt;Department of Cell Biology, University of Oklahoma Health Sciences Center.&lt;/auth-address&gt;&lt;titles&gt;&lt;title&gt;Cisplatin nephrotoxicity: molecular mechanisms&lt;/title&gt;&lt;secondary-title&gt;Cancer therapy&lt;/secondary-title&gt;&lt;alt-title&gt;Cancer Ther&lt;/alt-title&gt;&lt;/titles&gt;&lt;periodical&gt;&lt;full-title&gt;Cancer therapy&lt;/full-title&gt;&lt;abbr-1&gt;Cancer Ther&lt;/abbr-1&gt;&lt;/periodical&gt;&lt;alt-periodical&gt;&lt;full-title&gt;Cancer therapy&lt;/full-title&gt;&lt;abbr-1&gt;Cancer Ther&lt;/abbr-1&gt;&lt;/alt-periodical&gt;&lt;pages&gt;47-61&lt;/pages&gt;&lt;volume&gt;1&lt;/volume&gt;&lt;edition&gt;2008/01/11&lt;/edition&gt;&lt;dates&gt;&lt;year&gt;2003&lt;/year&gt;&lt;/dates&gt;&lt;isbn&gt;1543-9135 (Print)&lt;/isbn&gt;&lt;accession-num&gt;18185852&lt;/accession-num&gt;&lt;urls&gt;&lt;related-urls&gt;&lt;url&gt;http://www.ncbi.nlm.nih.gov/pubmed/18185852&lt;/url&gt;&lt;/related-urls&gt;&lt;/urls&gt;&lt;custom2&gt;2180401&lt;/custom2&gt;&lt;language&gt;Eng&lt;/language&gt;&lt;/record&gt;&lt;/Cite&gt;&lt;/EndNote&gt;</w:instrText>
      </w:r>
      <w:r w:rsidR="00532744">
        <w:fldChar w:fldCharType="separate"/>
      </w:r>
      <w:r w:rsidR="006843D7">
        <w:rPr>
          <w:noProof/>
        </w:rPr>
        <w:t>(</w:t>
      </w:r>
      <w:hyperlink w:anchor="_ENREF_32" w:tooltip="Hanigan, 2003 #3965" w:history="1">
        <w:r w:rsidR="004910D6">
          <w:rPr>
            <w:noProof/>
          </w:rPr>
          <w:t>Hanigan &amp; Devarajan, 2003</w:t>
        </w:r>
      </w:hyperlink>
      <w:r w:rsidR="006843D7">
        <w:rPr>
          <w:noProof/>
        </w:rPr>
        <w:t>)</w:t>
      </w:r>
      <w:r w:rsidR="00532744">
        <w:fldChar w:fldCharType="end"/>
      </w:r>
      <w:r w:rsidR="00FA383F">
        <w:t>. The overwhelming oxidative stress response appears to be the damaging insult to the kidney</w:t>
      </w:r>
      <w:r w:rsidR="00343511">
        <w:t xml:space="preserve"> in cisplatin nephrotoxicity</w:t>
      </w:r>
      <w:r w:rsidR="00FA383F">
        <w:t xml:space="preserve">. </w:t>
      </w:r>
    </w:p>
    <w:p w14:paraId="2C65B33F" w14:textId="45C4A4D2" w:rsidR="004E0CF1" w:rsidRPr="007A4CD5" w:rsidRDefault="003C101E" w:rsidP="00F20F3D">
      <w:pPr>
        <w:spacing w:line="480" w:lineRule="auto"/>
        <w:jc w:val="both"/>
      </w:pPr>
      <w:r>
        <w:t>Despite differing pathophysiological mechanisms of injury, u</w:t>
      </w:r>
      <w:r w:rsidR="00FB5A2A">
        <w:t>sing nephrotoxic agents in combination increases the risk of developing AKI.</w:t>
      </w:r>
      <w:r w:rsidR="009D571C">
        <w:t xml:space="preserve"> </w:t>
      </w:r>
      <w:r w:rsidR="00E94790">
        <w:t>Additionally</w:t>
      </w:r>
      <w:r w:rsidR="00976994">
        <w:t>,</w:t>
      </w:r>
      <w:r w:rsidR="00E94790">
        <w:t xml:space="preserve"> </w:t>
      </w:r>
      <w:r w:rsidR="006106D5">
        <w:t xml:space="preserve">existing renal insufficiency, </w:t>
      </w:r>
      <w:r w:rsidR="00E94790">
        <w:t xml:space="preserve">prolonged therapy, </w:t>
      </w:r>
      <w:r w:rsidR="00E77800">
        <w:t xml:space="preserve">high drug concentrations </w:t>
      </w:r>
      <w:r w:rsidR="00E94790">
        <w:t xml:space="preserve">and dehydration can increase this risk further. </w:t>
      </w:r>
    </w:p>
    <w:p w14:paraId="549A5565" w14:textId="77777777" w:rsidR="00D81389" w:rsidRPr="0004157D" w:rsidRDefault="007A4CD5" w:rsidP="00017596">
      <w:pPr>
        <w:pStyle w:val="Heading1"/>
      </w:pPr>
      <w:bookmarkStart w:id="8" w:name="_Toc340866359"/>
      <w:r>
        <w:t xml:space="preserve">3. </w:t>
      </w:r>
      <w:r w:rsidR="0004157D">
        <w:t xml:space="preserve">Patient </w:t>
      </w:r>
      <w:r w:rsidR="00D81389" w:rsidRPr="0004157D">
        <w:t xml:space="preserve">susceptibility </w:t>
      </w:r>
      <w:r w:rsidR="0004157D" w:rsidRPr="0004157D">
        <w:t xml:space="preserve">to </w:t>
      </w:r>
      <w:r w:rsidR="0004157D">
        <w:t xml:space="preserve">drug-induced </w:t>
      </w:r>
      <w:r w:rsidR="0004157D" w:rsidRPr="0004157D">
        <w:t>AKI</w:t>
      </w:r>
      <w:bookmarkEnd w:id="8"/>
    </w:p>
    <w:p w14:paraId="3FCAF7E8" w14:textId="77777777" w:rsidR="00017596" w:rsidRDefault="00017596" w:rsidP="00017596">
      <w:pPr>
        <w:pStyle w:val="Heading2"/>
      </w:pPr>
      <w:bookmarkStart w:id="9" w:name="_Toc340866360"/>
      <w:r>
        <w:t>Host factors</w:t>
      </w:r>
      <w:bookmarkEnd w:id="9"/>
    </w:p>
    <w:p w14:paraId="68954E8E" w14:textId="54FC51ED" w:rsidR="00987DEF" w:rsidRDefault="0067635B" w:rsidP="00F20F3D">
      <w:pPr>
        <w:spacing w:line="480" w:lineRule="auto"/>
        <w:jc w:val="both"/>
      </w:pPr>
      <w:r>
        <w:t xml:space="preserve">Host factors can influence </w:t>
      </w:r>
      <w:r w:rsidR="00976994">
        <w:t xml:space="preserve">the </w:t>
      </w:r>
      <w:r>
        <w:t>risk of developing nephrotoxicity</w:t>
      </w:r>
      <w:r w:rsidR="00BE0E73">
        <w:t>, explaining the variability often seen in its occurrence</w:t>
      </w:r>
      <w:r>
        <w:t xml:space="preserve">. </w:t>
      </w:r>
      <w:r w:rsidR="00E31CFB">
        <w:t>In adults, f</w:t>
      </w:r>
      <w:r>
        <w:t xml:space="preserve">emales are at a greater risk </w:t>
      </w:r>
      <w:r w:rsidR="00E31CFB">
        <w:t xml:space="preserve">of </w:t>
      </w:r>
      <w:r w:rsidR="003C101E">
        <w:t xml:space="preserve">drug-induced </w:t>
      </w:r>
      <w:r w:rsidR="00E31CFB">
        <w:t xml:space="preserve">AKI when compared to </w:t>
      </w:r>
      <w:r w:rsidR="00987DEF">
        <w:t xml:space="preserve">males </w:t>
      </w:r>
      <w:r>
        <w:t xml:space="preserve">due to </w:t>
      </w:r>
      <w:r w:rsidR="00E31CFB">
        <w:t xml:space="preserve">their </w:t>
      </w:r>
      <w:r>
        <w:t xml:space="preserve">reduced body size and </w:t>
      </w:r>
      <w:r w:rsidR="00E31CFB">
        <w:t xml:space="preserve">reduced </w:t>
      </w:r>
      <w:r>
        <w:t>total</w:t>
      </w:r>
      <w:r w:rsidR="00372F3B">
        <w:t xml:space="preserve"> body water volume</w:t>
      </w:r>
      <w:r w:rsidR="00C55CE0">
        <w:t xml:space="preserve">. Underestimation of GFR also occurs in females due to </w:t>
      </w:r>
      <w:r w:rsidR="00E31CFB">
        <w:t xml:space="preserve">a </w:t>
      </w:r>
      <w:r w:rsidR="00C55CE0">
        <w:t>lower mean body weight and lack of recognition of creatinine changes</w:t>
      </w:r>
      <w:r w:rsidR="00E31CFB">
        <w:t xml:space="preserve"> from a baseline that may be lower than that of males</w:t>
      </w:r>
      <w:r w:rsidR="00C55CE0">
        <w:t>.</w:t>
      </w:r>
      <w:r w:rsidR="00A74824">
        <w:t xml:space="preserve"> Gender differences in the activity </w:t>
      </w:r>
      <w:r w:rsidR="00A74824" w:rsidRPr="00D70265">
        <w:t>of cytochrome P450 and uridine diphosphate glucuronosyltransferase (UGT) enzymes result in differences in the drug clearance</w:t>
      </w:r>
      <w:r w:rsidR="00A74824">
        <w:t xml:space="preserve"> </w:t>
      </w:r>
      <w:r w:rsidR="00532744">
        <w:fldChar w:fldCharType="begin"/>
      </w:r>
      <w:r w:rsidR="006843D7">
        <w:instrText xml:space="preserve"> ADDIN EN.CITE &lt;EndNote&gt;&lt;Cite&gt;&lt;Author&gt;Anderson&lt;/Author&gt;&lt;Year&gt;2008&lt;/Year&gt;&lt;RecNum&gt;3966&lt;/RecNum&gt;&lt;DisplayText&gt;(Anderson, 2008)&lt;/DisplayText&gt;&lt;record&gt;&lt;rec-number&gt;3966&lt;/rec-number&gt;&lt;foreign-keys&gt;&lt;key app="EN" db-id="z52rfde24t20vyeew2ax2teivr5aawpf5etz" timestamp="1432498143"&gt;3966&lt;/key&gt;&lt;/foreign-keys&gt;&lt;ref-type name="Journal Article"&gt;17&lt;/ref-type&gt;&lt;contributors&gt;&lt;authors&gt;&lt;author&gt;Anderson, G. D.&lt;/author&gt;&lt;/authors&gt;&lt;/contributors&gt;&lt;auth-address&gt;Health Science Complex H-361A, University of Washington, Seatle, Washington 98195, USA.&lt;/auth-address&gt;&lt;titles&gt;&lt;title&gt;Gender differences in pharmacological response&lt;/title&gt;&lt;secondary-title&gt;International review of neurobiology&lt;/secondary-title&gt;&lt;alt-title&gt;Int Rev Neurobiol&lt;/alt-title&gt;&lt;/titles&gt;&lt;periodical&gt;&lt;full-title&gt;International review of neurobiology&lt;/full-title&gt;&lt;abbr-1&gt;Int Rev Neurobiol&lt;/abbr-1&gt;&lt;/periodical&gt;&lt;alt-periodical&gt;&lt;full-title&gt;International review of neurobiology&lt;/full-title&gt;&lt;abbr-1&gt;Int Rev Neurobiol&lt;/abbr-1&gt;&lt;/alt-periodical&gt;&lt;pages&gt;1-10&lt;/pages&gt;&lt;volume&gt;83&lt;/volume&gt;&lt;edition&gt;2008/10/22&lt;/edition&gt;&lt;keywords&gt;&lt;keyword&gt;Body Weight/drug effects/physiology&lt;/keyword&gt;&lt;keyword&gt;Cytochrome P-450 Enzyme System/metabolism&lt;/keyword&gt;&lt;keyword&gt;Drug Hypersensitivity&lt;/keyword&gt;&lt;keyword&gt;Drug-Induced Liver Injury&lt;/keyword&gt;&lt;keyword&gt;*Drug-Related Side Effects and Adverse Reactions&lt;/keyword&gt;&lt;keyword&gt;Female&lt;/keyword&gt;&lt;keyword&gt;Humans&lt;/keyword&gt;&lt;keyword&gt;Long QT Syndrome/chemically induced&lt;/keyword&gt;&lt;keyword&gt;Male&lt;/keyword&gt;&lt;keyword&gt;*Pharmacokinetics&lt;/keyword&gt;&lt;keyword&gt;*Sex Characteristics&lt;/keyword&gt;&lt;/keywords&gt;&lt;dates&gt;&lt;year&gt;2008&lt;/year&gt;&lt;/dates&gt;&lt;isbn&gt;0074-7742 (Print)&amp;#xD;0074-7742 (Linking)&lt;/isbn&gt;&lt;accession-num&gt;18929073&lt;/accession-num&gt;&lt;work-type&gt;Review&lt;/work-type&gt;&lt;urls&gt;&lt;related-urls&gt;&lt;url&gt;http://www.ncbi.nlm.nih.gov/pubmed/18929073&lt;/url&gt;&lt;/related-urls&gt;&lt;/urls&gt;&lt;electronic-resource-num&gt;10.1016/S0074-7742(08)00001-9&lt;/electronic-resource-num&gt;&lt;language&gt;eng&lt;/language&gt;&lt;/record&gt;&lt;/Cite&gt;&lt;/EndNote&gt;</w:instrText>
      </w:r>
      <w:r w:rsidR="00532744">
        <w:fldChar w:fldCharType="separate"/>
      </w:r>
      <w:r w:rsidR="006843D7">
        <w:rPr>
          <w:noProof/>
        </w:rPr>
        <w:t>(</w:t>
      </w:r>
      <w:hyperlink w:anchor="_ENREF_4" w:tooltip="Anderson, 2008 #3966" w:history="1">
        <w:r w:rsidR="004910D6">
          <w:rPr>
            <w:noProof/>
          </w:rPr>
          <w:t>Anderson, 2008</w:t>
        </w:r>
      </w:hyperlink>
      <w:r w:rsidR="006843D7">
        <w:rPr>
          <w:noProof/>
        </w:rPr>
        <w:t>)</w:t>
      </w:r>
      <w:r w:rsidR="00532744">
        <w:fldChar w:fldCharType="end"/>
      </w:r>
      <w:r w:rsidR="00A74824">
        <w:t xml:space="preserve">. </w:t>
      </w:r>
      <w:r w:rsidR="00567AAD">
        <w:t>A</w:t>
      </w:r>
      <w:r w:rsidR="00C51CE5">
        <w:t>ccurate drug dosing is made difficult by</w:t>
      </w:r>
      <w:r w:rsidR="00C55CE0">
        <w:t xml:space="preserve"> the</w:t>
      </w:r>
      <w:r>
        <w:t xml:space="preserve"> </w:t>
      </w:r>
      <w:r w:rsidR="003C101E">
        <w:t xml:space="preserve">complexities </w:t>
      </w:r>
      <w:proofErr w:type="gramStart"/>
      <w:r w:rsidR="003C101E">
        <w:t xml:space="preserve">of  </w:t>
      </w:r>
      <w:r w:rsidR="00E31CFB">
        <w:t>changing</w:t>
      </w:r>
      <w:proofErr w:type="gramEnd"/>
      <w:r w:rsidR="00E31CFB">
        <w:t xml:space="preserve"> body siz</w:t>
      </w:r>
      <w:r w:rsidR="00581EEF">
        <w:t>e</w:t>
      </w:r>
      <w:r w:rsidR="004F4B9B">
        <w:t>, underestimation of GFR</w:t>
      </w:r>
      <w:r w:rsidR="00581EEF">
        <w:t xml:space="preserve"> and </w:t>
      </w:r>
      <w:r w:rsidR="004F4B9B">
        <w:t xml:space="preserve">body </w:t>
      </w:r>
      <w:r w:rsidR="00581EEF">
        <w:t>composition during growth</w:t>
      </w:r>
      <w:r w:rsidR="003C101E">
        <w:t xml:space="preserve"> </w:t>
      </w:r>
      <w:r w:rsidR="00E31CFB">
        <w:t xml:space="preserve">combined </w:t>
      </w:r>
      <w:r w:rsidR="00581EEF">
        <w:t xml:space="preserve">with </w:t>
      </w:r>
      <w:r w:rsidR="00C51CE5">
        <w:t xml:space="preserve">changing </w:t>
      </w:r>
      <w:r w:rsidR="00F80FF3">
        <w:t>enzyme expression</w:t>
      </w:r>
      <w:r w:rsidR="00581EEF">
        <w:t xml:space="preserve"> levels </w:t>
      </w:r>
      <w:r w:rsidR="00C51CE5">
        <w:t xml:space="preserve">and a </w:t>
      </w:r>
      <w:r>
        <w:t xml:space="preserve">lack of </w:t>
      </w:r>
      <w:r w:rsidR="00E31CFB">
        <w:t xml:space="preserve">reliable </w:t>
      </w:r>
      <w:r w:rsidR="00E31CFB" w:rsidRPr="00ED04C1">
        <w:t xml:space="preserve">pharmacokinetic </w:t>
      </w:r>
      <w:r w:rsidR="004F4B9B">
        <w:t xml:space="preserve">(PK) </w:t>
      </w:r>
      <w:r w:rsidR="00581EEF">
        <w:t xml:space="preserve">data </w:t>
      </w:r>
      <w:r w:rsidR="004F4B9B">
        <w:t>These</w:t>
      </w:r>
      <w:r w:rsidR="00581EEF">
        <w:t xml:space="preserve"> all</w:t>
      </w:r>
      <w:r w:rsidRPr="00ED04C1">
        <w:t xml:space="preserve"> </w:t>
      </w:r>
      <w:r w:rsidR="00ED04C1" w:rsidRPr="00ED04C1">
        <w:t>contribute to the risk of</w:t>
      </w:r>
      <w:r w:rsidRPr="00ED04C1">
        <w:t xml:space="preserve"> </w:t>
      </w:r>
      <w:r w:rsidR="00C55CE0" w:rsidRPr="00ED04C1">
        <w:t>AKI</w:t>
      </w:r>
      <w:r w:rsidR="00ED04C1" w:rsidRPr="00ED04C1">
        <w:t xml:space="preserve"> </w:t>
      </w:r>
      <w:r w:rsidR="00532744" w:rsidRPr="00ED04C1">
        <w:fldChar w:fldCharType="begin"/>
      </w:r>
      <w:r w:rsidR="006843D7">
        <w:instrText xml:space="preserve"> ADDIN EN.CITE &lt;EndNote&gt;&lt;Cite&gt;&lt;Author&gt;de Wildt&lt;/Author&gt;&lt;Year&gt;2014&lt;/Year&gt;&lt;RecNum&gt;3967&lt;/RecNum&gt;&lt;DisplayText&gt;(de Wildt, et al., 2014)&lt;/DisplayText&gt;&lt;record&gt;&lt;rec-number&gt;3967&lt;/rec-number&gt;&lt;foreign-keys&gt;&lt;key app="EN" db-id="z52rfde24t20vyeew2ax2teivr5aawpf5etz" timestamp="1432498550"&gt;3967&lt;/key&gt;&lt;/foreign-keys&gt;&lt;ref-type name="Journal Article"&gt;17&lt;/ref-type&gt;&lt;contributors&gt;&lt;authors&gt;&lt;author&gt;de Wildt, S. N.&lt;/author&gt;&lt;author&gt;Tibboel, D.&lt;/author&gt;&lt;author&gt;Leeder, J. S.&lt;/author&gt;&lt;/authors&gt;&lt;/contributors&gt;&lt;auth-address&gt;Intensive Care and Department of Pediatric Surgery, Erasmus MC-Sophia Children&amp;apos;s Hospital, Rotterdam, The Netherlands.&amp;#xD;Department of Pediatrics, Division of Clinical Pharmacology, Toxicology, and Therapeutic Innovation, Children&amp;apos;s Mercy Hospital, Kansas City, Missouri, USA.&lt;/auth-address&gt;&lt;titles&gt;&lt;title&gt;Drug metabolism for the paediatrician&lt;/title&gt;&lt;secondary-title&gt;Archives of disease in childhood&lt;/secondary-title&gt;&lt;alt-title&gt;Arch Dis Child&lt;/alt-title&gt;&lt;/titles&gt;&lt;periodical&gt;&lt;full-title&gt;Archives of disease in childhood&lt;/full-title&gt;&lt;abbr-1&gt;Arch Dis Child&lt;/abbr-1&gt;&lt;/periodical&gt;&lt;alt-periodical&gt;&lt;full-title&gt;Archives of disease in childhood&lt;/full-title&gt;&lt;abbr-1&gt;Arch Dis Child&lt;/abbr-1&gt;&lt;/alt-periodical&gt;&lt;pages&gt;1137-42&lt;/pages&gt;&lt;volume&gt;99&lt;/volume&gt;&lt;number&gt;12&lt;/number&gt;&lt;edition&gt;2014/09/05&lt;/edition&gt;&lt;keywords&gt;&lt;keyword&gt;Age Factors&lt;/keyword&gt;&lt;keyword&gt;*Drug Interactions&lt;/keyword&gt;&lt;keyword&gt;Humans&lt;/keyword&gt;&lt;keyword&gt;Inactivation, Metabolic&lt;/keyword&gt;&lt;keyword&gt;Pharmacogenetics&lt;/keyword&gt;&lt;keyword&gt;*Pharmacokinetics&lt;/keyword&gt;&lt;/keywords&gt;&lt;dates&gt;&lt;year&gt;2014&lt;/year&gt;&lt;pub-dates&gt;&lt;date&gt;Dec&lt;/date&gt;&lt;/pub-dates&gt;&lt;/dates&gt;&lt;isbn&gt;1468-2044 (Electronic)&amp;#xD;0003-9888 (Linking)&lt;/isbn&gt;&lt;accession-num&gt;25187498&lt;/accession-num&gt;&lt;work-type&gt;Review&lt;/work-type&gt;&lt;urls&gt;&lt;related-urls&gt;&lt;url&gt;http://www.ncbi.nlm.nih.gov/pubmed/25187498&lt;/url&gt;&lt;/related-urls&gt;&lt;/urls&gt;&lt;electronic-resource-num&gt;10.1136/archdischild-2013-305212&lt;/electronic-resource-num&gt;&lt;language&gt;eng&lt;/language&gt;&lt;/record&gt;&lt;/Cite&gt;&lt;/EndNote&gt;</w:instrText>
      </w:r>
      <w:r w:rsidR="00532744" w:rsidRPr="00ED04C1">
        <w:fldChar w:fldCharType="separate"/>
      </w:r>
      <w:r w:rsidR="006843D7">
        <w:rPr>
          <w:noProof/>
        </w:rPr>
        <w:t>(</w:t>
      </w:r>
      <w:hyperlink w:anchor="_ENREF_19" w:tooltip="de Wildt, 2014 #3919" w:history="1">
        <w:r w:rsidR="004910D6">
          <w:rPr>
            <w:noProof/>
          </w:rPr>
          <w:t>de Wildt, et al., 2014</w:t>
        </w:r>
      </w:hyperlink>
      <w:r w:rsidR="006843D7">
        <w:rPr>
          <w:noProof/>
        </w:rPr>
        <w:t>)</w:t>
      </w:r>
      <w:r w:rsidR="00532744" w:rsidRPr="00ED04C1">
        <w:fldChar w:fldCharType="end"/>
      </w:r>
      <w:r w:rsidRPr="00ED04C1">
        <w:t>.</w:t>
      </w:r>
      <w:r w:rsidR="004F4B9B">
        <w:t xml:space="preserve"> </w:t>
      </w:r>
      <w:r w:rsidR="00CC0BB6">
        <w:t xml:space="preserve">Preterm infants born before 34 weeks gestation are at particular risk of AKI as the kidney </w:t>
      </w:r>
      <w:r w:rsidR="00CC0BB6">
        <w:lastRenderedPageBreak/>
        <w:t xml:space="preserve">is still developing new nephrons, with fetal nephrogenesis not being completed until 34-36 weeks gestation. </w:t>
      </w:r>
      <w:r w:rsidR="00CC0BB6" w:rsidRPr="00CC0BB6">
        <w:t>Offsetting</w:t>
      </w:r>
      <w:r w:rsidR="00CC0BB6">
        <w:t xml:space="preserve"> this however, neonates may not have some of the other risk factors described above as the concentrati</w:t>
      </w:r>
      <w:r w:rsidR="00C51CE5">
        <w:t>ng</w:t>
      </w:r>
      <w:r w:rsidR="00CC0BB6">
        <w:t xml:space="preserve"> ability of the neonatal tubules is </w:t>
      </w:r>
      <w:r w:rsidR="00567AAD">
        <w:t>poor</w:t>
      </w:r>
      <w:r w:rsidR="00CC0BB6">
        <w:t xml:space="preserve"> and energy-dependent processes are less prominent. Therefore the preterm neonat</w:t>
      </w:r>
      <w:r w:rsidR="00550D96">
        <w:t xml:space="preserve">e </w:t>
      </w:r>
      <w:r w:rsidR="00CC0BB6">
        <w:t xml:space="preserve">especially those born at the limits of viability, </w:t>
      </w:r>
      <w:r w:rsidR="00ED04C1" w:rsidRPr="00ED04C1">
        <w:t>represent a complex childhood population</w:t>
      </w:r>
      <w:r w:rsidR="00CC0BB6">
        <w:t xml:space="preserve"> in terms of drug handling and toxicity</w:t>
      </w:r>
      <w:r w:rsidR="00ED04C1" w:rsidRPr="00ED04C1">
        <w:t xml:space="preserve"> </w:t>
      </w:r>
      <w:r w:rsidR="00532744" w:rsidRPr="00ED04C1">
        <w:fldChar w:fldCharType="begin">
          <w:fldData xml:space="preserve">PEVuZE5vdGU+PENpdGU+PEF1dGhvcj5aYWZmYW5lbGxvPC9BdXRob3I+PFllYXI+MjAxMDwvWWVh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</w:fldData>
        </w:fldChar>
      </w:r>
      <w:r w:rsidR="006843D7">
        <w:instrText xml:space="preserve"> ADDIN EN.CITE </w:instrText>
      </w:r>
      <w:r w:rsidR="006843D7">
        <w:fldChar w:fldCharType="begin">
          <w:fldData xml:space="preserve">PEVuZE5vdGU+PENpdGU+PEF1dGhvcj5aYWZmYW5lbGxvPC9BdXRob3I+PFllYXI+MjAxMDwvWWVh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</w:fldData>
        </w:fldChar>
      </w:r>
      <w:r w:rsidR="006843D7">
        <w:instrText xml:space="preserve"> ADDIN EN.CITE.DATA </w:instrText>
      </w:r>
      <w:r w:rsidR="006843D7">
        <w:fldChar w:fldCharType="end"/>
      </w:r>
      <w:r w:rsidR="00532744" w:rsidRPr="00ED04C1">
        <w:fldChar w:fldCharType="separate"/>
      </w:r>
      <w:r w:rsidR="006843D7">
        <w:rPr>
          <w:noProof/>
        </w:rPr>
        <w:t>(</w:t>
      </w:r>
      <w:hyperlink w:anchor="_ENREF_94" w:tooltip="Zaffanello, 2010 #3968" w:history="1">
        <w:r w:rsidR="004910D6">
          <w:rPr>
            <w:noProof/>
          </w:rPr>
          <w:t>Zaffanello, et al., 2010</w:t>
        </w:r>
      </w:hyperlink>
      <w:r w:rsidR="006843D7">
        <w:rPr>
          <w:noProof/>
        </w:rPr>
        <w:t>)</w:t>
      </w:r>
      <w:r w:rsidR="00532744" w:rsidRPr="00ED04C1">
        <w:fldChar w:fldCharType="end"/>
      </w:r>
      <w:r w:rsidR="00ED04C1" w:rsidRPr="00ED04C1">
        <w:t>.</w:t>
      </w:r>
      <w:r w:rsidR="00E31CFB">
        <w:t xml:space="preserve"> </w:t>
      </w:r>
      <w:r w:rsidR="00532744">
        <w:fldChar w:fldCharType="begin">
          <w:fldData xml:space="preserve">PEVuZE5vdGU+PENpdGU+PEF1dGhvcj5LZW50PC9BdXRob3I+PFllYXI+MjAxNDwvWWVhcj48UmVj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</w:fldData>
        </w:fldChar>
      </w:r>
      <w:r w:rsidR="006843D7">
        <w:instrText xml:space="preserve"> ADDIN EN.CITE </w:instrText>
      </w:r>
      <w:r w:rsidR="006843D7">
        <w:fldChar w:fldCharType="begin">
          <w:fldData xml:space="preserve">PEVuZE5vdGU+PENpdGU+PEF1dGhvcj5LZW50PC9BdXRob3I+PFllYXI+MjAxNDwvWWVhcj48UmVj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</w:fldData>
        </w:fldChar>
      </w:r>
      <w:r w:rsidR="006843D7">
        <w:instrText xml:space="preserve"> ADDIN EN.CITE.DATA </w:instrText>
      </w:r>
      <w:r w:rsidR="006843D7">
        <w:fldChar w:fldCharType="end"/>
      </w:r>
      <w:r w:rsidR="00532744">
        <w:fldChar w:fldCharType="separate"/>
      </w:r>
      <w:r w:rsidR="006843D7">
        <w:rPr>
          <w:noProof/>
        </w:rPr>
        <w:t>(</w:t>
      </w:r>
      <w:hyperlink w:anchor="_ENREF_45" w:tooltip="Kent, 2014 #4023" w:history="1">
        <w:r w:rsidR="004910D6">
          <w:rPr>
            <w:noProof/>
          </w:rPr>
          <w:t>Kent, Turner, Sharland, &amp; Heath, 2014</w:t>
        </w:r>
      </w:hyperlink>
      <w:r w:rsidR="006843D7">
        <w:rPr>
          <w:noProof/>
        </w:rPr>
        <w:t>)</w:t>
      </w:r>
      <w:r w:rsidR="00532744">
        <w:fldChar w:fldCharType="end"/>
      </w:r>
      <w:r w:rsidR="006B2338">
        <w:t xml:space="preserve">. </w:t>
      </w:r>
      <w:r w:rsidR="00C51CE5">
        <w:t xml:space="preserve">Maternal health during pregnancy may also affect in utero nephrogenesis for the child, for example babies exposed to poor nutirition or infants of diabetic mothers may have fewer nephrons and thus be more susceptible to kidney injury </w:t>
      </w:r>
      <w:r w:rsidR="00C51CE5">
        <w:fldChar w:fldCharType="begin">
          <w:fldData xml:space="preserve">PEVuZE5vdGU+PENpdGU+PEF1dGhvcj5CZW56PC9BdXRob3I+PFllYXI+MjAxMDwvWWVhcj48UmVj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</w:fldData>
        </w:fldChar>
      </w:r>
      <w:r w:rsidR="00C51CE5">
        <w:instrText xml:space="preserve"> ADDIN EN.CITE </w:instrText>
      </w:r>
      <w:r w:rsidR="00C51CE5">
        <w:fldChar w:fldCharType="begin">
          <w:fldData xml:space="preserve">PEVuZE5vdGU+PENpdGU+PEF1dGhvcj5CZW56PC9BdXRob3I+PFllYXI+MjAxMDwvWWVhcj48UmVj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</w:fldData>
        </w:fldChar>
      </w:r>
      <w:r w:rsidR="00C51CE5">
        <w:instrText xml:space="preserve"> ADDIN EN.CITE.DATA </w:instrText>
      </w:r>
      <w:r w:rsidR="00C51CE5">
        <w:fldChar w:fldCharType="end"/>
      </w:r>
      <w:r w:rsidR="00C51CE5">
        <w:fldChar w:fldCharType="separate"/>
      </w:r>
      <w:r w:rsidR="00C51CE5">
        <w:rPr>
          <w:noProof/>
        </w:rPr>
        <w:t>(</w:t>
      </w:r>
      <w:hyperlink w:anchor="_ENREF_12" w:tooltip="Benz, 2010 #4061" w:history="1">
        <w:r w:rsidR="004910D6">
          <w:rPr>
            <w:noProof/>
          </w:rPr>
          <w:t>Benz &amp; Amann, 2010</w:t>
        </w:r>
      </w:hyperlink>
      <w:r w:rsidR="00C51CE5">
        <w:rPr>
          <w:noProof/>
        </w:rPr>
        <w:t xml:space="preserve">; </w:t>
      </w:r>
      <w:hyperlink w:anchor="_ENREF_31" w:tooltip="Gross, 2005 #4062" w:history="1">
        <w:r w:rsidR="004910D6">
          <w:rPr>
            <w:noProof/>
          </w:rPr>
          <w:t>Gross, Amann, &amp; Ritz, 2005</w:t>
        </w:r>
      </w:hyperlink>
      <w:r w:rsidR="00C51CE5">
        <w:rPr>
          <w:noProof/>
        </w:rPr>
        <w:t>)</w:t>
      </w:r>
      <w:r w:rsidR="00C51CE5">
        <w:fldChar w:fldCharType="end"/>
      </w:r>
      <w:r w:rsidR="00C51CE5">
        <w:t>.</w:t>
      </w:r>
    </w:p>
    <w:p w14:paraId="42F37E2B" w14:textId="0E2A8189" w:rsidR="0067635B" w:rsidRDefault="00C55CE0" w:rsidP="00F20F3D">
      <w:pPr>
        <w:spacing w:line="480" w:lineRule="auto"/>
        <w:jc w:val="both"/>
      </w:pPr>
      <w:r>
        <w:t xml:space="preserve">Other patient susceptibility factors include </w:t>
      </w:r>
      <w:r w:rsidR="00CC0BB6">
        <w:t xml:space="preserve">specific </w:t>
      </w:r>
      <w:r>
        <w:t>disease</w:t>
      </w:r>
      <w:r w:rsidR="00CC0BB6">
        <w:t xml:space="preserve"> states, for example</w:t>
      </w:r>
      <w:r>
        <w:t xml:space="preserve"> </w:t>
      </w:r>
      <w:r w:rsidR="00CC0BB6">
        <w:t xml:space="preserve">volume depletion due to intercurrent illness, a </w:t>
      </w:r>
      <w:r>
        <w:t>l</w:t>
      </w:r>
      <w:r w:rsidR="0067635B">
        <w:t xml:space="preserve">ow </w:t>
      </w:r>
      <w:r w:rsidR="00126698">
        <w:t xml:space="preserve">circulating </w:t>
      </w:r>
      <w:r w:rsidR="00CC0BB6">
        <w:t xml:space="preserve">plasma </w:t>
      </w:r>
      <w:r w:rsidR="00126698">
        <w:t>albumin</w:t>
      </w:r>
      <w:r w:rsidR="00CC0BB6">
        <w:t>,</w:t>
      </w:r>
      <w:r w:rsidR="00126698">
        <w:t xml:space="preserve"> liver cirrhosis</w:t>
      </w:r>
      <w:r>
        <w:t xml:space="preserve">, </w:t>
      </w:r>
      <w:r w:rsidR="004240AA">
        <w:t>obstructive jaundice</w:t>
      </w:r>
      <w:r>
        <w:t xml:space="preserve"> and </w:t>
      </w:r>
      <w:r w:rsidR="004240AA">
        <w:t>pre-</w:t>
      </w:r>
      <w:r>
        <w:t>e</w:t>
      </w:r>
      <w:r w:rsidR="0067635B">
        <w:t>xisting acute or chronic kidney disease</w:t>
      </w:r>
      <w:r w:rsidR="00C65779">
        <w:t xml:space="preserve"> </w:t>
      </w:r>
      <w:r w:rsidR="00532744">
        <w:fldChar w:fldCharType="begin"/>
      </w:r>
      <w:r w:rsidR="006843D7">
        <w:instrText xml:space="preserve"> ADDIN EN.CITE &lt;EndNote&gt;&lt;Cite&gt;&lt;Author&gt;Perazella&lt;/Author&gt;&lt;Year&gt;2009&lt;/Year&gt;&lt;RecNum&gt;3970&lt;/RecNum&gt;&lt;DisplayText&gt;(Perazella, 2009)&lt;/DisplayText&gt;&lt;record&gt;&lt;rec-number&gt;3970&lt;/rec-number&gt;&lt;foreign-keys&gt;&lt;key app="EN" db-id="z52rfde24t20vyeew2ax2teivr5aawpf5etz" timestamp="1432499699"&gt;3970&lt;/key&gt;&lt;/foreign-keys&gt;&lt;ref-type name="Journal Article"&gt;17&lt;/ref-type&gt;&lt;contributors&gt;&lt;authors&gt;&lt;author&gt;Perazella, M. A.&lt;/author&gt;&lt;/authors&gt;&lt;/contributors&gt;&lt;auth-address&gt;Section of Nephrology, Department of Medicine, Yale University, New Haven, Connecticut 06520-8029, USA. mark.perazella@yale.edu&lt;/auth-address&gt;&lt;titles&gt;&lt;title&gt;Renal vulnerability to drug toxicity&lt;/title&gt;&lt;secondary-title&gt;Clinical journal of the American Society of Nephrology : CJASN&lt;/secondary-title&gt;&lt;alt-title&gt;Clin J Am Soc Nephrol&lt;/alt-title&gt;&lt;/titles&gt;&lt;periodical&gt;&lt;full-title&gt;Clinical journal of the American Society of Nephrology : CJASN&lt;/full-title&gt;&lt;abbr-1&gt;Clin J Am Soc Nephrol&lt;/abbr-1&gt;&lt;/periodical&gt;&lt;alt-periodical&gt;&lt;full-title&gt;Clinical journal of the American Society of Nephrology : CJASN&lt;/full-title&gt;&lt;abbr-1&gt;Clin J Am Soc Nephrol&lt;/abbr-1&gt;&lt;/alt-periodical&gt;&lt;pages&gt;1275-83&lt;/pages&gt;&lt;volume&gt;4&lt;/volume&gt;&lt;number&gt;7&lt;/number&gt;&lt;edition&gt;2009/06/13&lt;/edition&gt;&lt;keywords&gt;&lt;keyword&gt;*Drug-Related Side Effects and Adverse Reactions&lt;/keyword&gt;&lt;keyword&gt;Humans&lt;/keyword&gt;&lt;keyword&gt;Kidney Diseases/*chemically induced/*epidemiology/prevention &amp;amp; control&lt;/keyword&gt;&lt;keyword&gt;Risk Factors&lt;/keyword&gt;&lt;/keywords&gt;&lt;dates&gt;&lt;year&gt;2009&lt;/year&gt;&lt;pub-dates&gt;&lt;date&gt;Jul&lt;/date&gt;&lt;/pub-dates&gt;&lt;/dates&gt;&lt;isbn&gt;1555-905X (Electronic)&amp;#xD;1555-9041 (Linking)&lt;/isbn&gt;&lt;accession-num&gt;19520747&lt;/accession-num&gt;&lt;work-type&gt;Review&lt;/work-type&gt;&lt;urls&gt;&lt;related-urls&gt;&lt;url&gt;http://www.ncbi.nlm.nih.gov/pubmed/19520747&lt;/url&gt;&lt;/related-urls&gt;&lt;/urls&gt;&lt;electronic-resource-num&gt;10.2215/CJN.02050309&lt;/electronic-resource-num&gt;&lt;language&gt;eng&lt;/language&gt;&lt;/record&gt;&lt;/Cite&gt;&lt;/EndNote&gt;</w:instrText>
      </w:r>
      <w:r w:rsidR="00532744">
        <w:fldChar w:fldCharType="separate"/>
      </w:r>
      <w:r w:rsidR="006843D7">
        <w:rPr>
          <w:noProof/>
        </w:rPr>
        <w:t>(</w:t>
      </w:r>
      <w:hyperlink w:anchor="_ENREF_69" w:tooltip="Perazella, 2009 #3949" w:history="1">
        <w:r w:rsidR="004910D6">
          <w:rPr>
            <w:noProof/>
          </w:rPr>
          <w:t>Perazella, 2009</w:t>
        </w:r>
      </w:hyperlink>
      <w:r w:rsidR="006843D7">
        <w:rPr>
          <w:noProof/>
        </w:rPr>
        <w:t>)</w:t>
      </w:r>
      <w:r w:rsidR="00532744">
        <w:fldChar w:fldCharType="end"/>
      </w:r>
      <w:r>
        <w:t>.</w:t>
      </w:r>
      <w:r w:rsidR="00CC0BB6">
        <w:t xml:space="preserve"> </w:t>
      </w:r>
    </w:p>
    <w:p w14:paraId="123C16A2" w14:textId="77777777" w:rsidR="00017596" w:rsidRDefault="00017596" w:rsidP="00017596">
      <w:pPr>
        <w:pStyle w:val="Heading2"/>
      </w:pPr>
      <w:bookmarkStart w:id="10" w:name="_Toc340866361"/>
      <w:r w:rsidRPr="002C1E43">
        <w:t>Pharmacogenomics</w:t>
      </w:r>
      <w:bookmarkEnd w:id="10"/>
    </w:p>
    <w:p w14:paraId="263D049E" w14:textId="77606BE4" w:rsidR="00D81389" w:rsidRPr="00017596" w:rsidRDefault="009C51A4" w:rsidP="00F20F3D">
      <w:pPr>
        <w:spacing w:line="480" w:lineRule="auto"/>
        <w:jc w:val="both"/>
        <w:rPr>
          <w:rFonts w:cs="Lucida Sans Unicode"/>
          <w:color w:val="302B2B"/>
          <w:lang w:val="en-US"/>
        </w:rPr>
      </w:pPr>
      <w:r w:rsidRPr="00956830">
        <w:rPr>
          <w:rFonts w:cs="Arial"/>
        </w:rPr>
        <w:t xml:space="preserve">Predicting </w:t>
      </w:r>
      <w:r w:rsidR="00567AAD" w:rsidRPr="00C162C2">
        <w:rPr>
          <w:rFonts w:cs="Arial"/>
        </w:rPr>
        <w:t xml:space="preserve">how an individual may respond to a particular </w:t>
      </w:r>
      <w:r w:rsidRPr="00956830">
        <w:rPr>
          <w:rFonts w:cs="Arial"/>
        </w:rPr>
        <w:t>drug is</w:t>
      </w:r>
      <w:r w:rsidR="00126698" w:rsidRPr="00956830">
        <w:rPr>
          <w:rFonts w:cs="Arial"/>
        </w:rPr>
        <w:t xml:space="preserve"> possible through the</w:t>
      </w:r>
      <w:r w:rsidR="00126698">
        <w:rPr>
          <w:rFonts w:cs="Arial"/>
        </w:rPr>
        <w:t xml:space="preserve"> </w:t>
      </w:r>
      <w:r w:rsidR="003B6F67">
        <w:rPr>
          <w:rFonts w:cs="Arial"/>
        </w:rPr>
        <w:t xml:space="preserve">appropriate </w:t>
      </w:r>
      <w:r w:rsidR="00126698">
        <w:rPr>
          <w:rFonts w:cs="Arial"/>
        </w:rPr>
        <w:t xml:space="preserve">use of </w:t>
      </w:r>
      <w:r w:rsidR="00126698" w:rsidRPr="00126698">
        <w:rPr>
          <w:rFonts w:cs="Arial"/>
        </w:rPr>
        <w:t>pharmacogenomics</w:t>
      </w:r>
      <w:r w:rsidR="00BB45C5">
        <w:rPr>
          <w:rFonts w:cs="Arial"/>
        </w:rPr>
        <w:t>,</w:t>
      </w:r>
      <w:r>
        <w:rPr>
          <w:rFonts w:cs="Arial"/>
        </w:rPr>
        <w:t xml:space="preserve"> </w:t>
      </w:r>
      <w:r w:rsidR="003B6F67">
        <w:rPr>
          <w:rFonts w:cs="Arial"/>
        </w:rPr>
        <w:t xml:space="preserve">which can </w:t>
      </w:r>
      <w:r>
        <w:rPr>
          <w:rFonts w:cs="Arial"/>
        </w:rPr>
        <w:t xml:space="preserve">explain </w:t>
      </w:r>
      <w:r w:rsidR="005119F3">
        <w:rPr>
          <w:rFonts w:cs="Arial"/>
        </w:rPr>
        <w:t>some</w:t>
      </w:r>
      <w:r>
        <w:rPr>
          <w:rFonts w:cs="Arial"/>
        </w:rPr>
        <w:t xml:space="preserve"> of the </w:t>
      </w:r>
      <w:r w:rsidR="00A7219F">
        <w:rPr>
          <w:rFonts w:cs="Arial"/>
        </w:rPr>
        <w:t>person specific</w:t>
      </w:r>
      <w:r>
        <w:rPr>
          <w:rFonts w:cs="Arial"/>
        </w:rPr>
        <w:t xml:space="preserve"> variability</w:t>
      </w:r>
      <w:r w:rsidR="00126698" w:rsidRPr="00126698">
        <w:rPr>
          <w:rFonts w:cs="Arial"/>
        </w:rPr>
        <w:t>. Pharmacogenomics is a method of explain</w:t>
      </w:r>
      <w:r w:rsidR="00126698">
        <w:rPr>
          <w:rFonts w:cs="Arial"/>
        </w:rPr>
        <w:t xml:space="preserve">ing the individual pharmacodynamic </w:t>
      </w:r>
      <w:r w:rsidR="00126698" w:rsidRPr="00126698">
        <w:rPr>
          <w:rFonts w:cs="Arial"/>
        </w:rPr>
        <w:t xml:space="preserve">and </w:t>
      </w:r>
      <w:r w:rsidR="004F4B9B">
        <w:rPr>
          <w:rFonts w:cs="Arial"/>
        </w:rPr>
        <w:t>PK</w:t>
      </w:r>
      <w:r w:rsidR="00126698" w:rsidRPr="00126698">
        <w:rPr>
          <w:rFonts w:cs="Arial"/>
        </w:rPr>
        <w:t xml:space="preserve"> drug responses </w:t>
      </w:r>
      <w:r w:rsidR="005119F3">
        <w:rPr>
          <w:rFonts w:cs="Arial"/>
        </w:rPr>
        <w:t>and how they</w:t>
      </w:r>
      <w:r w:rsidR="00126698" w:rsidRPr="00126698">
        <w:rPr>
          <w:rFonts w:cs="Arial"/>
        </w:rPr>
        <w:t xml:space="preserve"> differ according to a patient’s genotype. It is </w:t>
      </w:r>
      <w:r w:rsidR="00126698" w:rsidRPr="00AA7110">
        <w:rPr>
          <w:rFonts w:cs="Arial"/>
        </w:rPr>
        <w:t>estimated that 10-20% of ADRs are genetically determined</w:t>
      </w:r>
      <w:r w:rsidR="00882B17" w:rsidRPr="00AA7110">
        <w:rPr>
          <w:rFonts w:cs="Arial"/>
        </w:rPr>
        <w:t xml:space="preserve"> </w:t>
      </w:r>
      <w:r w:rsidR="00532744" w:rsidRPr="00AA7110">
        <w:rPr>
          <w:rFonts w:cs="Arial"/>
        </w:rPr>
        <w:fldChar w:fldCharType="begin"/>
      </w:r>
      <w:r w:rsidR="006843D7">
        <w:rPr>
          <w:rFonts w:cs="Arial"/>
        </w:rPr>
        <w:instrText xml:space="preserve"> ADDIN EN.CITE &lt;EndNote&gt;&lt;Cite&gt;&lt;Author&gt;Ingelman-Sundberg&lt;/Author&gt;&lt;Year&gt;2004&lt;/Year&gt;&lt;RecNum&gt;3724&lt;/RecNum&gt;&lt;DisplayText&gt;(Ingelman-Sundberg, 2004)&lt;/DisplayText&gt;&lt;record&gt;&lt;rec-number&gt;3724&lt;/rec-number&gt;&lt;foreign-keys&gt;&lt;key app="EN" db-id="z52rfde24t20vyeew2ax2teivr5aawpf5etz" timestamp="1420554978"&gt;3724&lt;/key&gt;&lt;/foreign-keys&gt;&lt;ref-type name="Journal Article"&gt;17&lt;/ref-type&gt;&lt;contributors&gt;&lt;authors&gt;&lt;author&gt;Ingelman-Sundberg, M.&lt;/author&gt;&lt;/authors&gt;&lt;/contributors&gt;&lt;auth-address&gt;Division of Molecular Toxicology, IMM, Karolinska Institutet, SE-171 77 Stockholm, Sweden. maging@ki.se&lt;/auth-address&gt;&lt;titles&gt;&lt;title&gt;Pharmacogenetics of cytochrome P450 and its applications in drug therapy: the past, present and future&lt;/title&gt;&lt;secondary-title&gt;Trends in pharmacological sciences&lt;/secondary-title&gt;&lt;alt-title&gt;Trends Pharmacol Sci&lt;/alt-title&gt;&lt;/titles&gt;&lt;periodical&gt;&lt;full-title&gt;Trends in pharmacological sciences&lt;/full-title&gt;&lt;abbr-1&gt;Trends Pharmacol Sci&lt;/abbr-1&gt;&lt;/periodical&gt;&lt;alt-periodical&gt;&lt;full-title&gt;Trends in pharmacological sciences&lt;/full-title&gt;&lt;abbr-1&gt;Trends Pharmacol Sci&lt;/abbr-1&gt;&lt;/alt-periodical&gt;&lt;pages&gt;193-200&lt;/pages&gt;&lt;volume&gt;25&lt;/volume&gt;&lt;number&gt;4&lt;/number&gt;&lt;edition&gt;2004/04/06&lt;/edition&gt;&lt;keywords&gt;&lt;keyword&gt;Cytochrome P-450 Enzyme System/*genetics/physiology/therapeutic use&lt;/keyword&gt;&lt;keyword&gt;Genotype&lt;/keyword&gt;&lt;keyword&gt;Humans&lt;/keyword&gt;&lt;keyword&gt;Pharmaceutical Preparations/metabolism&lt;/keyword&gt;&lt;keyword&gt;Pharmacogenetics/*trends&lt;/keyword&gt;&lt;keyword&gt;Polymorphism, Genetic&lt;/keyword&gt;&lt;/keywords&gt;&lt;dates&gt;&lt;year&gt;2004&lt;/year&gt;&lt;pub-dates&gt;&lt;date&gt;Apr&lt;/date&gt;&lt;/pub-dates&gt;&lt;/dates&gt;&lt;isbn&gt;0165-6147 (Print)&amp;#xD;0165-6147 (Linking)&lt;/isbn&gt;&lt;accession-num&gt;15063083&lt;/accession-num&gt;&lt;work-type&gt;Research Support, Non-U.S. Gov&amp;apos;t&amp;#xD;Research Support, U.S. Gov&amp;apos;t, P.H.S.&amp;#xD;Review&lt;/work-type&gt;&lt;urls&gt;&lt;related-urls&gt;&lt;url&gt;http://www.ncbi.nlm.nih.gov/pubmed/15063083&lt;/url&gt;&lt;/related-urls&gt;&lt;/urls&gt;&lt;electronic-resource-num&gt;10.1016/j.tips.2004.02.007&lt;/electronic-resource-num&gt;&lt;language&gt;eng&lt;/language&gt;&lt;/record&gt;&lt;/Cite&gt;&lt;/EndNote&gt;</w:instrText>
      </w:r>
      <w:r w:rsidR="00532744" w:rsidRPr="00AA7110">
        <w:rPr>
          <w:rFonts w:cs="Arial"/>
        </w:rPr>
        <w:fldChar w:fldCharType="separate"/>
      </w:r>
      <w:r w:rsidR="006843D7">
        <w:rPr>
          <w:rFonts w:cs="Arial"/>
          <w:noProof/>
        </w:rPr>
        <w:t>(</w:t>
      </w:r>
      <w:hyperlink w:anchor="_ENREF_40" w:tooltip="Ingelman-Sundberg, 2004 #3724" w:history="1">
        <w:r w:rsidR="004910D6">
          <w:rPr>
            <w:rFonts w:cs="Arial"/>
            <w:noProof/>
          </w:rPr>
          <w:t>Ingelman-Sundberg, 2004</w:t>
        </w:r>
      </w:hyperlink>
      <w:r w:rsidR="006843D7">
        <w:rPr>
          <w:rFonts w:cs="Arial"/>
          <w:noProof/>
        </w:rPr>
        <w:t>)</w:t>
      </w:r>
      <w:r w:rsidR="00532744" w:rsidRPr="00AA7110">
        <w:rPr>
          <w:rFonts w:cs="Arial"/>
        </w:rPr>
        <w:fldChar w:fldCharType="end"/>
      </w:r>
      <w:r w:rsidR="003B6F67">
        <w:rPr>
          <w:rFonts w:cs="Arial"/>
        </w:rPr>
        <w:t>. A</w:t>
      </w:r>
      <w:r w:rsidR="00126698" w:rsidRPr="00AA7110">
        <w:rPr>
          <w:rFonts w:cs="Arial"/>
        </w:rPr>
        <w:t xml:space="preserve"> good example of the use of pharmacogenomics is through the ident</w:t>
      </w:r>
      <w:r>
        <w:rPr>
          <w:rFonts w:cs="Arial"/>
        </w:rPr>
        <w:t>ification of genes that cause</w:t>
      </w:r>
      <w:r w:rsidR="00126698" w:rsidRPr="00AA7110">
        <w:rPr>
          <w:rFonts w:cs="Arial"/>
        </w:rPr>
        <w:t xml:space="preserve"> </w:t>
      </w:r>
      <w:r w:rsidR="00183DCA" w:rsidRPr="00AA7110">
        <w:rPr>
          <w:rFonts w:cs="Lucida Sans Unicode"/>
          <w:lang w:val="en-US"/>
        </w:rPr>
        <w:t xml:space="preserve">tenofovir-induced </w:t>
      </w:r>
      <w:r w:rsidR="00126698" w:rsidRPr="00AA7110">
        <w:rPr>
          <w:rFonts w:cs="Lucida Sans Unicode"/>
          <w:lang w:val="en-US"/>
        </w:rPr>
        <w:t xml:space="preserve">renal </w:t>
      </w:r>
      <w:r w:rsidR="00183DCA" w:rsidRPr="00AA7110">
        <w:rPr>
          <w:rFonts w:cs="Lucida Sans Unicode"/>
          <w:lang w:val="en-US"/>
        </w:rPr>
        <w:t>Fanconi syndrome</w:t>
      </w:r>
      <w:r w:rsidR="00126698" w:rsidRPr="00AA7110">
        <w:rPr>
          <w:rFonts w:cs="Lucida Sans Unicode"/>
          <w:lang w:val="en-US"/>
        </w:rPr>
        <w:t>.</w:t>
      </w:r>
      <w:r w:rsidR="00183DCA" w:rsidRPr="00AA7110">
        <w:rPr>
          <w:rFonts w:cs="Lucida Sans Unicode"/>
          <w:lang w:val="en-US"/>
        </w:rPr>
        <w:t xml:space="preserve"> In patients exposed to tenofovir, a single nucleotide polymorphism was </w:t>
      </w:r>
      <w:r w:rsidR="00914DB3" w:rsidRPr="00AA7110">
        <w:rPr>
          <w:rFonts w:cs="Lucida Sans Unicode"/>
          <w:lang w:val="en-US"/>
        </w:rPr>
        <w:t xml:space="preserve">found to be </w:t>
      </w:r>
      <w:r w:rsidR="00183DCA" w:rsidRPr="00AA7110">
        <w:rPr>
          <w:rFonts w:cs="Lucida Sans Unicode"/>
          <w:lang w:val="en-US"/>
        </w:rPr>
        <w:t xml:space="preserve">present in the gene </w:t>
      </w:r>
      <w:r w:rsidR="00976994">
        <w:rPr>
          <w:rFonts w:cs="Lucida Sans Unicode"/>
          <w:lang w:val="en-US"/>
        </w:rPr>
        <w:t>en</w:t>
      </w:r>
      <w:r w:rsidR="00183DCA" w:rsidRPr="00AA7110">
        <w:rPr>
          <w:rFonts w:cs="Lucida Sans Unicode"/>
          <w:lang w:val="en-US"/>
        </w:rPr>
        <w:t xml:space="preserve">coding the </w:t>
      </w:r>
      <w:r w:rsidR="00183DCA" w:rsidRPr="00AA7110">
        <w:rPr>
          <w:rFonts w:cs="Lucida Sans Unicode"/>
          <w:lang w:val="en-US"/>
        </w:rPr>
        <w:lastRenderedPageBreak/>
        <w:t>multidrug-resistant protein-2 (MRP2) efflux transporter</w:t>
      </w:r>
      <w:r w:rsidRPr="009C51A4">
        <w:rPr>
          <w:rFonts w:cs="Lucida Sans Unicode"/>
          <w:lang w:val="en-US"/>
        </w:rPr>
        <w:t xml:space="preserve"> </w:t>
      </w:r>
      <w:r>
        <w:rPr>
          <w:rFonts w:cs="Lucida Sans Unicode"/>
          <w:lang w:val="en-US"/>
        </w:rPr>
        <w:t xml:space="preserve">in those </w:t>
      </w:r>
      <w:r w:rsidRPr="00AA7110">
        <w:rPr>
          <w:rFonts w:cs="Lucida Sans Unicode"/>
          <w:lang w:val="en-US"/>
        </w:rPr>
        <w:t>who developed Fanconi syndrome</w:t>
      </w:r>
      <w:r>
        <w:rPr>
          <w:rFonts w:cs="Lucida Sans Unicode"/>
          <w:lang w:val="en-US"/>
        </w:rPr>
        <w:t>. This gene is usually responsible for</w:t>
      </w:r>
      <w:r w:rsidR="00183DCA" w:rsidRPr="00AA7110">
        <w:rPr>
          <w:rFonts w:cs="Lucida Sans Unicode"/>
          <w:lang w:val="en-US"/>
        </w:rPr>
        <w:t xml:space="preserve"> </w:t>
      </w:r>
      <w:r>
        <w:rPr>
          <w:rFonts w:cs="Lucida Sans Unicode"/>
          <w:lang w:val="en-US"/>
        </w:rPr>
        <w:t xml:space="preserve">transporting </w:t>
      </w:r>
      <w:r w:rsidR="00183DCA" w:rsidRPr="00AA7110">
        <w:rPr>
          <w:rFonts w:cs="Lucida Sans Unicode"/>
          <w:lang w:val="en-US"/>
        </w:rPr>
        <w:t>tenofovir out of the cell</w:t>
      </w:r>
      <w:r w:rsidR="005119F3">
        <w:rPr>
          <w:rFonts w:cs="Lucida Sans Unicode"/>
          <w:lang w:val="en-US"/>
        </w:rPr>
        <w:t xml:space="preserve"> </w:t>
      </w:r>
      <w:r w:rsidR="00532744" w:rsidRPr="00AA7110">
        <w:rPr>
          <w:rFonts w:cs="Lucida Sans Unicode"/>
          <w:lang w:val="en-US"/>
        </w:rPr>
        <w:fldChar w:fldCharType="begin">
          <w:fldData xml:space="preserve">PEVuZE5vdGU+PENpdGU+PEF1dGhvcj5JenplZGluZTwvQXV0aG9yPjxZZWFyPjIwMDY8L1llYXI+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</w:fldData>
        </w:fldChar>
      </w:r>
      <w:r w:rsidR="006843D7">
        <w:rPr>
          <w:rFonts w:cs="Lucida Sans Unicode"/>
          <w:lang w:val="en-US"/>
        </w:rPr>
        <w:instrText xml:space="preserve"> ADDIN EN.CITE </w:instrText>
      </w:r>
      <w:r w:rsidR="006843D7">
        <w:rPr>
          <w:rFonts w:cs="Lucida Sans Unicode"/>
          <w:lang w:val="en-US"/>
        </w:rPr>
        <w:fldChar w:fldCharType="begin">
          <w:fldData xml:space="preserve">PEVuZE5vdGU+PENpdGU+PEF1dGhvcj5JenplZGluZTwvQXV0aG9yPjxZZWFyPjIwMDY8L1llYXI+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</w:fldData>
        </w:fldChar>
      </w:r>
      <w:r w:rsidR="006843D7">
        <w:rPr>
          <w:rFonts w:cs="Lucida Sans Unicode"/>
          <w:lang w:val="en-US"/>
        </w:rPr>
        <w:instrText xml:space="preserve"> ADDIN EN.CITE.DATA </w:instrText>
      </w:r>
      <w:r w:rsidR="006843D7">
        <w:rPr>
          <w:rFonts w:cs="Lucida Sans Unicode"/>
          <w:lang w:val="en-US"/>
        </w:rPr>
      </w:r>
      <w:r w:rsidR="006843D7">
        <w:rPr>
          <w:rFonts w:cs="Lucida Sans Unicode"/>
          <w:lang w:val="en-US"/>
        </w:rPr>
        <w:fldChar w:fldCharType="end"/>
      </w:r>
      <w:r w:rsidR="00532744" w:rsidRPr="00AA7110">
        <w:rPr>
          <w:rFonts w:cs="Lucida Sans Unicode"/>
          <w:lang w:val="en-US"/>
        </w:rPr>
      </w:r>
      <w:r w:rsidR="00532744" w:rsidRPr="00AA7110">
        <w:rPr>
          <w:rFonts w:cs="Lucida Sans Unicode"/>
          <w:lang w:val="en-US"/>
        </w:rPr>
        <w:fldChar w:fldCharType="separate"/>
      </w:r>
      <w:r w:rsidR="006843D7">
        <w:rPr>
          <w:rFonts w:cs="Lucida Sans Unicode"/>
          <w:noProof/>
          <w:lang w:val="en-US"/>
        </w:rPr>
        <w:t>(</w:t>
      </w:r>
      <w:hyperlink w:anchor="_ENREF_41" w:tooltip="Izzedine, 2006 #3948" w:history="1">
        <w:r w:rsidR="004910D6">
          <w:rPr>
            <w:rFonts w:cs="Lucida Sans Unicode"/>
            <w:noProof/>
            <w:lang w:val="en-US"/>
          </w:rPr>
          <w:t>Izzedine, et al., 2006</w:t>
        </w:r>
      </w:hyperlink>
      <w:r w:rsidR="006843D7">
        <w:rPr>
          <w:rFonts w:cs="Lucida Sans Unicode"/>
          <w:noProof/>
          <w:lang w:val="en-US"/>
        </w:rPr>
        <w:t>)</w:t>
      </w:r>
      <w:r w:rsidR="00532744" w:rsidRPr="00AA7110">
        <w:rPr>
          <w:rFonts w:cs="Lucida Sans Unicode"/>
          <w:lang w:val="en-US"/>
        </w:rPr>
        <w:fldChar w:fldCharType="end"/>
      </w:r>
      <w:r w:rsidR="00914DB3" w:rsidRPr="00AA7110">
        <w:rPr>
          <w:rFonts w:cs="Lucida Sans Unicode"/>
          <w:lang w:val="en-US"/>
        </w:rPr>
        <w:t xml:space="preserve">. </w:t>
      </w:r>
      <w:r w:rsidR="00976994">
        <w:rPr>
          <w:rFonts w:cs="Lucida Sans Unicode"/>
          <w:lang w:val="en-US"/>
        </w:rPr>
        <w:t>Therefore,</w:t>
      </w:r>
      <w:r w:rsidR="00976994" w:rsidRPr="00AA7110">
        <w:rPr>
          <w:rFonts w:cs="Lucida Sans Unicode"/>
          <w:lang w:val="en-US"/>
        </w:rPr>
        <w:t xml:space="preserve"> </w:t>
      </w:r>
      <w:r w:rsidR="00914DB3" w:rsidRPr="00AA7110">
        <w:rPr>
          <w:rFonts w:cs="Lucida Sans Unicode"/>
          <w:lang w:val="en-US"/>
        </w:rPr>
        <w:t xml:space="preserve">testing for this genotype prior to treatment may </w:t>
      </w:r>
      <w:r>
        <w:rPr>
          <w:rFonts w:cs="Lucida Sans Unicode"/>
          <w:lang w:val="en-US"/>
        </w:rPr>
        <w:t xml:space="preserve">identify </w:t>
      </w:r>
      <w:r w:rsidR="00914DB3" w:rsidRPr="00AA7110">
        <w:rPr>
          <w:rFonts w:cs="Lucida Sans Unicode"/>
          <w:lang w:val="en-US"/>
        </w:rPr>
        <w:t xml:space="preserve">patients </w:t>
      </w:r>
      <w:r>
        <w:rPr>
          <w:rFonts w:cs="Lucida Sans Unicode"/>
          <w:lang w:val="en-US"/>
        </w:rPr>
        <w:t xml:space="preserve">at risk of </w:t>
      </w:r>
      <w:r w:rsidR="005119F3">
        <w:rPr>
          <w:rFonts w:cs="Lucida Sans Unicode"/>
          <w:lang w:val="en-US"/>
        </w:rPr>
        <w:t>developing its nephrotoxic adverse effects</w:t>
      </w:r>
      <w:r w:rsidR="00914DB3" w:rsidRPr="00AA7110">
        <w:rPr>
          <w:rFonts w:cs="Lucida Sans Unicode"/>
          <w:lang w:val="en-US"/>
        </w:rPr>
        <w:t xml:space="preserve">. </w:t>
      </w:r>
      <w:r w:rsidR="005119F3">
        <w:rPr>
          <w:rFonts w:cs="Lucida Sans Unicode"/>
          <w:lang w:val="en-US"/>
        </w:rPr>
        <w:t xml:space="preserve">Within our </w:t>
      </w:r>
      <w:r w:rsidR="001304CE">
        <w:rPr>
          <w:rFonts w:cs="Lucida Sans Unicode"/>
          <w:lang w:val="en-US"/>
        </w:rPr>
        <w:t>Centre</w:t>
      </w:r>
      <w:r w:rsidR="005119F3">
        <w:rPr>
          <w:rFonts w:cs="Lucida Sans Unicode"/>
          <w:lang w:val="en-US"/>
        </w:rPr>
        <w:t>, t</w:t>
      </w:r>
      <w:r w:rsidR="00914DB3" w:rsidRPr="00AA7110">
        <w:rPr>
          <w:rFonts w:cs="Lucida Sans Unicode"/>
          <w:lang w:val="en-US"/>
        </w:rPr>
        <w:t xml:space="preserve">he </w:t>
      </w:r>
      <w:r w:rsidR="00882B17" w:rsidRPr="00AA7110">
        <w:rPr>
          <w:rFonts w:cs="Lucida Sans Unicode"/>
          <w:lang w:val="en-US"/>
        </w:rPr>
        <w:t xml:space="preserve">search for genes responsible for </w:t>
      </w:r>
      <w:r w:rsidR="00882B17" w:rsidRPr="00AA7110">
        <w:t xml:space="preserve">cisplatin </w:t>
      </w:r>
      <w:r w:rsidR="00F93E3A">
        <w:t xml:space="preserve">and </w:t>
      </w:r>
      <w:r w:rsidR="00567AAD">
        <w:t>AG</w:t>
      </w:r>
      <w:r w:rsidR="00F93E3A">
        <w:t xml:space="preserve"> induced renal tubular damage </w:t>
      </w:r>
      <w:r w:rsidR="00882B17" w:rsidRPr="00AA7110">
        <w:t>is</w:t>
      </w:r>
      <w:r w:rsidR="00914DB3" w:rsidRPr="00AA7110">
        <w:t xml:space="preserve"> currently underway</w:t>
      </w:r>
      <w:r w:rsidR="003F078B">
        <w:t xml:space="preserve"> </w:t>
      </w:r>
      <w:r w:rsidR="00532744">
        <w:fldChar w:fldCharType="begin"/>
      </w:r>
      <w:r w:rsidR="006843D7">
        <w:instrText xml:space="preserve"> ADDIN EN.CITE &lt;EndNote&gt;&lt;Cite&gt;&lt;Author&gt;Hawcutt&lt;/Author&gt;&lt;Year&gt;2011&lt;/Year&gt;&lt;RecNum&gt;4063&lt;/RecNum&gt;&lt;DisplayText&gt;(D. Hawcutt, 2011)&lt;/DisplayText&gt;&lt;record&gt;&lt;rec-number&gt;4063&lt;/rec-number&gt;&lt;foreign-keys&gt;&lt;key app="EN" db-id="z52rfde24t20vyeew2ax2teivr5aawpf5etz" timestamp="1469527602"&gt;4063&lt;/key&gt;&lt;/foreign-keys&gt;&lt;ref-type name="Web Page"&gt;12&lt;/ref-type&gt;&lt;contributors&gt;&lt;authors&gt;&lt;author&gt;Hawcutt, D.&lt;/author&gt;&lt;/authors&gt;&lt;/contributors&gt;&lt;titles&gt;&lt;title&gt;Molecular Genetics of Adverse Drug Reactions in Children&lt;/title&gt;&lt;/titles&gt;&lt;volume&gt;2016&lt;/volume&gt;&lt;number&gt;26 July&lt;/number&gt;&lt;dates&gt;&lt;year&gt;2011&lt;/year&gt;&lt;/dates&gt;&lt;urls&gt;&lt;related-urls&gt;&lt;url&gt;https://ukctg.nihr.ac.uk/trials/trial-details/trial-details?trialNumber=CPMS9025&lt;/url&gt;&lt;/related-urls&gt;&lt;/urls&gt;&lt;/record&gt;&lt;/Cite&gt;&lt;/EndNote&gt;</w:instrText>
      </w:r>
      <w:r w:rsidR="00532744">
        <w:fldChar w:fldCharType="separate"/>
      </w:r>
      <w:r w:rsidR="006843D7">
        <w:rPr>
          <w:noProof/>
        </w:rPr>
        <w:t>(</w:t>
      </w:r>
      <w:hyperlink w:anchor="_ENREF_35" w:tooltip="Hawcutt, 2011 #4063" w:history="1">
        <w:r w:rsidR="004910D6">
          <w:rPr>
            <w:noProof/>
          </w:rPr>
          <w:t>D. Hawcutt, 2011</w:t>
        </w:r>
      </w:hyperlink>
      <w:r w:rsidR="006843D7">
        <w:rPr>
          <w:noProof/>
        </w:rPr>
        <w:t>)</w:t>
      </w:r>
      <w:r w:rsidR="00532744">
        <w:fldChar w:fldCharType="end"/>
      </w:r>
      <w:r w:rsidR="00914DB3" w:rsidRPr="00AA7110">
        <w:t>.</w:t>
      </w:r>
      <w:r w:rsidR="00914DB3">
        <w:t xml:space="preserve"> </w:t>
      </w:r>
    </w:p>
    <w:p w14:paraId="0DE6EAFB" w14:textId="77777777" w:rsidR="00752F3E" w:rsidRPr="0004157D" w:rsidRDefault="007A4CD5" w:rsidP="00BD044B">
      <w:pPr>
        <w:pStyle w:val="Heading1"/>
      </w:pPr>
      <w:bookmarkStart w:id="11" w:name="_Toc340866362"/>
      <w:r>
        <w:t xml:space="preserve">4. </w:t>
      </w:r>
      <w:r w:rsidR="00CE4ADF">
        <w:t>C</w:t>
      </w:r>
      <w:r w:rsidR="00752F3E" w:rsidRPr="0004157D">
        <w:t xml:space="preserve">onsequences </w:t>
      </w:r>
      <w:r w:rsidR="00752F3E" w:rsidRPr="00DD6E3E">
        <w:t xml:space="preserve">of </w:t>
      </w:r>
      <w:r w:rsidR="0004157D" w:rsidRPr="00DD6E3E">
        <w:t>drug-induced</w:t>
      </w:r>
      <w:r w:rsidR="0004157D">
        <w:t xml:space="preserve"> </w:t>
      </w:r>
      <w:r w:rsidR="00752F3E" w:rsidRPr="0004157D">
        <w:t>AKI</w:t>
      </w:r>
      <w:bookmarkEnd w:id="11"/>
    </w:p>
    <w:p w14:paraId="6ED160E5" w14:textId="289718D6" w:rsidR="00CE4ADF" w:rsidRDefault="00CE4ADF" w:rsidP="00F20F3D">
      <w:pPr>
        <w:spacing w:line="480" w:lineRule="auto"/>
        <w:jc w:val="both"/>
      </w:pPr>
      <w:r>
        <w:t>It has been recognised that the presence of AKI</w:t>
      </w:r>
      <w:r w:rsidR="00567AAD">
        <w:t>, of any aetiology,</w:t>
      </w:r>
      <w:r>
        <w:t xml:space="preserve"> independently correlates acutely</w:t>
      </w:r>
      <w:r w:rsidR="004F4B9B">
        <w:t xml:space="preserve"> with a longer hospital stay</w:t>
      </w:r>
      <w:r w:rsidR="00A7219F">
        <w:t>,</w:t>
      </w:r>
      <w:r w:rsidR="004F4B9B">
        <w:t xml:space="preserve"> with</w:t>
      </w:r>
      <w:r>
        <w:t xml:space="preserve"> greater mortality and in the long-term</w:t>
      </w:r>
      <w:r w:rsidR="004F4B9B">
        <w:t>,</w:t>
      </w:r>
      <w:r>
        <w:t xml:space="preserve"> a worse renal outcome </w:t>
      </w:r>
      <w:r w:rsidR="00532744">
        <w:fldChar w:fldCharType="begin"/>
      </w:r>
      <w:r w:rsidR="006843D7">
        <w:instrText xml:space="preserve"> ADDIN EN.CITE &lt;EndNote&gt;&lt;Cite&gt;&lt;Author&gt;Askenazi&lt;/Author&gt;&lt;Year&gt;2011&lt;/Year&gt;&lt;RecNum&gt;3938&lt;/RecNum&gt;&lt;DisplayText&gt;(Askenazi, 2011)&lt;/DisplayText&gt;&lt;record&gt;&lt;rec-number&gt;3938&lt;/rec-number&gt;&lt;foreign-keys&gt;&lt;key app="EN" db-id="z52rfde24t20vyeew2ax2teivr5aawpf5etz" timestamp="1431373520"&gt;3938&lt;/key&gt;&lt;/foreign-keys&gt;&lt;ref-type name="Journal Article"&gt;17&lt;/ref-type&gt;&lt;contributors&gt;&lt;authors&gt;&lt;author&gt;Askenazi, D.&lt;/author&gt;&lt;/authors&gt;&lt;/contributors&gt;&lt;auth-address&gt;University of Alabama at Birmingham, Birmingham, Alabama 35233, USA. daskenazi@peds.uab.edu&lt;/auth-address&gt;&lt;titles&gt;&lt;title&gt;Evaluation and management of critically ill children with acute kidney injury&lt;/title&gt;&lt;secondary-title&gt;Current opinion in pediatrics&lt;/secondary-title&gt;&lt;alt-title&gt;Curr Opin Pediatr&lt;/alt-title&gt;&lt;/titles&gt;&lt;periodical&gt;&lt;full-title&gt;Current opinion in pediatrics&lt;/full-title&gt;&lt;abbr-1&gt;Curr Opin Pediatr&lt;/abbr-1&gt;&lt;/periodical&gt;&lt;alt-periodical&gt;&lt;full-title&gt;Current opinion in pediatrics&lt;/full-title&gt;&lt;abbr-1&gt;Curr Opin Pediatr&lt;/abbr-1&gt;&lt;/alt-periodical&gt;&lt;pages&gt;201-7&lt;/pages&gt;&lt;volume&gt;23&lt;/volume&gt;&lt;number&gt;2&lt;/number&gt;&lt;edition&gt;2010/12/31&lt;/edition&gt;&lt;keywords&gt;&lt;keyword&gt;Acute Kidney Injury/diagnosis/*etiology/*therapy&lt;/keyword&gt;&lt;keyword&gt;Biological Markers/blood&lt;/keyword&gt;&lt;keyword&gt;Child&lt;/keyword&gt;&lt;keyword&gt;Creatinine/*blood&lt;/keyword&gt;&lt;keyword&gt;Critical Illness&lt;/keyword&gt;&lt;keyword&gt;Diagnosis, Differential&lt;/keyword&gt;&lt;keyword&gt;Fluid Therapy/adverse effects&lt;/keyword&gt;&lt;keyword&gt;Humans&lt;/keyword&gt;&lt;keyword&gt;Renal Replacement Therapy&lt;/keyword&gt;&lt;/keywords&gt;&lt;dates&gt;&lt;year&gt;2011&lt;/year&gt;&lt;pub-dates&gt;&lt;date&gt;Apr&lt;/date&gt;&lt;/pub-dates&gt;&lt;/dates&gt;&lt;isbn&gt;1531-698X (Electronic)&amp;#xD;1040-8703 (Linking)&lt;/isbn&gt;&lt;accession-num&gt;21191296&lt;/accession-num&gt;&lt;work-type&gt;Research Support, Non-U.S. Gov&amp;apos;t&amp;#xD;Review&lt;/work-type&gt;&lt;urls&gt;&lt;related-urls&gt;&lt;url&gt;http://www.ncbi.nlm.nih.gov/pubmed/21191296&lt;/url&gt;&lt;/related-urls&gt;&lt;/urls&gt;&lt;custom2&gt;3289546&lt;/custom2&gt;&lt;electronic-resource-num&gt;10.1097/MOP.0b013e328342ff37&lt;/electronic-resource-num&gt;&lt;language&gt;eng&lt;/language&gt;&lt;/record&gt;&lt;/Cite&gt;&lt;/EndNote&gt;</w:instrText>
      </w:r>
      <w:r w:rsidR="00532744">
        <w:fldChar w:fldCharType="separate"/>
      </w:r>
      <w:r w:rsidR="006843D7">
        <w:rPr>
          <w:noProof/>
        </w:rPr>
        <w:t>(</w:t>
      </w:r>
      <w:hyperlink w:anchor="_ENREF_6" w:tooltip="Askenazi, 2011 #3938" w:history="1">
        <w:r w:rsidR="004910D6">
          <w:rPr>
            <w:noProof/>
          </w:rPr>
          <w:t>Askenazi, 2011</w:t>
        </w:r>
      </w:hyperlink>
      <w:r w:rsidR="006843D7">
        <w:rPr>
          <w:noProof/>
        </w:rPr>
        <w:t>)</w:t>
      </w:r>
      <w:r w:rsidR="00532744">
        <w:fldChar w:fldCharType="end"/>
      </w:r>
      <w:r>
        <w:t xml:space="preserve">. The acute complications are mainly associated with the fluid overload resulting from AKI and in the longer term, incomplete renal recovery or accelerated progression to CKD. </w:t>
      </w:r>
    </w:p>
    <w:p w14:paraId="717F167E" w14:textId="398F338F" w:rsidR="00752F3E" w:rsidRDefault="00882B17" w:rsidP="00F20F3D">
      <w:pPr>
        <w:spacing w:line="480" w:lineRule="auto"/>
        <w:jc w:val="both"/>
      </w:pPr>
      <w:r>
        <w:t xml:space="preserve">Due to </w:t>
      </w:r>
      <w:r w:rsidR="00233904">
        <w:t xml:space="preserve">the increase in </w:t>
      </w:r>
      <w:r w:rsidR="003B6F67">
        <w:t xml:space="preserve">overall </w:t>
      </w:r>
      <w:r w:rsidR="004C7849">
        <w:t>life expectancy,</w:t>
      </w:r>
      <w:r>
        <w:t xml:space="preserve"> the kidney </w:t>
      </w:r>
      <w:r w:rsidR="004C7849">
        <w:t xml:space="preserve">is </w:t>
      </w:r>
      <w:r>
        <w:t xml:space="preserve">a susceptible organ to </w:t>
      </w:r>
      <w:r w:rsidR="003B6F67">
        <w:t xml:space="preserve">the impact of </w:t>
      </w:r>
      <w:r>
        <w:t xml:space="preserve">co-morbidities, such as diabetes and ischaemic vascular </w:t>
      </w:r>
      <w:r w:rsidR="004C7849">
        <w:t>disease;</w:t>
      </w:r>
      <w:r>
        <w:t xml:space="preserve"> </w:t>
      </w:r>
      <w:r w:rsidR="004C7849">
        <w:t xml:space="preserve">therefore </w:t>
      </w:r>
      <w:r w:rsidR="00752F3E" w:rsidRPr="00752F3E">
        <w:t>CKD is emerging as an important healthcare pr</w:t>
      </w:r>
      <w:r>
        <w:t>oblem in the general population</w:t>
      </w:r>
      <w:r w:rsidR="004C7849">
        <w:t xml:space="preserve"> </w:t>
      </w:r>
      <w:r w:rsidR="00532744">
        <w:fldChar w:fldCharType="begin"/>
      </w:r>
      <w:r w:rsidR="006843D7">
        <w:instrText xml:space="preserve"> ADDIN EN.CITE &lt;EndNote&gt;&lt;Cite&gt;&lt;Author&gt;Imran&lt;/Author&gt;&lt;Year&gt;2015&lt;/Year&gt;&lt;RecNum&gt;3969&lt;/RecNum&gt;&lt;DisplayText&gt;(Imran, et al., 2015)&lt;/DisplayText&gt;&lt;record&gt;&lt;rec-number&gt;3969&lt;/rec-number&gt;&lt;foreign-keys&gt;&lt;key app="EN" db-id="z52rfde24t20vyeew2ax2teivr5aawpf5etz" timestamp="1432499574"&gt;3969&lt;/key&gt;&lt;/foreign-keys&gt;&lt;ref-type name="Journal Article"&gt;17&lt;/ref-type&gt;&lt;contributors&gt;&lt;authors&gt;&lt;author&gt;Imran, S.&lt;/author&gt;&lt;author&gt;Sheikh, A.&lt;/author&gt;&lt;author&gt;Saeed, Z.&lt;/author&gt;&lt;author&gt;Khan, S. A.&lt;/author&gt;&lt;author&gt;Malik, A. O.&lt;/author&gt;&lt;author&gt;Patel, J.&lt;/author&gt;&lt;author&gt;Kashif, W.&lt;/author&gt;&lt;author&gt;Hussain, A.&lt;/author&gt;&lt;/authors&gt;&lt;/contributors&gt;&lt;auth-address&gt;Medical College, Aga Khan University Hospital, Karachi.&amp;#xD;Department of Medicine, Aga Khan University Hospital, Karachi.&lt;/auth-address&gt;&lt;titles&gt;&lt;title&gt;Burden of chronic kidney disease in an urban city of Pakistan, a cross-sectional study&lt;/title&gt;&lt;secondary-title&gt;JPMA. The Journal of the Pakistan Medical Association&lt;/secondary-title&gt;&lt;alt-title&gt;J Pak Med Assoc&lt;/alt-title&gt;&lt;/titles&gt;&lt;periodical&gt;&lt;full-title&gt;JPMA. The Journal of the Pakistan Medical Association&lt;/full-title&gt;&lt;abbr-1&gt;J Pak Med Assoc&lt;/abbr-1&gt;&lt;/periodical&gt;&lt;alt-periodical&gt;&lt;full-title&gt;JPMA. The Journal of the Pakistan Medical Association&lt;/full-title&gt;&lt;abbr-1&gt;J Pak Med Assoc&lt;/abbr-1&gt;&lt;/alt-periodical&gt;&lt;pages&gt;366-9&lt;/pages&gt;&lt;volume&gt;65&lt;/volume&gt;&lt;number&gt;4&lt;/number&gt;&lt;edition&gt;2015/05/16&lt;/edition&gt;&lt;dates&gt;&lt;year&gt;2015&lt;/year&gt;&lt;pub-dates&gt;&lt;date&gt;Apr&lt;/date&gt;&lt;/pub-dates&gt;&lt;/dates&gt;&lt;isbn&gt;0030-9982 (Print)&amp;#xD;0030-9982 (Linking)&lt;/isbn&gt;&lt;accession-num&gt;25976568&lt;/accession-num&gt;&lt;urls&gt;&lt;related-urls&gt;&lt;url&gt;http://www.ncbi.nlm.nih.gov/pubmed/25976568&lt;/url&gt;&lt;/related-urls&gt;&lt;/urls&gt;&lt;language&gt;eng&lt;/language&gt;&lt;/record&gt;&lt;/Cite&gt;&lt;/EndNote&gt;</w:instrText>
      </w:r>
      <w:r w:rsidR="00532744">
        <w:fldChar w:fldCharType="separate"/>
      </w:r>
      <w:r w:rsidR="006843D7">
        <w:rPr>
          <w:noProof/>
        </w:rPr>
        <w:t>(</w:t>
      </w:r>
      <w:hyperlink w:anchor="_ENREF_39" w:tooltip="Imran, 2015 #3969" w:history="1">
        <w:r w:rsidR="004910D6">
          <w:rPr>
            <w:noProof/>
          </w:rPr>
          <w:t>Imran, et al., 2015</w:t>
        </w:r>
      </w:hyperlink>
      <w:r w:rsidR="006843D7">
        <w:rPr>
          <w:noProof/>
        </w:rPr>
        <w:t>)</w:t>
      </w:r>
      <w:r w:rsidR="00532744">
        <w:fldChar w:fldCharType="end"/>
      </w:r>
      <w:r>
        <w:t>.</w:t>
      </w:r>
      <w:r w:rsidR="00752F3E" w:rsidRPr="00752F3E">
        <w:t xml:space="preserve"> </w:t>
      </w:r>
      <w:r w:rsidR="001D380A">
        <w:t>As many patients with drug-</w:t>
      </w:r>
      <w:r w:rsidR="00C85BCD">
        <w:t xml:space="preserve">induced AKI have additional co-morbidities, it is difficult to </w:t>
      </w:r>
      <w:r w:rsidR="00233904">
        <w:t xml:space="preserve">determine </w:t>
      </w:r>
      <w:r w:rsidR="00C85BCD">
        <w:t xml:space="preserve">the precise long-term </w:t>
      </w:r>
      <w:r w:rsidR="00D060EA">
        <w:t xml:space="preserve">risk of </w:t>
      </w:r>
      <w:r w:rsidR="00C85BCD">
        <w:t xml:space="preserve">CKD </w:t>
      </w:r>
      <w:r w:rsidR="00D060EA">
        <w:t xml:space="preserve">from use </w:t>
      </w:r>
      <w:r w:rsidR="00C85BCD">
        <w:t>o</w:t>
      </w:r>
      <w:r w:rsidR="001D380A">
        <w:t xml:space="preserve">f </w:t>
      </w:r>
      <w:r w:rsidR="00C85BCD">
        <w:t>the drug in question. However</w:t>
      </w:r>
      <w:r w:rsidR="00233904">
        <w:t>,</w:t>
      </w:r>
      <w:r w:rsidR="00C85BCD">
        <w:t xml:space="preserve"> in a large study by Goldstein’s group, 70% of children who were exposed to either &gt;3 days of </w:t>
      </w:r>
      <w:r w:rsidR="00567AAD">
        <w:t xml:space="preserve">AG </w:t>
      </w:r>
      <w:r w:rsidR="00C85BCD">
        <w:t>or &gt;3 nephrotoxic agents</w:t>
      </w:r>
      <w:r w:rsidR="00233904">
        <w:t>,</w:t>
      </w:r>
      <w:r w:rsidR="00C85BCD">
        <w:t xml:space="preserve"> and who developed AKI</w:t>
      </w:r>
      <w:r w:rsidR="006B2338">
        <w:t>,</w:t>
      </w:r>
      <w:r w:rsidR="00C85BCD">
        <w:t xml:space="preserve"> demonstrated features of residual kidney damage</w:t>
      </w:r>
      <w:r>
        <w:t xml:space="preserve"> as early as 6 months post </w:t>
      </w:r>
      <w:r w:rsidR="00C85BCD">
        <w:t xml:space="preserve">AKI </w:t>
      </w:r>
      <w:r w:rsidR="00532744">
        <w:fldChar w:fldCharType="begin">
          <w:fldData xml:space="preserve">PEVuZE5vdGU+PENpdGU+PEF1dGhvcj5NZW5vbjwvQXV0aG9yPjxZZWFyPjIwMTQ8L1llYXI+PFJl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</w:fldData>
        </w:fldChar>
      </w:r>
      <w:r w:rsidR="006843D7">
        <w:instrText xml:space="preserve"> ADDIN EN.CITE </w:instrText>
      </w:r>
      <w:r w:rsidR="006843D7">
        <w:fldChar w:fldCharType="begin">
          <w:fldData xml:space="preserve">PEVuZE5vdGU+PENpdGU+PEF1dGhvcj5NZW5vbjwvQXV0aG9yPjxZZWFyPjIwMTQ8L1llYXI+PFJl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</w:fldData>
        </w:fldChar>
      </w:r>
      <w:r w:rsidR="006843D7">
        <w:instrText xml:space="preserve"> ADDIN EN.CITE.DATA </w:instrText>
      </w:r>
      <w:r w:rsidR="006843D7">
        <w:fldChar w:fldCharType="end"/>
      </w:r>
      <w:r w:rsidR="00532744">
        <w:fldChar w:fldCharType="separate"/>
      </w:r>
      <w:r w:rsidR="006843D7">
        <w:rPr>
          <w:noProof/>
        </w:rPr>
        <w:t>(</w:t>
      </w:r>
      <w:hyperlink w:anchor="_ENREF_62" w:tooltip="Menon, 2014 #3925" w:history="1">
        <w:r w:rsidR="004910D6">
          <w:rPr>
            <w:noProof/>
          </w:rPr>
          <w:t>Menon, Kirkendall, Nguyen, &amp; Goldstein, 2014</w:t>
        </w:r>
      </w:hyperlink>
      <w:r w:rsidR="006843D7">
        <w:rPr>
          <w:noProof/>
        </w:rPr>
        <w:t>)</w:t>
      </w:r>
      <w:r w:rsidR="00532744">
        <w:fldChar w:fldCharType="end"/>
      </w:r>
      <w:r w:rsidR="00C85BCD">
        <w:t>. Longer-term studies are required to confirm these findings</w:t>
      </w:r>
      <w:r w:rsidR="00233904">
        <w:t>,</w:t>
      </w:r>
      <w:r w:rsidR="00C85BCD">
        <w:t xml:space="preserve"> however</w:t>
      </w:r>
      <w:r w:rsidR="00233904">
        <w:t>,</w:t>
      </w:r>
      <w:r w:rsidR="00C85BCD">
        <w:t xml:space="preserve"> this is in keeping with the earlier described studies on the cumulative effect of </w:t>
      </w:r>
      <w:r w:rsidR="00567AAD">
        <w:t xml:space="preserve">AG </w:t>
      </w:r>
      <w:r w:rsidR="00C85BCD">
        <w:t xml:space="preserve">in patients with CF. </w:t>
      </w:r>
      <w:r>
        <w:t>Reducing</w:t>
      </w:r>
      <w:r w:rsidR="00752F3E" w:rsidRPr="00752F3E">
        <w:t xml:space="preserve"> the long-term </w:t>
      </w:r>
      <w:r w:rsidR="00AB020A" w:rsidRPr="00752F3E">
        <w:t>consequence</w:t>
      </w:r>
      <w:r w:rsidR="00752F3E" w:rsidRPr="00752F3E">
        <w:t xml:space="preserve"> </w:t>
      </w:r>
      <w:r>
        <w:t xml:space="preserve">of </w:t>
      </w:r>
      <w:r w:rsidR="00752F3E" w:rsidRPr="00752F3E">
        <w:t xml:space="preserve">kidney </w:t>
      </w:r>
      <w:r w:rsidR="00752F3E" w:rsidRPr="00752F3E">
        <w:lastRenderedPageBreak/>
        <w:t xml:space="preserve">injury and inflammation </w:t>
      </w:r>
      <w:r w:rsidR="00233904">
        <w:t>associated</w:t>
      </w:r>
      <w:r w:rsidR="00752F3E" w:rsidRPr="00752F3E">
        <w:t xml:space="preserve"> </w:t>
      </w:r>
      <w:r w:rsidR="00233904">
        <w:t>with</w:t>
      </w:r>
      <w:r w:rsidR="00752F3E" w:rsidRPr="00752F3E">
        <w:t xml:space="preserve"> drugs administered during childhood is therefore an </w:t>
      </w:r>
      <w:r w:rsidR="00752F3E" w:rsidRPr="00DD6E3E">
        <w:t>important healthcare priority.</w:t>
      </w:r>
      <w:r w:rsidR="00DD4C81">
        <w:t xml:space="preserve"> </w:t>
      </w:r>
    </w:p>
    <w:p w14:paraId="338ECFCB" w14:textId="77777777" w:rsidR="0004157D" w:rsidRPr="0004157D" w:rsidRDefault="007A4CD5" w:rsidP="00BD044B">
      <w:pPr>
        <w:pStyle w:val="Heading1"/>
      </w:pPr>
      <w:bookmarkStart w:id="12" w:name="_Toc340866363"/>
      <w:r>
        <w:t xml:space="preserve">5. </w:t>
      </w:r>
      <w:r w:rsidR="0004157D" w:rsidRPr="0004157D">
        <w:t>Management of drug-induced AKI</w:t>
      </w:r>
      <w:bookmarkEnd w:id="12"/>
    </w:p>
    <w:p w14:paraId="08C66781" w14:textId="77777777" w:rsidR="0004157D" w:rsidRPr="0004157D" w:rsidRDefault="0004157D" w:rsidP="00BD044B">
      <w:pPr>
        <w:pStyle w:val="Heading2"/>
      </w:pPr>
      <w:bookmarkStart w:id="13" w:name="_Toc340866364"/>
      <w:r w:rsidRPr="0004157D">
        <w:t>Current</w:t>
      </w:r>
      <w:r>
        <w:t xml:space="preserve"> management</w:t>
      </w:r>
      <w:bookmarkEnd w:id="13"/>
    </w:p>
    <w:p w14:paraId="07D52A0A" w14:textId="45B9CD71" w:rsidR="005B1293" w:rsidRDefault="00287C9F" w:rsidP="00F20F3D">
      <w:pPr>
        <w:spacing w:line="480" w:lineRule="auto"/>
        <w:jc w:val="both"/>
      </w:pPr>
      <w:r>
        <w:t xml:space="preserve">The </w:t>
      </w:r>
      <w:r w:rsidR="00AA7110">
        <w:t xml:space="preserve">current </w:t>
      </w:r>
      <w:r w:rsidR="001D380A">
        <w:t>detection of AKI</w:t>
      </w:r>
      <w:r w:rsidR="00190851">
        <w:t xml:space="preserve"> is based on serum creatinine, urea and urine output</w:t>
      </w:r>
      <w:r w:rsidR="004D6A08">
        <w:t>,</w:t>
      </w:r>
      <w:r w:rsidR="00190851">
        <w:t xml:space="preserve"> with the </w:t>
      </w:r>
      <w:r w:rsidR="006368F7">
        <w:t xml:space="preserve">mainstay of </w:t>
      </w:r>
      <w:r>
        <w:t>m</w:t>
      </w:r>
      <w:r w:rsidR="00190851">
        <w:t>anagement being</w:t>
      </w:r>
      <w:r>
        <w:t xml:space="preserve"> supportive care and reducing </w:t>
      </w:r>
      <w:r w:rsidR="001D380A">
        <w:t xml:space="preserve">any </w:t>
      </w:r>
      <w:r>
        <w:t>fu</w:t>
      </w:r>
      <w:r w:rsidR="00B2210D">
        <w:t xml:space="preserve">rther renal </w:t>
      </w:r>
      <w:proofErr w:type="gramStart"/>
      <w:r w:rsidR="00B2210D">
        <w:t>insults</w:t>
      </w:r>
      <w:r w:rsidR="005B1293">
        <w:t xml:space="preserve"> </w:t>
      </w:r>
      <w:r w:rsidR="00B2210D">
        <w:t>.</w:t>
      </w:r>
      <w:proofErr w:type="gramEnd"/>
      <w:r w:rsidR="00B2210D">
        <w:t xml:space="preserve"> </w:t>
      </w:r>
      <w:r w:rsidR="00F93E3A">
        <w:t xml:space="preserve">National initiatives are in place to enhance the </w:t>
      </w:r>
      <w:r w:rsidR="004E0BC2">
        <w:t>earl</w:t>
      </w:r>
      <w:r w:rsidR="00AB020A">
        <w:t xml:space="preserve">y </w:t>
      </w:r>
      <w:r w:rsidR="00F93E3A">
        <w:t xml:space="preserve">detection of AKI and include reporting </w:t>
      </w:r>
      <w:r w:rsidR="000A608A">
        <w:t xml:space="preserve">estimated GFR values and </w:t>
      </w:r>
      <w:r w:rsidR="004E0BC2">
        <w:t xml:space="preserve">methods to alert clinicians </w:t>
      </w:r>
      <w:r w:rsidR="004E0BC2" w:rsidRPr="00956830">
        <w:t>to rising</w:t>
      </w:r>
      <w:r w:rsidR="000A608A" w:rsidRPr="00956830">
        <w:t xml:space="preserve"> creatinine measurements</w:t>
      </w:r>
      <w:r w:rsidR="004E0BC2" w:rsidRPr="00956830">
        <w:t xml:space="preserve"> </w:t>
      </w:r>
      <w:r w:rsidR="00532744" w:rsidRPr="00956830">
        <w:fldChar w:fldCharType="begin"/>
      </w:r>
      <w:r w:rsidR="006843D7" w:rsidRPr="00956830">
        <w:instrText xml:space="preserve"> ADDIN EN.CITE &lt;EndNote&gt;&lt;Cite&gt;&lt;Author&gt;England&lt;/Author&gt;&lt;Year&gt;Date accessed 20.6.15&lt;/Year&gt;&lt;RecNum&gt;3997&lt;/RecNum&gt;&lt;DisplayText&gt;(England, Date accessed 20.6.15)&lt;/DisplayText&gt;&lt;record&gt;&lt;rec-number&gt;3997&lt;/rec-number&gt;&lt;foreign-keys&gt;&lt;key app="EN" db-id="z52rfde24t20vyeew2ax2teivr5aawpf5etz" timestamp="1434816824"&gt;3997&lt;/key&gt;&lt;/foreign-keys&gt;&lt;ref-type name="Journal Article"&gt;17&lt;/ref-type&gt;&lt;contributors&gt;&lt;authors&gt;&lt;author&gt;NHS England&lt;/author&gt;&lt;/authors&gt;&lt;/contributors&gt;&lt;titles&gt;&lt;/titles&gt;&lt;dates&gt;&lt;year&gt;Date accessed 20.6.15&lt;/year&gt;&lt;/dates&gt;&lt;urls&gt;&lt;related-urls&gt;&lt;url&gt;http://www.england.nhs.uk/ourwork/patientsafety/akiprogramme/&lt;/url&gt;&lt;/related-urls&gt;&lt;/urls&gt;&lt;/record&gt;&lt;/Cite&gt;&lt;/EndNote&gt;</w:instrText>
      </w:r>
      <w:r w:rsidR="00532744" w:rsidRPr="00956830">
        <w:fldChar w:fldCharType="separate"/>
      </w:r>
      <w:r w:rsidR="006843D7" w:rsidRPr="00956830">
        <w:rPr>
          <w:noProof/>
        </w:rPr>
        <w:t>(</w:t>
      </w:r>
      <w:hyperlink w:anchor="_ENREF_23" w:tooltip="England, Date accessed 20.6.15 #3997" w:history="1">
        <w:r w:rsidR="004910D6" w:rsidRPr="00956830">
          <w:rPr>
            <w:noProof/>
          </w:rPr>
          <w:t>England, Date accessed 20.6.15</w:t>
        </w:r>
      </w:hyperlink>
      <w:r w:rsidR="006843D7" w:rsidRPr="00956830">
        <w:rPr>
          <w:noProof/>
        </w:rPr>
        <w:t>)</w:t>
      </w:r>
      <w:r w:rsidR="00532744" w:rsidRPr="00956830">
        <w:fldChar w:fldCharType="end"/>
      </w:r>
      <w:r w:rsidR="004D6A08" w:rsidRPr="00956830">
        <w:t>. While</w:t>
      </w:r>
      <w:r w:rsidR="004D6A08">
        <w:t xml:space="preserve"> </w:t>
      </w:r>
      <w:r w:rsidR="000A608A">
        <w:t>these are more</w:t>
      </w:r>
      <w:r w:rsidR="004E0BC2">
        <w:t xml:space="preserve"> complicated to introduce in a</w:t>
      </w:r>
      <w:r w:rsidR="000A608A">
        <w:t xml:space="preserve"> childhood population due to variations in </w:t>
      </w:r>
      <w:r w:rsidR="004E0BC2">
        <w:t xml:space="preserve">the creatinine </w:t>
      </w:r>
      <w:r w:rsidR="000A608A">
        <w:t xml:space="preserve">values according to age and body size, strategies </w:t>
      </w:r>
      <w:r w:rsidR="006368F7">
        <w:t xml:space="preserve">have been developed </w:t>
      </w:r>
      <w:r w:rsidR="000A608A">
        <w:t xml:space="preserve">to </w:t>
      </w:r>
      <w:r w:rsidR="004E0BC2">
        <w:t>overcome</w:t>
      </w:r>
      <w:r w:rsidR="000A608A">
        <w:t xml:space="preserve"> this. </w:t>
      </w:r>
      <w:r w:rsidR="005B1293">
        <w:t xml:space="preserve"> </w:t>
      </w:r>
    </w:p>
    <w:p w14:paraId="56676987" w14:textId="77777777" w:rsidR="005B1293" w:rsidRDefault="005B1293" w:rsidP="00F20F3D">
      <w:pPr>
        <w:spacing w:line="480" w:lineRule="auto"/>
        <w:jc w:val="both"/>
      </w:pPr>
      <w:r>
        <w:t>In general, management should involve</w:t>
      </w:r>
      <w:proofErr w:type="gramStart"/>
      <w:r>
        <w:t>;</w:t>
      </w:r>
      <w:proofErr w:type="gramEnd"/>
      <w:r>
        <w:t xml:space="preserve"> </w:t>
      </w:r>
    </w:p>
    <w:p w14:paraId="35DAD0E9" w14:textId="25FCFF4F" w:rsidR="005B1293" w:rsidRDefault="005B1293" w:rsidP="008839A5">
      <w:pPr>
        <w:pStyle w:val="ListParagraph"/>
        <w:numPr>
          <w:ilvl w:val="0"/>
          <w:numId w:val="5"/>
        </w:numPr>
        <w:spacing w:line="480" w:lineRule="auto"/>
        <w:jc w:val="both"/>
      </w:pPr>
      <w:r>
        <w:t>Identification</w:t>
      </w:r>
    </w:p>
    <w:p w14:paraId="7782E4EF" w14:textId="1B2FBC1C" w:rsidR="005B1293" w:rsidRDefault="005B1293" w:rsidP="008839A5">
      <w:pPr>
        <w:pStyle w:val="ListParagraph"/>
        <w:numPr>
          <w:ilvl w:val="0"/>
          <w:numId w:val="5"/>
        </w:numPr>
        <w:spacing w:line="480" w:lineRule="auto"/>
        <w:jc w:val="both"/>
      </w:pPr>
      <w:proofErr w:type="gramStart"/>
      <w:r>
        <w:t>i</w:t>
      </w:r>
      <w:r w:rsidR="00396BF7">
        <w:t>nforming</w:t>
      </w:r>
      <w:proofErr w:type="gramEnd"/>
      <w:r w:rsidR="00396BF7">
        <w:t xml:space="preserve"> the patient</w:t>
      </w:r>
    </w:p>
    <w:p w14:paraId="23254D39" w14:textId="77777777" w:rsidR="005B1293" w:rsidRDefault="005B1293" w:rsidP="008839A5">
      <w:pPr>
        <w:pStyle w:val="ListParagraph"/>
        <w:numPr>
          <w:ilvl w:val="0"/>
          <w:numId w:val="5"/>
        </w:numPr>
        <w:spacing w:line="480" w:lineRule="auto"/>
        <w:jc w:val="both"/>
      </w:pPr>
      <w:proofErr w:type="gramStart"/>
      <w:r>
        <w:t>reducing</w:t>
      </w:r>
      <w:proofErr w:type="gramEnd"/>
      <w:r>
        <w:t xml:space="preserve"> further nephrotoxic insults</w:t>
      </w:r>
    </w:p>
    <w:p w14:paraId="13C4A520" w14:textId="77777777" w:rsidR="005B1293" w:rsidRDefault="005B1293" w:rsidP="008839A5">
      <w:pPr>
        <w:pStyle w:val="ListParagraph"/>
        <w:numPr>
          <w:ilvl w:val="0"/>
          <w:numId w:val="5"/>
        </w:numPr>
        <w:spacing w:line="480" w:lineRule="auto"/>
        <w:jc w:val="both"/>
      </w:pPr>
      <w:proofErr w:type="gramStart"/>
      <w:r>
        <w:t>assessing</w:t>
      </w:r>
      <w:proofErr w:type="gramEnd"/>
      <w:r>
        <w:t xml:space="preserve"> and supporting adequate hydration</w:t>
      </w:r>
    </w:p>
    <w:p w14:paraId="744C6A3F" w14:textId="5D2DC162" w:rsidR="00434E34" w:rsidRDefault="005B1293" w:rsidP="008839A5">
      <w:pPr>
        <w:pStyle w:val="ListParagraph"/>
        <w:numPr>
          <w:ilvl w:val="0"/>
          <w:numId w:val="5"/>
        </w:numPr>
        <w:spacing w:line="480" w:lineRule="auto"/>
        <w:jc w:val="both"/>
      </w:pPr>
      <w:proofErr w:type="gramStart"/>
      <w:r>
        <w:t>identifying</w:t>
      </w:r>
      <w:proofErr w:type="gramEnd"/>
      <w:r>
        <w:t xml:space="preserve"> the need for </w:t>
      </w:r>
      <w:r w:rsidR="00396BF7">
        <w:t xml:space="preserve">senior and/or </w:t>
      </w:r>
      <w:r w:rsidR="00434E34">
        <w:t xml:space="preserve">specialist input </w:t>
      </w:r>
      <w:r w:rsidR="00396BF7">
        <w:t>(eg: nephrologist review)</w:t>
      </w:r>
    </w:p>
    <w:p w14:paraId="5499DCE2" w14:textId="464CEC3A" w:rsidR="005B1293" w:rsidRDefault="00434E34" w:rsidP="008839A5">
      <w:pPr>
        <w:pStyle w:val="ListParagraph"/>
        <w:numPr>
          <w:ilvl w:val="0"/>
          <w:numId w:val="5"/>
        </w:numPr>
        <w:spacing w:line="480" w:lineRule="auto"/>
        <w:jc w:val="both"/>
      </w:pPr>
      <w:proofErr w:type="gramStart"/>
      <w:r>
        <w:t>monitoring</w:t>
      </w:r>
      <w:proofErr w:type="gramEnd"/>
      <w:r>
        <w:t xml:space="preserve"> electrolytes to initiate </w:t>
      </w:r>
      <w:r w:rsidR="005B1293">
        <w:t>renal replacement therapy</w:t>
      </w:r>
      <w:r>
        <w:t xml:space="preserve"> if required</w:t>
      </w:r>
    </w:p>
    <w:p w14:paraId="3734A34C" w14:textId="77777777" w:rsidR="005B1293" w:rsidRDefault="005B1293" w:rsidP="008839A5">
      <w:pPr>
        <w:pStyle w:val="ListParagraph"/>
        <w:numPr>
          <w:ilvl w:val="0"/>
          <w:numId w:val="5"/>
        </w:numPr>
        <w:spacing w:line="480" w:lineRule="auto"/>
        <w:jc w:val="both"/>
      </w:pPr>
      <w:proofErr w:type="gramStart"/>
      <w:r>
        <w:t>ensuring</w:t>
      </w:r>
      <w:proofErr w:type="gramEnd"/>
      <w:r>
        <w:t xml:space="preserve"> resolution of renal function </w:t>
      </w:r>
    </w:p>
    <w:p w14:paraId="48D2DFBA" w14:textId="7AC83D05" w:rsidR="005B1293" w:rsidRDefault="005B1293" w:rsidP="008839A5">
      <w:pPr>
        <w:pStyle w:val="ListParagraph"/>
        <w:numPr>
          <w:ilvl w:val="0"/>
          <w:numId w:val="5"/>
        </w:numPr>
        <w:spacing w:line="480" w:lineRule="auto"/>
        <w:jc w:val="both"/>
      </w:pPr>
      <w:proofErr w:type="gramStart"/>
      <w:r>
        <w:t>screening</w:t>
      </w:r>
      <w:proofErr w:type="gramEnd"/>
      <w:r>
        <w:t xml:space="preserve"> for risk factors for CKD (hypertension and proteinuria). </w:t>
      </w:r>
    </w:p>
    <w:p w14:paraId="3E7D81A7" w14:textId="4366A4E8" w:rsidR="00287C9F" w:rsidRDefault="00B2210D" w:rsidP="00F20F3D">
      <w:pPr>
        <w:spacing w:line="480" w:lineRule="auto"/>
        <w:jc w:val="both"/>
      </w:pPr>
      <w:r>
        <w:t xml:space="preserve">In drug-induced </w:t>
      </w:r>
      <w:r w:rsidR="000A608A">
        <w:t xml:space="preserve">renal inflammation such as </w:t>
      </w:r>
      <w:r>
        <w:t>acute TIN</w:t>
      </w:r>
      <w:r w:rsidR="004D6A08">
        <w:t>,</w:t>
      </w:r>
      <w:r>
        <w:t xml:space="preserve"> a short course of oral corticosteroid</w:t>
      </w:r>
      <w:r w:rsidR="00D4630D">
        <w:t>s</w:t>
      </w:r>
      <w:r>
        <w:t xml:space="preserve"> may improve the renal outcome</w:t>
      </w:r>
      <w:r w:rsidR="004D6A08">
        <w:t>, however,</w:t>
      </w:r>
      <w:r w:rsidR="000A608A">
        <w:t xml:space="preserve"> </w:t>
      </w:r>
      <w:r w:rsidR="004E0BC2">
        <w:t>the</w:t>
      </w:r>
      <w:r w:rsidR="004D6A08">
        <w:t xml:space="preserve"> supporting </w:t>
      </w:r>
      <w:r w:rsidR="004E0BC2">
        <w:t>evidence is weak</w:t>
      </w:r>
      <w:r w:rsidR="004D6A08">
        <w:t>,</w:t>
      </w:r>
      <w:r w:rsidR="004E0BC2">
        <w:t xml:space="preserve"> and</w:t>
      </w:r>
      <w:r w:rsidR="000A608A">
        <w:t xml:space="preserve"> robust </w:t>
      </w:r>
      <w:r w:rsidR="004E0BC2">
        <w:t xml:space="preserve">clinical trials are needed </w:t>
      </w:r>
      <w:r w:rsidR="00532744">
        <w:fldChar w:fldCharType="begin">
          <w:fldData xml:space="preserve">PEVuZE5vdGU+PENpdGU+PEF1dGhvcj5Hb256YWxlejwvQXV0aG9yPjxZZWFyPjIwMDg8L1llYXI+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</w:fldData>
        </w:fldChar>
      </w:r>
      <w:r w:rsidR="006843D7">
        <w:instrText xml:space="preserve"> ADDIN EN.CITE </w:instrText>
      </w:r>
      <w:r w:rsidR="006843D7">
        <w:fldChar w:fldCharType="begin">
          <w:fldData xml:space="preserve">PEVuZE5vdGU+PENpdGU+PEF1dGhvcj5Hb256YWxlejwvQXV0aG9yPjxZZWFyPjIwMDg8L1llYXI+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</w:fldData>
        </w:fldChar>
      </w:r>
      <w:r w:rsidR="006843D7">
        <w:instrText xml:space="preserve"> ADDIN EN.CITE.DATA </w:instrText>
      </w:r>
      <w:r w:rsidR="006843D7">
        <w:fldChar w:fldCharType="end"/>
      </w:r>
      <w:r w:rsidR="00532744">
        <w:fldChar w:fldCharType="separate"/>
      </w:r>
      <w:r w:rsidR="006843D7">
        <w:rPr>
          <w:noProof/>
        </w:rPr>
        <w:t>(</w:t>
      </w:r>
      <w:hyperlink w:anchor="_ENREF_29" w:tooltip="Gonzalez, 2008 #3971" w:history="1">
        <w:r w:rsidR="004910D6">
          <w:rPr>
            <w:noProof/>
          </w:rPr>
          <w:t>Gonzalez, et al., 2008</w:t>
        </w:r>
      </w:hyperlink>
      <w:r w:rsidR="006843D7">
        <w:rPr>
          <w:noProof/>
        </w:rPr>
        <w:t>)</w:t>
      </w:r>
      <w:r w:rsidR="00532744">
        <w:fldChar w:fldCharType="end"/>
      </w:r>
      <w:r w:rsidR="00287C9F">
        <w:t xml:space="preserve">. </w:t>
      </w:r>
    </w:p>
    <w:p w14:paraId="33B67FB3" w14:textId="7E3BD62E" w:rsidR="005B1293" w:rsidRPr="00C162C2" w:rsidRDefault="005B1293" w:rsidP="00F20F3D">
      <w:pPr>
        <w:spacing w:line="480" w:lineRule="auto"/>
        <w:jc w:val="both"/>
        <w:rPr>
          <w:b/>
          <w:i/>
        </w:rPr>
      </w:pPr>
      <w:r w:rsidRPr="00C162C2">
        <w:rPr>
          <w:b/>
          <w:i/>
        </w:rPr>
        <w:t>Prevention of AKI</w:t>
      </w:r>
    </w:p>
    <w:p w14:paraId="6FE3A993" w14:textId="5176C889" w:rsidR="000E2086" w:rsidRPr="00017596" w:rsidRDefault="00287C9F" w:rsidP="00F20F3D">
      <w:pPr>
        <w:spacing w:line="480" w:lineRule="auto"/>
        <w:jc w:val="both"/>
      </w:pPr>
      <w:r>
        <w:lastRenderedPageBreak/>
        <w:t>Avoidance</w:t>
      </w:r>
      <w:r w:rsidR="00570411">
        <w:t xml:space="preserve">, </w:t>
      </w:r>
      <w:r>
        <w:t xml:space="preserve">cautious </w:t>
      </w:r>
      <w:r w:rsidR="00570411">
        <w:t xml:space="preserve">and/or judicious </w:t>
      </w:r>
      <w:r>
        <w:t xml:space="preserve">use of nephrotoxic agents could help to reduce </w:t>
      </w:r>
      <w:r w:rsidR="006368F7">
        <w:t xml:space="preserve">or prevent </w:t>
      </w:r>
      <w:r>
        <w:t>drug-induced AKI</w:t>
      </w:r>
      <w:r w:rsidR="004D6A08">
        <w:t>,</w:t>
      </w:r>
      <w:r w:rsidR="007A5874">
        <w:t xml:space="preserve"> although in clinical practice this is often challenging</w:t>
      </w:r>
      <w:r>
        <w:t xml:space="preserve">. </w:t>
      </w:r>
      <w:r w:rsidR="000E2086">
        <w:t>Othe</w:t>
      </w:r>
      <w:r w:rsidR="00D4630D">
        <w:t>r methods include</w:t>
      </w:r>
      <w:r w:rsidR="000E2086">
        <w:t xml:space="preserve"> using extended dosing intervals and </w:t>
      </w:r>
      <w:r w:rsidR="00D4630D">
        <w:t>short-term</w:t>
      </w:r>
      <w:r w:rsidR="000E2086">
        <w:t xml:space="preserve"> therapy with adequate therapeutic monitoring. </w:t>
      </w:r>
    </w:p>
    <w:p w14:paraId="2B614B08" w14:textId="77777777" w:rsidR="00D81389" w:rsidRPr="0004157D" w:rsidRDefault="00D81389" w:rsidP="00BD044B">
      <w:pPr>
        <w:pStyle w:val="Heading3"/>
      </w:pPr>
      <w:bookmarkStart w:id="14" w:name="_Toc340866365"/>
      <w:r w:rsidRPr="0004157D">
        <w:t xml:space="preserve">Optimal dosing </w:t>
      </w:r>
      <w:bookmarkEnd w:id="14"/>
    </w:p>
    <w:p w14:paraId="4E882934" w14:textId="3278D731" w:rsidR="00D81389" w:rsidRDefault="00287C9F" w:rsidP="00F20F3D">
      <w:pPr>
        <w:spacing w:line="480" w:lineRule="auto"/>
        <w:jc w:val="both"/>
      </w:pPr>
      <w:r>
        <w:t xml:space="preserve">Although </w:t>
      </w:r>
      <w:r w:rsidR="000A608A">
        <w:t xml:space="preserve">there </w:t>
      </w:r>
      <w:r w:rsidR="00784B49">
        <w:t xml:space="preserve">has been </w:t>
      </w:r>
      <w:r>
        <w:t xml:space="preserve">an improving trend since the introduction of </w:t>
      </w:r>
      <w:r w:rsidR="00784B49">
        <w:t xml:space="preserve">the </w:t>
      </w:r>
      <w:r>
        <w:t xml:space="preserve">EU </w:t>
      </w:r>
      <w:r w:rsidR="00784B49">
        <w:t xml:space="preserve">regulation on the use of paediatric drugs </w:t>
      </w:r>
      <w:r>
        <w:t>in 2007, there remains a</w:t>
      </w:r>
      <w:r w:rsidR="00570411">
        <w:t xml:space="preserve"> significant paucity </w:t>
      </w:r>
      <w:r>
        <w:t xml:space="preserve">of </w:t>
      </w:r>
      <w:r w:rsidR="00570411">
        <w:t xml:space="preserve">appropriate </w:t>
      </w:r>
      <w:r>
        <w:t>information to guide</w:t>
      </w:r>
      <w:r w:rsidR="00DA5079">
        <w:t xml:space="preserve"> the</w:t>
      </w:r>
      <w:r>
        <w:t xml:space="preserve"> </w:t>
      </w:r>
      <w:r w:rsidR="00DA5079">
        <w:t>optimal</w:t>
      </w:r>
      <w:r w:rsidR="00D81389">
        <w:t xml:space="preserve"> medication dosing in </w:t>
      </w:r>
      <w:r w:rsidR="00D060EA">
        <w:t xml:space="preserve">infants and </w:t>
      </w:r>
      <w:r w:rsidR="00D81389">
        <w:t>children</w:t>
      </w:r>
      <w:r w:rsidR="0048117C">
        <w:t xml:space="preserve">. </w:t>
      </w:r>
      <w:r w:rsidR="00252BBF">
        <w:t xml:space="preserve">A priority in drug administration is to adjust for the </w:t>
      </w:r>
      <w:proofErr w:type="gramStart"/>
      <w:r w:rsidR="00252BBF">
        <w:t>patients</w:t>
      </w:r>
      <w:proofErr w:type="gramEnd"/>
      <w:r w:rsidR="00252BBF">
        <w:t xml:space="preserve"> </w:t>
      </w:r>
      <w:r w:rsidR="00252BBF" w:rsidRPr="00396BF7">
        <w:t>eGFR and</w:t>
      </w:r>
      <w:r w:rsidR="00252BBF">
        <w:t xml:space="preserve"> in cases of AKI to adjust this on a daily basis. Guidance on appropriate drug dosing in patients with established renal impairment is difficult to find and limited, t</w:t>
      </w:r>
      <w:r w:rsidR="00D00C63">
        <w:t>his is especially true in the cohort of children who are exposed to multi-organ supportive measures</w:t>
      </w:r>
      <w:r w:rsidR="00D00C63" w:rsidRPr="00D00C63">
        <w:t xml:space="preserve"> </w:t>
      </w:r>
      <w:r w:rsidR="00D00C63">
        <w:t xml:space="preserve">as part of intensive care management. </w:t>
      </w:r>
      <w:r w:rsidR="0048117C">
        <w:t xml:space="preserve">PK data in neonates demonstrate variability according to maturity, postnatal age and adjunctive medications </w:t>
      </w:r>
      <w:r w:rsidR="0048117C">
        <w:fldChar w:fldCharType="begin">
          <w:fldData xml:space="preserve">PEVuZE5vdGU+PENpdGU+PEF1dGhvcj5WdWNpY2V2aWM8L0F1dGhvcj48WWVhcj4yMDE0PC9ZZWFy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</w:fldData>
        </w:fldChar>
      </w:r>
      <w:r w:rsidR="006843D7">
        <w:instrText xml:space="preserve"> ADDIN EN.CITE </w:instrText>
      </w:r>
      <w:r w:rsidR="006843D7">
        <w:fldChar w:fldCharType="begin">
          <w:fldData xml:space="preserve">PEVuZE5vdGU+PENpdGU+PEF1dGhvcj5WdWNpY2V2aWM8L0F1dGhvcj48WWVhcj4yMDE0PC9ZZWFy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</w:fldData>
        </w:fldChar>
      </w:r>
      <w:r w:rsidR="006843D7">
        <w:instrText xml:space="preserve"> ADDIN EN.CITE.DATA </w:instrText>
      </w:r>
      <w:r w:rsidR="006843D7">
        <w:fldChar w:fldCharType="end"/>
      </w:r>
      <w:r w:rsidR="0048117C">
        <w:fldChar w:fldCharType="separate"/>
      </w:r>
      <w:r w:rsidR="006843D7">
        <w:rPr>
          <w:noProof/>
        </w:rPr>
        <w:t>(</w:t>
      </w:r>
      <w:hyperlink w:anchor="_ENREF_18" w:tooltip="De Cock, 2012 #3974" w:history="1">
        <w:r w:rsidR="004910D6">
          <w:rPr>
            <w:noProof/>
          </w:rPr>
          <w:t>De Cock, et al., 2012</w:t>
        </w:r>
      </w:hyperlink>
      <w:r w:rsidR="006843D7">
        <w:rPr>
          <w:noProof/>
        </w:rPr>
        <w:t xml:space="preserve">; </w:t>
      </w:r>
      <w:hyperlink w:anchor="_ENREF_91" w:tooltip="Vucicevic, 2014 #3973" w:history="1">
        <w:r w:rsidR="004910D6">
          <w:rPr>
            <w:noProof/>
          </w:rPr>
          <w:t>Vucicevic, Rakonjac, Miljkovic, Jankovic, &amp; Prostran, 2014</w:t>
        </w:r>
      </w:hyperlink>
      <w:r w:rsidR="006843D7">
        <w:rPr>
          <w:noProof/>
        </w:rPr>
        <w:t>)</w:t>
      </w:r>
      <w:r w:rsidR="0048117C">
        <w:fldChar w:fldCharType="end"/>
      </w:r>
      <w:r w:rsidR="0048117C">
        <w:t>. Fu</w:t>
      </w:r>
      <w:r w:rsidR="00D00C63">
        <w:t>r</w:t>
      </w:r>
      <w:r w:rsidR="0048117C">
        <w:t>thermore</w:t>
      </w:r>
      <w:r w:rsidR="00784B49">
        <w:t>,</w:t>
      </w:r>
      <w:r w:rsidR="00D00C63">
        <w:t xml:space="preserve"> there is very little guidance on how to dose many drug</w:t>
      </w:r>
      <w:r w:rsidR="00D36ECD">
        <w:t>s</w:t>
      </w:r>
      <w:r w:rsidR="00D00C63">
        <w:t xml:space="preserve"> used in children </w:t>
      </w:r>
      <w:r w:rsidR="00D36ECD">
        <w:t>or neonates</w:t>
      </w:r>
      <w:r w:rsidR="00784B49">
        <w:t xml:space="preserve"> who </w:t>
      </w:r>
      <w:r w:rsidR="00D00C63">
        <w:t>undergo extra-corporeal membrane oxygenation (ECMO), continuous veno-venous haemofiltration</w:t>
      </w:r>
      <w:r w:rsidR="00D36ECD">
        <w:t>, haemodialysis</w:t>
      </w:r>
      <w:r w:rsidR="00D00C63">
        <w:t xml:space="preserve"> or acute peritoneal dialysis. </w:t>
      </w:r>
      <w:r w:rsidR="0048117C">
        <w:t xml:space="preserve">A recent study has demonstrated that modes of dialysis influence the clearance of drugs that are not even metabolised by the kidney, through alteration of hepatic enzyme levels </w:t>
      </w:r>
      <w:r w:rsidR="00532744">
        <w:fldChar w:fldCharType="begin">
          <w:fldData xml:space="preserve">PEVuZE5vdGU+PENpdGU+PEF1dGhvcj5UaG9tc29uPC9BdXRob3I+PFllYXI+MjAxNTwvWWVhcj48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</w:fldData>
        </w:fldChar>
      </w:r>
      <w:r w:rsidR="006843D7">
        <w:instrText xml:space="preserve"> ADDIN EN.CITE </w:instrText>
      </w:r>
      <w:r w:rsidR="006843D7">
        <w:fldChar w:fldCharType="begin">
          <w:fldData xml:space="preserve">PEVuZE5vdGU+PENpdGU+PEF1dGhvcj5UaG9tc29uPC9BdXRob3I+PFllYXI+MjAxNTwvWWVhcj48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</w:fldData>
        </w:fldChar>
      </w:r>
      <w:r w:rsidR="006843D7">
        <w:instrText xml:space="preserve"> ADDIN EN.CITE.DATA </w:instrText>
      </w:r>
      <w:r w:rsidR="006843D7">
        <w:fldChar w:fldCharType="end"/>
      </w:r>
      <w:r w:rsidR="00532744">
        <w:fldChar w:fldCharType="separate"/>
      </w:r>
      <w:r w:rsidR="006843D7">
        <w:rPr>
          <w:noProof/>
        </w:rPr>
        <w:t>(</w:t>
      </w:r>
      <w:hyperlink w:anchor="_ENREF_86" w:tooltip="Thomson, 2015 #3998" w:history="1">
        <w:r w:rsidR="004910D6">
          <w:rPr>
            <w:noProof/>
          </w:rPr>
          <w:t>Thomson, et al., 2015</w:t>
        </w:r>
      </w:hyperlink>
      <w:r w:rsidR="006843D7">
        <w:rPr>
          <w:noProof/>
        </w:rPr>
        <w:t>)</w:t>
      </w:r>
      <w:r w:rsidR="00532744">
        <w:fldChar w:fldCharType="end"/>
      </w:r>
      <w:r w:rsidR="0048117C">
        <w:t xml:space="preserve">. </w:t>
      </w:r>
      <w:r w:rsidR="00D00C63">
        <w:t>In each of these situations the kidney is already insult</w:t>
      </w:r>
      <w:r w:rsidR="00D4630D">
        <w:t>ed</w:t>
      </w:r>
      <w:r w:rsidR="00EA7E5E">
        <w:t>;</w:t>
      </w:r>
      <w:r w:rsidR="00D00C63">
        <w:t xml:space="preserve"> </w:t>
      </w:r>
      <w:r w:rsidR="00784B49">
        <w:t xml:space="preserve">therefore, </w:t>
      </w:r>
      <w:r w:rsidR="00D00C63">
        <w:t xml:space="preserve">minimising further harm whilst achieving maximum </w:t>
      </w:r>
      <w:r w:rsidR="00EA7E5E">
        <w:t xml:space="preserve">drug efficacy to increase the </w:t>
      </w:r>
      <w:r w:rsidR="00D00C63">
        <w:t xml:space="preserve">chance of overall recovery is a </w:t>
      </w:r>
      <w:r w:rsidR="0048117C">
        <w:t>clinical conundrum</w:t>
      </w:r>
      <w:r w:rsidR="00784B49">
        <w:t xml:space="preserve">, which </w:t>
      </w:r>
      <w:r w:rsidR="0048117C">
        <w:t>emphasi</w:t>
      </w:r>
      <w:r w:rsidR="00784B49">
        <w:t>ses</w:t>
      </w:r>
      <w:r w:rsidR="00D00C63">
        <w:t xml:space="preserve"> the</w:t>
      </w:r>
      <w:r w:rsidR="00D81389">
        <w:t xml:space="preserve"> importance of </w:t>
      </w:r>
      <w:r w:rsidR="00EA7E5E">
        <w:t xml:space="preserve">specific </w:t>
      </w:r>
      <w:r w:rsidR="00D81389">
        <w:t>PK studies</w:t>
      </w:r>
      <w:r w:rsidR="00D00C63">
        <w:t xml:space="preserve"> in children of differing ages but </w:t>
      </w:r>
      <w:r w:rsidR="00D00C63">
        <w:lastRenderedPageBreak/>
        <w:t>also in differing circumstances</w:t>
      </w:r>
      <w:r w:rsidR="0048117C">
        <w:t>. T</w:t>
      </w:r>
      <w:r w:rsidR="001D380A">
        <w:t xml:space="preserve">his </w:t>
      </w:r>
      <w:r w:rsidR="00C97C9D">
        <w:t xml:space="preserve">is </w:t>
      </w:r>
      <w:r w:rsidR="00EA7E5E">
        <w:t xml:space="preserve">an overwhelming </w:t>
      </w:r>
      <w:r w:rsidR="00C97C9D">
        <w:t>challeng</w:t>
      </w:r>
      <w:r w:rsidR="00EA7E5E">
        <w:t>e</w:t>
      </w:r>
      <w:r w:rsidR="00C97C9D">
        <w:t xml:space="preserve"> </w:t>
      </w:r>
      <w:r w:rsidR="00784B49">
        <w:t>driving the</w:t>
      </w:r>
      <w:r w:rsidR="001D380A">
        <w:t xml:space="preserve"> need to design</w:t>
      </w:r>
      <w:r w:rsidR="00D00C63">
        <w:t xml:space="preserve"> multi-centre studies due to the small number of </w:t>
      </w:r>
      <w:r w:rsidR="0048117C">
        <w:t xml:space="preserve">eligible </w:t>
      </w:r>
      <w:r w:rsidR="00D00C63">
        <w:t>patients</w:t>
      </w:r>
      <w:r w:rsidR="00927443">
        <w:t xml:space="preserve"> and the severity of their illness.</w:t>
      </w:r>
      <w:r w:rsidR="00D00C63">
        <w:t xml:space="preserve"> </w:t>
      </w:r>
    </w:p>
    <w:p w14:paraId="6795525A" w14:textId="1DDEC6B1" w:rsidR="000C5663" w:rsidRDefault="000C5663" w:rsidP="00A10EA5">
      <w:pPr>
        <w:pStyle w:val="Heading3"/>
        <w:spacing w:line="480" w:lineRule="auto"/>
      </w:pPr>
      <w:bookmarkStart w:id="15" w:name="_Toc340866366"/>
      <w:r>
        <w:t>Pharmacovigilance</w:t>
      </w:r>
      <w:bookmarkEnd w:id="15"/>
    </w:p>
    <w:p w14:paraId="66852B66" w14:textId="6E9ED720" w:rsidR="000C5663" w:rsidRPr="000C5663" w:rsidRDefault="001F32A3" w:rsidP="00A10EA5">
      <w:pPr>
        <w:spacing w:line="480" w:lineRule="auto"/>
        <w:jc w:val="both"/>
      </w:pPr>
      <w:r>
        <w:t xml:space="preserve">Monitoring the </w:t>
      </w:r>
      <w:r w:rsidR="000C5663">
        <w:t>pharmacovigilance of drugs after</w:t>
      </w:r>
      <w:r>
        <w:t xml:space="preserve"> their</w:t>
      </w:r>
      <w:r w:rsidR="000C5663">
        <w:t xml:space="preserve"> licensed use is an </w:t>
      </w:r>
      <w:r w:rsidR="00A10EA5">
        <w:t>important aspect of ensuring</w:t>
      </w:r>
      <w:r w:rsidR="000C5663">
        <w:t xml:space="preserve"> safety. Reporting and recording adverse drug events </w:t>
      </w:r>
      <w:r>
        <w:t xml:space="preserve">through local and national </w:t>
      </w:r>
      <w:r w:rsidR="00A10EA5">
        <w:t>systems should be a routine part of clinical care</w:t>
      </w:r>
      <w:r w:rsidR="00DA3551">
        <w:t>, although under</w:t>
      </w:r>
      <w:r w:rsidR="00784B49">
        <w:t>-</w:t>
      </w:r>
      <w:r w:rsidR="00DA3551">
        <w:t xml:space="preserve">reporting is common </w:t>
      </w:r>
      <w:r w:rsidR="00532744">
        <w:fldChar w:fldCharType="begin"/>
      </w:r>
      <w:r w:rsidR="006843D7">
        <w:instrText xml:space="preserve"> ADDIN EN.CITE &lt;EndNote&gt;&lt;Cite&gt;&lt;Author&gt;Hawcutt&lt;/Author&gt;&lt;Year&gt;2014&lt;/Year&gt;&lt;RecNum&gt;4030&lt;/RecNum&gt;&lt;DisplayText&gt;(D. B. Hawcutt, O&amp;apos;Connor, &amp;amp; Turner, 2014)&lt;/DisplayText&gt;&lt;record&gt;&lt;rec-number&gt;4030&lt;/rec-number&gt;&lt;foreign-keys&gt;&lt;key app="EN" db-id="z52rfde24t20vyeew2ax2teivr5aawpf5etz" timestamp="1437856065"&gt;4030&lt;/key&gt;&lt;/foreign-keys&gt;&lt;ref-type name="Journal Article"&gt;17&lt;/ref-type&gt;&lt;contributors&gt;&lt;authors&gt;&lt;author&gt;Hawcutt, D. B.&lt;/author&gt;&lt;author&gt;O&amp;apos;Connor, O.&lt;/author&gt;&lt;author&gt;Turner, M. A.&lt;/author&gt;&lt;/authors&gt;&lt;/contributors&gt;&lt;auth-address&gt;Department of Women&amp;apos;s and Children&amp;apos;s Health, University of Liverpool, Alder Hey Children&amp;apos;s Hospital, Eaton Road, Liverpool, L12 2AP, UK.&lt;/auth-address&gt;&lt;titles&gt;&lt;title&gt;Adverse drug reactions in neonates: could we be documenting more?&lt;/title&gt;&lt;secondary-title&gt;Expert review of clinical pharmacology&lt;/secondary-title&gt;&lt;alt-title&gt;Expert Rev Clin Pharmacol&lt;/alt-title&gt;&lt;/titles&gt;&lt;periodical&gt;&lt;full-title&gt;Expert review of clinical pharmacology&lt;/full-title&gt;&lt;abbr-1&gt;Expert Rev Clin Pharmacol&lt;/abbr-1&gt;&lt;/periodical&gt;&lt;alt-periodical&gt;&lt;full-title&gt;Expert review of clinical pharmacology&lt;/full-title&gt;&lt;abbr-1&gt;Expert Rev Clin Pharmacol&lt;/abbr-1&gt;&lt;/alt-periodical&gt;&lt;pages&gt;807-20&lt;/pages&gt;&lt;volume&gt;7&lt;/volume&gt;&lt;number&gt;6&lt;/number&gt;&lt;edition&gt;2014/09/17&lt;/edition&gt;&lt;keywords&gt;&lt;keyword&gt;*Adverse Drug Reaction Reporting Systems&lt;/keyword&gt;&lt;keyword&gt;Animals&lt;/keyword&gt;&lt;keyword&gt;Databases, Factual&lt;/keyword&gt;&lt;keyword&gt;Drug-Related Side Effects and Adverse Reactions/*epidemiology&lt;/keyword&gt;&lt;keyword&gt;Humans&lt;/keyword&gt;&lt;keyword&gt;Infant, Newborn&lt;/keyword&gt;&lt;keyword&gt;*Pharmacovigilance&lt;/keyword&gt;&lt;keyword&gt;Terminology as Topic&lt;/keyword&gt;&lt;/keywords&gt;&lt;dates&gt;&lt;year&gt;2014&lt;/year&gt;&lt;pub-dates&gt;&lt;date&gt;Nov&lt;/date&gt;&lt;/pub-dates&gt;&lt;/dates&gt;&lt;isbn&gt;1751-2441 (Electronic)&amp;#xD;1751-2433 (Linking)&lt;/isbn&gt;&lt;accession-num&gt;25225053&lt;/accession-num&gt;&lt;work-type&gt;Review&lt;/work-type&gt;&lt;urls&gt;&lt;related-urls&gt;&lt;url&gt;http://www.ncbi.nlm.nih.gov/pubmed/25225053&lt;/url&gt;&lt;/related-urls&gt;&lt;/urls&gt;&lt;electronic-resource-num&gt;10.1586/17512433.2014.956090&lt;/electronic-resource-num&gt;&lt;language&gt;eng&lt;/language&gt;&lt;/record&gt;&lt;/Cite&gt;&lt;/EndNote&gt;</w:instrText>
      </w:r>
      <w:r w:rsidR="00532744">
        <w:fldChar w:fldCharType="separate"/>
      </w:r>
      <w:r w:rsidR="006843D7">
        <w:rPr>
          <w:noProof/>
        </w:rPr>
        <w:t>(</w:t>
      </w:r>
      <w:hyperlink w:anchor="_ENREF_37" w:tooltip="Hawcutt, 2014 #4030" w:history="1">
        <w:r w:rsidR="004910D6">
          <w:rPr>
            <w:noProof/>
          </w:rPr>
          <w:t>D. B. Hawcutt, O'Connor, &amp; Turner, 2014</w:t>
        </w:r>
      </w:hyperlink>
      <w:r w:rsidR="006843D7">
        <w:rPr>
          <w:noProof/>
        </w:rPr>
        <w:t>)</w:t>
      </w:r>
      <w:r w:rsidR="00532744">
        <w:fldChar w:fldCharType="end"/>
      </w:r>
      <w:r w:rsidR="00A10EA5">
        <w:t>. In the UK</w:t>
      </w:r>
      <w:r w:rsidR="00784B49">
        <w:t>,</w:t>
      </w:r>
      <w:r w:rsidR="00A10EA5">
        <w:t xml:space="preserve"> the MHRA Yellow Card system provides a united way of monitoring drug safety, with the median number of ADRs reported per annum</w:t>
      </w:r>
      <w:r w:rsidR="0055422B">
        <w:t xml:space="preserve"> between 2000-2009</w:t>
      </w:r>
      <w:r w:rsidR="00A10EA5">
        <w:t xml:space="preserve"> in children being 2</w:t>
      </w:r>
      <w:r w:rsidR="002F1075">
        <w:t>,</w:t>
      </w:r>
      <w:r w:rsidR="00A10EA5">
        <w:t xml:space="preserve">146 </w:t>
      </w:r>
      <w:r w:rsidR="00532744">
        <w:fldChar w:fldCharType="begin">
          <w:fldData xml:space="preserve">PEVuZE5vdGU+PENpdGU+PEF1dGhvcj5IYXdjdXR0PC9BdXRob3I+PFllYXI+MjAxMjwvWWVhcj48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</w:fldData>
        </w:fldChar>
      </w:r>
      <w:r w:rsidR="006843D7">
        <w:instrText xml:space="preserve"> ADDIN EN.CITE </w:instrText>
      </w:r>
      <w:r w:rsidR="006843D7">
        <w:fldChar w:fldCharType="begin">
          <w:fldData xml:space="preserve">PEVuZE5vdGU+PENpdGU+PEF1dGhvcj5IYXdjdXR0PC9BdXRob3I+PFllYXI+MjAxMjwvWWVhcj48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</w:fldData>
        </w:fldChar>
      </w:r>
      <w:r w:rsidR="006843D7">
        <w:instrText xml:space="preserve"> ADDIN EN.CITE.DATA </w:instrText>
      </w:r>
      <w:r w:rsidR="006843D7">
        <w:fldChar w:fldCharType="end"/>
      </w:r>
      <w:r w:rsidR="00532744">
        <w:fldChar w:fldCharType="separate"/>
      </w:r>
      <w:r w:rsidR="006843D7">
        <w:rPr>
          <w:noProof/>
        </w:rPr>
        <w:t>(</w:t>
      </w:r>
      <w:hyperlink w:anchor="_ENREF_36" w:tooltip="Hawcutt, 2012 #4029" w:history="1">
        <w:r w:rsidR="004910D6">
          <w:rPr>
            <w:noProof/>
          </w:rPr>
          <w:t>D. B. Hawcutt, Mainie, Riordan, Smyth, &amp; Pirmohamed, 2012</w:t>
        </w:r>
      </w:hyperlink>
      <w:r w:rsidR="006843D7">
        <w:rPr>
          <w:noProof/>
        </w:rPr>
        <w:t>)</w:t>
      </w:r>
      <w:r w:rsidR="00532744">
        <w:fldChar w:fldCharType="end"/>
      </w:r>
      <w:r w:rsidR="00A10EA5">
        <w:t xml:space="preserve">. </w:t>
      </w:r>
      <w:r w:rsidR="00581CC6">
        <w:t xml:space="preserve">Encouragingly, </w:t>
      </w:r>
      <w:r w:rsidR="00A10EA5">
        <w:t xml:space="preserve">reports of drug-induced nephrotoxicity and electrolyte disturbances </w:t>
      </w:r>
      <w:r w:rsidR="00581CC6">
        <w:t xml:space="preserve">have been </w:t>
      </w:r>
      <w:r w:rsidR="00A10EA5">
        <w:t>detected through s</w:t>
      </w:r>
      <w:r w:rsidR="00927443">
        <w:t>uch</w:t>
      </w:r>
      <w:r w:rsidR="00A10EA5">
        <w:t xml:space="preserve"> reporting systems</w:t>
      </w:r>
      <w:r w:rsidR="00784B49">
        <w:t>, thus</w:t>
      </w:r>
      <w:r w:rsidR="00A10EA5">
        <w:t xml:space="preserve"> highlighting their role in the longer-term monitoring of medications </w:t>
      </w:r>
      <w:r w:rsidR="00532744">
        <w:fldChar w:fldCharType="begin">
          <w:fldData xml:space="preserve">PEVuZE5vdGU+PENpdGU+PEF1dGhvcj5SaXZhPC9BdXRob3I+PFllYXI+MjAxMzwvWWVhcj48UmVj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</w:fldData>
        </w:fldChar>
      </w:r>
      <w:r w:rsidR="006843D7">
        <w:instrText xml:space="preserve"> ADDIN EN.CITE </w:instrText>
      </w:r>
      <w:r w:rsidR="006843D7">
        <w:fldChar w:fldCharType="begin">
          <w:fldData xml:space="preserve">PEVuZE5vdGU+PENpdGU+PEF1dGhvcj5SaXZhPC9BdXRob3I+PFllYXI+MjAxMzwvWWVhcj48UmVj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</w:fldData>
        </w:fldChar>
      </w:r>
      <w:r w:rsidR="006843D7">
        <w:instrText xml:space="preserve"> ADDIN EN.CITE.DATA </w:instrText>
      </w:r>
      <w:r w:rsidR="006843D7">
        <w:fldChar w:fldCharType="end"/>
      </w:r>
      <w:r w:rsidR="00532744">
        <w:fldChar w:fldCharType="separate"/>
      </w:r>
      <w:r w:rsidR="006843D7">
        <w:rPr>
          <w:noProof/>
        </w:rPr>
        <w:t>(</w:t>
      </w:r>
      <w:hyperlink w:anchor="_ENREF_71" w:tooltip="Ramirez, 2013 #4026" w:history="1">
        <w:r w:rsidR="004910D6">
          <w:rPr>
            <w:noProof/>
          </w:rPr>
          <w:t>Ramirez, Jimenez, et al., 2013</w:t>
        </w:r>
      </w:hyperlink>
      <w:r w:rsidR="006843D7">
        <w:rPr>
          <w:noProof/>
        </w:rPr>
        <w:t xml:space="preserve">; </w:t>
      </w:r>
      <w:hyperlink w:anchor="_ENREF_72" w:tooltip="Ramirez, 2013 #4027" w:history="1">
        <w:r w:rsidR="004910D6">
          <w:rPr>
            <w:noProof/>
          </w:rPr>
          <w:t>Ramirez, Rossignoli, et al., 2013</w:t>
        </w:r>
      </w:hyperlink>
      <w:r w:rsidR="006843D7">
        <w:rPr>
          <w:noProof/>
        </w:rPr>
        <w:t xml:space="preserve">; </w:t>
      </w:r>
      <w:hyperlink w:anchor="_ENREF_73" w:tooltip="Riva, 2013 #4028" w:history="1">
        <w:r w:rsidR="004910D6">
          <w:rPr>
            <w:noProof/>
          </w:rPr>
          <w:t>Riva, et al., 2013</w:t>
        </w:r>
      </w:hyperlink>
      <w:r w:rsidR="006843D7">
        <w:rPr>
          <w:noProof/>
        </w:rPr>
        <w:t>)</w:t>
      </w:r>
      <w:r w:rsidR="00532744">
        <w:fldChar w:fldCharType="end"/>
      </w:r>
      <w:r w:rsidR="00A10EA5">
        <w:t>.</w:t>
      </w:r>
      <w:r w:rsidR="002F1075">
        <w:t xml:space="preserve"> </w:t>
      </w:r>
    </w:p>
    <w:p w14:paraId="58A18BAD" w14:textId="77777777" w:rsidR="00D81389" w:rsidRPr="0004157D" w:rsidRDefault="00D81389" w:rsidP="00BD044B">
      <w:pPr>
        <w:pStyle w:val="Heading3"/>
      </w:pPr>
      <w:bookmarkStart w:id="16" w:name="_Toc340866367"/>
      <w:r w:rsidRPr="00C162C2">
        <w:t>Improved detection of AKI</w:t>
      </w:r>
      <w:bookmarkEnd w:id="16"/>
    </w:p>
    <w:p w14:paraId="4878593E" w14:textId="59F97808" w:rsidR="00017596" w:rsidRDefault="000E2086" w:rsidP="00F20F3D">
      <w:pPr>
        <w:spacing w:line="480" w:lineRule="auto"/>
        <w:jc w:val="both"/>
      </w:pPr>
      <w:r>
        <w:t xml:space="preserve">AKI is currently detected late in the disease process. </w:t>
      </w:r>
      <w:r w:rsidR="00581CC6">
        <w:t xml:space="preserve">In case an </w:t>
      </w:r>
      <w:r w:rsidR="000A608A">
        <w:t>obvious precipitating agent</w:t>
      </w:r>
      <w:r w:rsidR="00581CC6">
        <w:t xml:space="preserve"> fails to be identified</w:t>
      </w:r>
      <w:r w:rsidR="000A608A">
        <w:t>, t</w:t>
      </w:r>
      <w:r w:rsidR="002F31CE">
        <w:t>he o</w:t>
      </w:r>
      <w:r w:rsidR="00FB5A2A">
        <w:t>ptimal method of</w:t>
      </w:r>
      <w:r>
        <w:t xml:space="preserve"> determining </w:t>
      </w:r>
      <w:r w:rsidR="000A608A">
        <w:t xml:space="preserve">the </w:t>
      </w:r>
      <w:r w:rsidR="0045084F">
        <w:t>extent</w:t>
      </w:r>
      <w:r w:rsidR="002F31CE">
        <w:t xml:space="preserve"> of AKI</w:t>
      </w:r>
      <w:r w:rsidR="00FB5A2A">
        <w:t xml:space="preserve"> is </w:t>
      </w:r>
      <w:r w:rsidR="00E94C33">
        <w:t>by</w:t>
      </w:r>
      <w:r w:rsidR="000A608A">
        <w:t xml:space="preserve"> </w:t>
      </w:r>
      <w:r w:rsidR="00FB5A2A">
        <w:t>renal biopsy</w:t>
      </w:r>
      <w:r w:rsidR="00581CC6">
        <w:t>.</w:t>
      </w:r>
      <w:r w:rsidR="00FB5A2A">
        <w:t xml:space="preserve"> </w:t>
      </w:r>
      <w:r w:rsidR="00581CC6">
        <w:t xml:space="preserve">However, </w:t>
      </w:r>
      <w:r w:rsidR="002F31CE">
        <w:t>this is</w:t>
      </w:r>
      <w:r w:rsidR="00FB5A2A">
        <w:t xml:space="preserve"> </w:t>
      </w:r>
      <w:r w:rsidR="002F31CE">
        <w:t xml:space="preserve">rarely undertaken as the risks are likely to be greater than the </w:t>
      </w:r>
      <w:r w:rsidR="00FB5A2A">
        <w:t>benefits</w:t>
      </w:r>
      <w:r w:rsidR="00581CC6">
        <w:t>,</w:t>
      </w:r>
      <w:r w:rsidR="00FB5A2A">
        <w:t xml:space="preserve"> and a clinical history, together with renal symptoms or signs</w:t>
      </w:r>
      <w:r w:rsidR="00AC3456">
        <w:t>,</w:t>
      </w:r>
      <w:r w:rsidR="00FB5A2A">
        <w:t xml:space="preserve"> may assist with determining </w:t>
      </w:r>
      <w:r w:rsidR="001D380A">
        <w:t xml:space="preserve">the </w:t>
      </w:r>
      <w:r w:rsidR="000A608A">
        <w:t>probable</w:t>
      </w:r>
      <w:r w:rsidR="00FB5A2A">
        <w:t xml:space="preserve"> cause</w:t>
      </w:r>
      <w:r w:rsidR="00AC3456">
        <w:t xml:space="preserve">.  </w:t>
      </w:r>
    </w:p>
    <w:p w14:paraId="4C0480DB" w14:textId="773B5604" w:rsidR="0033046B" w:rsidRPr="0045755E" w:rsidRDefault="009A0507" w:rsidP="00F20F3D">
      <w:pPr>
        <w:spacing w:line="480" w:lineRule="auto"/>
        <w:jc w:val="both"/>
      </w:pPr>
      <w:r>
        <w:t xml:space="preserve">Recent studies have demonstrated that </w:t>
      </w:r>
      <w:r w:rsidR="009A4141">
        <w:t xml:space="preserve">the establishment of novel biomarkers allows an </w:t>
      </w:r>
      <w:r>
        <w:t>e</w:t>
      </w:r>
      <w:r w:rsidR="0032674C">
        <w:t xml:space="preserve">arlier detection </w:t>
      </w:r>
      <w:r w:rsidR="00AC3456">
        <w:t>of renal injury</w:t>
      </w:r>
      <w:r w:rsidR="00D70559">
        <w:t xml:space="preserve"> </w:t>
      </w:r>
      <w:r>
        <w:fldChar w:fldCharType="begin">
          <w:fldData xml:space="preserve">PEVuZE5vdGU+PENpdGU+PEF1dGhvcj5LaGFuPC9BdXRob3I+PFllYXI+MjAxMDwvWWVhcj48UmVj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</w:fldData>
        </w:fldChar>
      </w:r>
      <w:r w:rsidR="006843D7">
        <w:instrText xml:space="preserve"> ADDIN EN.CITE </w:instrText>
      </w:r>
      <w:r w:rsidR="006843D7">
        <w:fldChar w:fldCharType="begin">
          <w:fldData xml:space="preserve">PEVuZE5vdGU+PENpdGU+PEF1dGhvcj5LaGFuPC9BdXRob3I+PFllYXI+MjAxMDwvWWVhcj48UmVj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</w:fldData>
        </w:fldChar>
      </w:r>
      <w:r w:rsidR="006843D7">
        <w:instrText xml:space="preserve"> ADDIN EN.CITE.DATA </w:instrText>
      </w:r>
      <w:r w:rsidR="006843D7">
        <w:fldChar w:fldCharType="end"/>
      </w:r>
      <w:r>
        <w:fldChar w:fldCharType="separate"/>
      </w:r>
      <w:r w:rsidR="006843D7">
        <w:rPr>
          <w:noProof/>
        </w:rPr>
        <w:t>(</w:t>
      </w:r>
      <w:hyperlink w:anchor="_ENREF_27" w:tooltip="Fuchs, 2011 #3999" w:history="1">
        <w:r w:rsidR="004910D6">
          <w:rPr>
            <w:noProof/>
          </w:rPr>
          <w:t>Fuchs &amp; Hewitt, 2011</w:t>
        </w:r>
      </w:hyperlink>
      <w:r w:rsidR="006843D7">
        <w:rPr>
          <w:noProof/>
        </w:rPr>
        <w:t xml:space="preserve">; </w:t>
      </w:r>
      <w:hyperlink w:anchor="_ENREF_46" w:tooltip="Khan, 2010 #4000" w:history="1">
        <w:r w:rsidR="004910D6">
          <w:rPr>
            <w:noProof/>
          </w:rPr>
          <w:t xml:space="preserve">Khan, </w:t>
        </w:r>
        <w:r w:rsidR="004910D6">
          <w:rPr>
            <w:noProof/>
          </w:rPr>
          <w:lastRenderedPageBreak/>
          <w:t>Batuman, &amp; Lertora, 2010</w:t>
        </w:r>
      </w:hyperlink>
      <w:r w:rsidR="006843D7">
        <w:rPr>
          <w:noProof/>
        </w:rPr>
        <w:t>)</w:t>
      </w:r>
      <w:r>
        <w:fldChar w:fldCharType="end"/>
      </w:r>
      <w:r w:rsidR="00AC3456">
        <w:t>.</w:t>
      </w:r>
      <w:r w:rsidR="00260906">
        <w:t xml:space="preserve"> </w:t>
      </w:r>
      <w:r w:rsidR="004910D6">
        <w:t xml:space="preserve">The most promising biomarkers in all forms of childhood AKI incorporate clinical propensity scoring, perhaps highlighting the multifactorial aetiology </w:t>
      </w:r>
      <w:r w:rsidR="004910D6">
        <w:fldChar w:fldCharType="begin">
          <w:fldData xml:space="preserve">PEVuZE5vdGU+PENpdGU+PEF1dGhvcj5Db25zdGFuY2U8L0F1dGhvcj48WWVhcj4yMDE2PC9ZZWFy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</w:fldData>
        </w:fldChar>
      </w:r>
      <w:r w:rsidR="004910D6">
        <w:instrText xml:space="preserve"> ADDIN EN.CITE </w:instrText>
      </w:r>
      <w:r w:rsidR="004910D6">
        <w:fldChar w:fldCharType="begin">
          <w:fldData xml:space="preserve">PEVuZE5vdGU+PENpdGU+PEF1dGhvcj5Db25zdGFuY2U8L0F1dGhvcj48WWVhcj4yMDE2PC9ZZWFy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</w:fldData>
        </w:fldChar>
      </w:r>
      <w:r w:rsidR="004910D6">
        <w:instrText xml:space="preserve"> ADDIN EN.CITE.DATA </w:instrText>
      </w:r>
      <w:r w:rsidR="004910D6">
        <w:fldChar w:fldCharType="end"/>
      </w:r>
      <w:r w:rsidR="004910D6">
        <w:fldChar w:fldCharType="separate"/>
      </w:r>
      <w:r w:rsidR="004910D6">
        <w:rPr>
          <w:noProof/>
        </w:rPr>
        <w:t>(</w:t>
      </w:r>
      <w:hyperlink w:anchor="_ENREF_17" w:tooltip="Constance, 2016 #4082" w:history="1">
        <w:r w:rsidR="004910D6">
          <w:rPr>
            <w:noProof/>
          </w:rPr>
          <w:t>Constance, et al., 2016</w:t>
        </w:r>
      </w:hyperlink>
      <w:r w:rsidR="004910D6">
        <w:rPr>
          <w:noProof/>
        </w:rPr>
        <w:t xml:space="preserve">; </w:t>
      </w:r>
      <w:hyperlink w:anchor="_ENREF_61" w:tooltip="Menon, 2016 #4083" w:history="1">
        <w:r w:rsidR="004910D6">
          <w:rPr>
            <w:noProof/>
          </w:rPr>
          <w:t>Menon, et al., 2016</w:t>
        </w:r>
      </w:hyperlink>
      <w:r w:rsidR="004910D6">
        <w:rPr>
          <w:noProof/>
        </w:rPr>
        <w:t>)</w:t>
      </w:r>
      <w:r w:rsidR="004910D6">
        <w:fldChar w:fldCharType="end"/>
      </w:r>
      <w:r w:rsidR="004910D6">
        <w:t xml:space="preserve">. </w:t>
      </w:r>
      <w:r w:rsidR="00DA5079">
        <w:t xml:space="preserve">Our group have undertaken proof-of-concept studies </w:t>
      </w:r>
      <w:r w:rsidR="009A4141">
        <w:t xml:space="preserve">to </w:t>
      </w:r>
      <w:r w:rsidR="00DA5079">
        <w:t>investigat</w:t>
      </w:r>
      <w:r w:rsidR="009A4141">
        <w:t>e</w:t>
      </w:r>
      <w:r w:rsidR="00DA5079">
        <w:t xml:space="preserve"> the role of biomarkers in detecting </w:t>
      </w:r>
      <w:r w:rsidR="00243ABF">
        <w:t xml:space="preserve">AG </w:t>
      </w:r>
      <w:r w:rsidR="00DA5079">
        <w:t xml:space="preserve">nephrotoxicity in neonates </w:t>
      </w:r>
      <w:r w:rsidR="00532744">
        <w:fldChar w:fldCharType="begin">
          <w:fldData xml:space="preserve">PEVuZE5vdGU+PENpdGU+PEF1dGhvcj5NY1dpbGxpYW08L0F1dGhvcj48WWVhcj4yMDEyPC9ZZWFy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</w:fldData>
        </w:fldChar>
      </w:r>
      <w:r w:rsidR="004910D6">
        <w:instrText xml:space="preserve"> ADDIN EN.CITE </w:instrText>
      </w:r>
      <w:r w:rsidR="004910D6">
        <w:fldChar w:fldCharType="begin">
          <w:fldData xml:space="preserve">PEVuZE5vdGU+PENpdGU+PEF1dGhvcj5NY1dpbGxpYW08L0F1dGhvcj48WWVhcj4yMDEyPC9ZZWFy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</w:fldData>
        </w:fldChar>
      </w:r>
      <w:r w:rsidR="004910D6">
        <w:instrText xml:space="preserve"> ADDIN EN.CITE.DATA </w:instrText>
      </w:r>
      <w:r w:rsidR="004910D6">
        <w:fldChar w:fldCharType="end"/>
      </w:r>
      <w:r w:rsidR="00532744">
        <w:fldChar w:fldCharType="separate"/>
      </w:r>
      <w:r w:rsidR="004910D6">
        <w:rPr>
          <w:noProof/>
        </w:rPr>
        <w:t>(</w:t>
      </w:r>
      <w:hyperlink w:anchor="_ENREF_58" w:tooltip="McWilliam, 2012 #4024" w:history="1">
        <w:r w:rsidR="004910D6">
          <w:rPr>
            <w:noProof/>
          </w:rPr>
          <w:t>McWilliam, et al., 2012a</w:t>
        </w:r>
      </w:hyperlink>
      <w:r w:rsidR="004910D6">
        <w:rPr>
          <w:noProof/>
        </w:rPr>
        <w:t>)</w:t>
      </w:r>
      <w:r w:rsidR="00532744">
        <w:fldChar w:fldCharType="end"/>
      </w:r>
      <w:r w:rsidR="009A4141">
        <w:t>.</w:t>
      </w:r>
      <w:r w:rsidR="00DA5079">
        <w:t xml:space="preserve"> </w:t>
      </w:r>
      <w:r w:rsidR="00AC3456">
        <w:t>The most promising biomarkers to be discovered in the earlier detection of drug-</w:t>
      </w:r>
      <w:r w:rsidR="00AC3456" w:rsidRPr="009A0507">
        <w:t xml:space="preserve">induced AKI are </w:t>
      </w:r>
      <w:r w:rsidRPr="009A0507">
        <w:t>cystatin C, kidney injury molecule-1 (KIM</w:t>
      </w:r>
      <w:r w:rsidR="009A4141">
        <w:t>-</w:t>
      </w:r>
      <w:r w:rsidRPr="009A0507">
        <w:t>1), neutrophil gelatinase associated lipocalin (</w:t>
      </w:r>
      <w:r w:rsidR="00AC3456" w:rsidRPr="009A0507">
        <w:t>NGAL</w:t>
      </w:r>
      <w:r w:rsidRPr="009A0507">
        <w:t>), N-acetyl-B-D-glucosaminidase (NAG) and low molecular weight proteins such as B2 microglobulin and retinol binding protein (RBP)</w:t>
      </w:r>
      <w:r w:rsidR="0048117C">
        <w:t xml:space="preserve"> </w:t>
      </w:r>
      <w:r w:rsidR="0048117C">
        <w:fldChar w:fldCharType="begin">
          <w:fldData xml:space="preserve">PEVuZE5vdGU+PENpdGU+PEF1dGhvcj5GdWNoczwvQXV0aG9yPjxZZWFyPjIwMTE8L1llYXI+PFJl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=
</w:fldData>
        </w:fldChar>
      </w:r>
      <w:r w:rsidR="006843D7">
        <w:instrText xml:space="preserve"> ADDIN EN.CITE </w:instrText>
      </w:r>
      <w:r w:rsidR="006843D7">
        <w:fldChar w:fldCharType="begin">
          <w:fldData xml:space="preserve">PEVuZE5vdGU+PENpdGU+PEF1dGhvcj5GdWNoczwvQXV0aG9yPjxZZWFyPjIwMTE8L1llYXI+PFJl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=
</w:fldData>
        </w:fldChar>
      </w:r>
      <w:r w:rsidR="006843D7">
        <w:instrText xml:space="preserve"> ADDIN EN.CITE.DATA </w:instrText>
      </w:r>
      <w:r w:rsidR="006843D7">
        <w:fldChar w:fldCharType="end"/>
      </w:r>
      <w:r w:rsidR="0048117C">
        <w:fldChar w:fldCharType="separate"/>
      </w:r>
      <w:r w:rsidR="006843D7">
        <w:rPr>
          <w:noProof/>
        </w:rPr>
        <w:t>(</w:t>
      </w:r>
      <w:hyperlink w:anchor="_ENREF_27" w:tooltip="Fuchs, 2011 #3999" w:history="1">
        <w:r w:rsidR="004910D6">
          <w:rPr>
            <w:noProof/>
          </w:rPr>
          <w:t>Fuchs &amp; Hewitt, 2011</w:t>
        </w:r>
      </w:hyperlink>
      <w:r w:rsidR="006843D7">
        <w:rPr>
          <w:noProof/>
        </w:rPr>
        <w:t xml:space="preserve">; </w:t>
      </w:r>
      <w:hyperlink w:anchor="_ENREF_46" w:tooltip="Khan, 2010 #4000" w:history="1">
        <w:r w:rsidR="004910D6">
          <w:rPr>
            <w:noProof/>
          </w:rPr>
          <w:t>Khan, et al., 2010</w:t>
        </w:r>
      </w:hyperlink>
      <w:r w:rsidR="006843D7">
        <w:rPr>
          <w:noProof/>
        </w:rPr>
        <w:t>)</w:t>
      </w:r>
      <w:r w:rsidR="0048117C">
        <w:fldChar w:fldCharType="end"/>
      </w:r>
      <w:r w:rsidRPr="009A0507">
        <w:t>.</w:t>
      </w:r>
      <w:r w:rsidR="007949BC" w:rsidRPr="009A0507">
        <w:t xml:space="preserve"> </w:t>
      </w:r>
      <w:r w:rsidR="0048117C">
        <w:t xml:space="preserve">Table 1 summarises their mechanism of release and </w:t>
      </w:r>
      <w:r w:rsidR="009A4141">
        <w:t xml:space="preserve">the type of </w:t>
      </w:r>
      <w:r w:rsidR="0048117C">
        <w:t xml:space="preserve">drug injury </w:t>
      </w:r>
      <w:r w:rsidR="009A4141">
        <w:t xml:space="preserve">they </w:t>
      </w:r>
      <w:r w:rsidR="0048117C">
        <w:t xml:space="preserve">detect. </w:t>
      </w:r>
      <w:r w:rsidR="007949BC" w:rsidRPr="009A0507">
        <w:t>Most</w:t>
      </w:r>
      <w:r w:rsidR="007949BC">
        <w:t xml:space="preserve"> of these </w:t>
      </w:r>
      <w:r w:rsidR="0048117C">
        <w:t xml:space="preserve">biomarkers </w:t>
      </w:r>
      <w:r w:rsidR="007949BC">
        <w:t>are more accurately measured in the urine as this like</w:t>
      </w:r>
      <w:r>
        <w:t xml:space="preserve">ly represents the kidney </w:t>
      </w:r>
      <w:r w:rsidR="004303F4">
        <w:t>better</w:t>
      </w:r>
      <w:r>
        <w:t xml:space="preserve"> </w:t>
      </w:r>
      <w:r w:rsidR="007949BC">
        <w:t xml:space="preserve">than </w:t>
      </w:r>
      <w:r>
        <w:t xml:space="preserve">blood </w:t>
      </w:r>
      <w:r w:rsidR="007949BC">
        <w:t xml:space="preserve">concentrations. </w:t>
      </w:r>
      <w:r w:rsidR="001D380A">
        <w:t>N</w:t>
      </w:r>
      <w:r w:rsidR="007949BC">
        <w:t>one of these biomarkers have yet to be</w:t>
      </w:r>
      <w:r w:rsidR="00176A18">
        <w:t xml:space="preserve"> </w:t>
      </w:r>
      <w:r w:rsidR="007949BC">
        <w:t xml:space="preserve">routinely measured </w:t>
      </w:r>
      <w:r>
        <w:t>with</w:t>
      </w:r>
      <w:r w:rsidR="007949BC">
        <w:t>in the clinical setting</w:t>
      </w:r>
      <w:r w:rsidR="00DA5079">
        <w:t xml:space="preserve"> but reference intervals for children (for KIM-1 and NGAL) are reported </w:t>
      </w:r>
      <w:r w:rsidR="00532744">
        <w:fldChar w:fldCharType="begin"/>
      </w:r>
      <w:r w:rsidR="00260906">
        <w:instrText xml:space="preserve"> ADDIN EN.CITE &lt;EndNote&gt;&lt;Cite&gt;&lt;Author&gt;McWilliam&lt;/Author&gt;&lt;Year&gt;2014&lt;/Year&gt;&lt;RecNum&gt;4025&lt;/RecNum&gt;&lt;DisplayText&gt;(McWilliam, et al., 2014a)&lt;/DisplayText&gt;&lt;record&gt;&lt;rec-number&gt;4025&lt;/rec-number&gt;&lt;foreign-keys&gt;&lt;key app="EN" db-id="z52rfde24t20vyeew2ax2teivr5aawpf5etz" timestamp="1437850568"&gt;4025&lt;/key&gt;&lt;/foreign-keys&gt;&lt;ref-type name="Journal Article"&gt;17&lt;/ref-type&gt;&lt;contributors&gt;&lt;authors&gt;&lt;author&gt;McWilliam, S. J.&lt;/author&gt;&lt;author&gt;Antoine, D. J.&lt;/author&gt;&lt;author&gt;Sabbisetti, V.&lt;/author&gt;&lt;author&gt;Pearce, R. E.&lt;/author&gt;&lt;author&gt;Jorgensen, A. L.&lt;/author&gt;&lt;author&gt;Lin, Y.&lt;/author&gt;&lt;author&gt;Leeder, J. S.&lt;/author&gt;&lt;author&gt;Bonventre, J. V.&lt;/author&gt;&lt;author&gt;Smyth, R. L.&lt;/author&gt;&lt;author&gt;Pirmohamed, M.&lt;/author&gt;&lt;/authors&gt;&lt;/contributors&gt;&lt;auth-address&gt;Department of Molecular &amp;amp; Clinical Pharmacology, University of Liverpool, Liverpool, Merseyside, UK. d.antoine@liv.ac.uk.&lt;/auth-address&gt;&lt;titles&gt;&lt;title&gt;Reference intervals for urinary renal injury biomarkers KIM-1 and NGAL in healthy children&lt;/title&gt;&lt;secondary-title&gt;Biomarkers in medicine&lt;/secondary-title&gt;&lt;alt-title&gt;Biomark Med&lt;/alt-title&gt;&lt;/titles&gt;&lt;periodical&gt;&lt;full-title&gt;Biomarkers in medicine&lt;/full-title&gt;&lt;abbr-1&gt;Biomark Med&lt;/abbr-1&gt;&lt;/periodical&gt;&lt;alt-periodical&gt;&lt;full-title&gt;Biomarkers in medicine&lt;/full-title&gt;&lt;abbr-1&gt;Biomark Med&lt;/abbr-1&gt;&lt;/alt-periodical&gt;&lt;pages&gt;1189-97&lt;/pages&gt;&lt;volume&gt;8&lt;/volume&gt;&lt;number&gt;10&lt;/number&gt;&lt;edition&gt;2014/03/26&lt;/edition&gt;&lt;dates&gt;&lt;year&gt;2014&lt;/year&gt;&lt;/dates&gt;&lt;isbn&gt;1752-0371 (Electronic)&amp;#xD;1752-0363 (Linking)&lt;/isbn&gt;&lt;accession-num&gt;24661102&lt;/accession-num&gt;&lt;work-type&gt;Research Support, N.I.H., Extramural&amp;#xD;Research Support, Non-U.S. Gov&amp;apos;t&lt;/work-type&gt;&lt;urls&gt;&lt;related-urls&gt;&lt;url&gt;http://www.ncbi.nlm.nih.gov/pubmed/24661102&lt;/url&gt;&lt;/related-urls&gt;&lt;/urls&gt;&lt;custom2&gt;4076175&lt;/custom2&gt;&lt;electronic-resource-num&gt;10.2217/bmm.14.36&lt;/electronic-resource-num&gt;&lt;language&gt;eng&lt;/language&gt;&lt;/record&gt;&lt;/Cite&gt;&lt;/EndNote&gt;</w:instrText>
      </w:r>
      <w:r w:rsidR="00532744">
        <w:fldChar w:fldCharType="separate"/>
      </w:r>
      <w:r w:rsidR="00260906">
        <w:rPr>
          <w:noProof/>
        </w:rPr>
        <w:t>(</w:t>
      </w:r>
      <w:hyperlink w:anchor="_ENREF_56" w:tooltip="McWilliam, 2014 #4025" w:history="1">
        <w:r w:rsidR="004910D6">
          <w:rPr>
            <w:noProof/>
          </w:rPr>
          <w:t>McWilliam, et al., 2014a</w:t>
        </w:r>
      </w:hyperlink>
      <w:r w:rsidR="00260906">
        <w:rPr>
          <w:noProof/>
        </w:rPr>
        <w:t>)</w:t>
      </w:r>
      <w:r w:rsidR="00532744">
        <w:fldChar w:fldCharType="end"/>
      </w:r>
      <w:r w:rsidR="00925C69">
        <w:t>.</w:t>
      </w:r>
      <w:r w:rsidR="006A3EA5" w:rsidRPr="006A3EA5">
        <w:t xml:space="preserve"> </w:t>
      </w:r>
      <w:r w:rsidR="006A3EA5">
        <w:t xml:space="preserve">Members of our group have been actively involved in the qualification of a number of these urinary biomarkers for use in children </w:t>
      </w:r>
      <w:r w:rsidR="006A3EA5">
        <w:fldChar w:fldCharType="begin">
          <w:fldData xml:space="preserve">PEVuZE5vdGU+PENpdGU+PEF1dGhvcj5NY1dpbGxpYW08L0F1dGhvcj48WWVhcj4yMDEyPC9ZZWFy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=
</w:fldData>
        </w:fldChar>
      </w:r>
      <w:r w:rsidR="004910D6">
        <w:instrText xml:space="preserve"> ADDIN EN.CITE </w:instrText>
      </w:r>
      <w:r w:rsidR="004910D6">
        <w:fldChar w:fldCharType="begin">
          <w:fldData xml:space="preserve">PEVuZE5vdGU+PENpdGU+PEF1dGhvcj5NY1dpbGxpYW08L0F1dGhvcj48WWVhcj4yMDEyPC9ZZWFy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=
</w:fldData>
        </w:fldChar>
      </w:r>
      <w:r w:rsidR="004910D6">
        <w:instrText xml:space="preserve"> ADDIN EN.CITE.DATA </w:instrText>
      </w:r>
      <w:r w:rsidR="004910D6">
        <w:fldChar w:fldCharType="end"/>
      </w:r>
      <w:r w:rsidR="006A3EA5">
        <w:fldChar w:fldCharType="separate"/>
      </w:r>
      <w:r w:rsidR="004910D6">
        <w:rPr>
          <w:noProof/>
        </w:rPr>
        <w:t>(</w:t>
      </w:r>
      <w:hyperlink w:anchor="_ENREF_57" w:tooltip="McWilliam, 2014 #219" w:history="1">
        <w:r w:rsidR="004910D6">
          <w:rPr>
            <w:noProof/>
          </w:rPr>
          <w:t>McWilliam, et al., 2014b</w:t>
        </w:r>
      </w:hyperlink>
      <w:r w:rsidR="004910D6">
        <w:rPr>
          <w:noProof/>
        </w:rPr>
        <w:t xml:space="preserve">; </w:t>
      </w:r>
      <w:hyperlink w:anchor="_ENREF_59" w:tooltip="McWilliam, 2012 #91" w:history="1">
        <w:r w:rsidR="004910D6">
          <w:rPr>
            <w:noProof/>
          </w:rPr>
          <w:t>McWilliam, et al., 2012b</w:t>
        </w:r>
      </w:hyperlink>
      <w:r w:rsidR="004910D6">
        <w:rPr>
          <w:noProof/>
        </w:rPr>
        <w:t>)</w:t>
      </w:r>
      <w:r w:rsidR="006A3EA5">
        <w:fldChar w:fldCharType="end"/>
      </w:r>
      <w:r w:rsidR="006A3EA5">
        <w:t>.</w:t>
      </w:r>
    </w:p>
    <w:p w14:paraId="63D02986" w14:textId="3A5FBC62" w:rsidR="00D81389" w:rsidRPr="00017596" w:rsidRDefault="00C16E5E" w:rsidP="00F20F3D">
      <w:pPr>
        <w:spacing w:line="480" w:lineRule="auto"/>
        <w:jc w:val="both"/>
      </w:pPr>
      <w:r>
        <w:t xml:space="preserve">Healthcare alerts using </w:t>
      </w:r>
      <w:r w:rsidR="009F45CD" w:rsidRPr="009F45CD">
        <w:t xml:space="preserve">electronic triggers </w:t>
      </w:r>
      <w:r w:rsidR="008948E9">
        <w:t>to identify high-risk patients</w:t>
      </w:r>
      <w:r w:rsidR="000A608A">
        <w:t xml:space="preserve"> </w:t>
      </w:r>
      <w:r>
        <w:t>may reduce the incidence of nephrotoxic AKI</w:t>
      </w:r>
      <w:r w:rsidR="008948E9">
        <w:t xml:space="preserve">, </w:t>
      </w:r>
      <w:r>
        <w:t>by</w:t>
      </w:r>
      <w:r w:rsidR="008948E9">
        <w:t xml:space="preserve"> allow</w:t>
      </w:r>
      <w:r>
        <w:t>ing</w:t>
      </w:r>
      <w:r w:rsidR="009F45CD" w:rsidRPr="009F45CD">
        <w:t xml:space="preserve"> better </w:t>
      </w:r>
      <w:r>
        <w:t xml:space="preserve">recognition </w:t>
      </w:r>
      <w:r w:rsidR="008948E9">
        <w:t xml:space="preserve">and </w:t>
      </w:r>
      <w:r>
        <w:t>earlier intervention</w:t>
      </w:r>
      <w:r w:rsidR="00966D49">
        <w:t xml:space="preserve"> </w:t>
      </w:r>
      <w:r w:rsidR="00532744">
        <w:fldChar w:fldCharType="begin">
          <w:fldData xml:space="preserve">PEVuZE5vdGU+PENpdGU+PEF1dGhvcj5LaXJrZW5kYWxsPC9BdXRob3I+PFllYXI+MjAxNDwvWWVh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</w:fldData>
        </w:fldChar>
      </w:r>
      <w:r w:rsidR="006843D7">
        <w:instrText xml:space="preserve"> ADDIN EN.CITE </w:instrText>
      </w:r>
      <w:r w:rsidR="006843D7">
        <w:fldChar w:fldCharType="begin">
          <w:fldData xml:space="preserve">PEVuZE5vdGU+PENpdGU+PEF1dGhvcj5LaXJrZW5kYWxsPC9BdXRob3I+PFllYXI+MjAxNDwvWWVh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</w:fldData>
        </w:fldChar>
      </w:r>
      <w:r w:rsidR="006843D7">
        <w:instrText xml:space="preserve"> ADDIN EN.CITE.DATA </w:instrText>
      </w:r>
      <w:r w:rsidR="006843D7">
        <w:fldChar w:fldCharType="end"/>
      </w:r>
      <w:r w:rsidR="00532744">
        <w:fldChar w:fldCharType="separate"/>
      </w:r>
      <w:r w:rsidR="006843D7">
        <w:rPr>
          <w:noProof/>
        </w:rPr>
        <w:t>(</w:t>
      </w:r>
      <w:hyperlink w:anchor="_ENREF_47" w:tooltip="Kirkendall, 2014 #3933" w:history="1">
        <w:r w:rsidR="004910D6">
          <w:rPr>
            <w:noProof/>
          </w:rPr>
          <w:t>Kirkendall, et al., 2014</w:t>
        </w:r>
      </w:hyperlink>
      <w:r w:rsidR="006843D7">
        <w:rPr>
          <w:noProof/>
        </w:rPr>
        <w:t>)</w:t>
      </w:r>
      <w:r w:rsidR="00532744">
        <w:fldChar w:fldCharType="end"/>
      </w:r>
      <w:r w:rsidR="008948E9">
        <w:t xml:space="preserve">. </w:t>
      </w:r>
      <w:r>
        <w:t xml:space="preserve">These systems </w:t>
      </w:r>
      <w:r w:rsidR="00F56693">
        <w:t xml:space="preserve">can be </w:t>
      </w:r>
      <w:r>
        <w:t xml:space="preserve">passive, interrupted (requiring </w:t>
      </w:r>
      <w:r w:rsidR="00011999">
        <w:t>a</w:t>
      </w:r>
      <w:r w:rsidR="00A96C52">
        <w:t>n</w:t>
      </w:r>
      <w:r w:rsidR="00011999">
        <w:t xml:space="preserve"> </w:t>
      </w:r>
      <w:r>
        <w:t>action</w:t>
      </w:r>
      <w:r w:rsidR="00011999">
        <w:t xml:space="preserve"> to the prompt</w:t>
      </w:r>
      <w:r>
        <w:t>) or active</w:t>
      </w:r>
      <w:r w:rsidR="00F56693">
        <w:t>,</w:t>
      </w:r>
      <w:r>
        <w:t xml:space="preserve"> </w:t>
      </w:r>
      <w:r w:rsidR="000A608A">
        <w:t xml:space="preserve">such as </w:t>
      </w:r>
      <w:r>
        <w:t xml:space="preserve">where an early intervention team are </w:t>
      </w:r>
      <w:r w:rsidR="00F56693">
        <w:t>activated</w:t>
      </w:r>
      <w:r>
        <w:t xml:space="preserve"> </w:t>
      </w:r>
      <w:r w:rsidR="00532744">
        <w:fldChar w:fldCharType="begin">
          <w:fldData xml:space="preserve">PEVuZE5vdGU+PENpdGU+PEF1dGhvcj5UaG9tYXM8L0F1dGhvcj48WWVhcj4yMDE1PC9ZZWFyPjxS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</w:fldData>
        </w:fldChar>
      </w:r>
      <w:r w:rsidR="006843D7">
        <w:instrText xml:space="preserve"> ADDIN EN.CITE </w:instrText>
      </w:r>
      <w:r w:rsidR="006843D7">
        <w:fldChar w:fldCharType="begin">
          <w:fldData xml:space="preserve">PEVuZE5vdGU+PENpdGU+PEF1dGhvcj5UaG9tYXM8L0F1dGhvcj48WWVhcj4yMDE1PC9ZZWFyPjxS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</w:fldData>
        </w:fldChar>
      </w:r>
      <w:r w:rsidR="006843D7">
        <w:instrText xml:space="preserve"> ADDIN EN.CITE.DATA </w:instrText>
      </w:r>
      <w:r w:rsidR="006843D7">
        <w:fldChar w:fldCharType="end"/>
      </w:r>
      <w:r w:rsidR="00532744">
        <w:fldChar w:fldCharType="separate"/>
      </w:r>
      <w:r w:rsidR="006843D7">
        <w:rPr>
          <w:noProof/>
        </w:rPr>
        <w:t>(</w:t>
      </w:r>
      <w:hyperlink w:anchor="_ENREF_85" w:tooltip="Thomas, 2015 #3972" w:history="1">
        <w:r w:rsidR="004910D6">
          <w:rPr>
            <w:noProof/>
          </w:rPr>
          <w:t>Thomas, et al., 2015</w:t>
        </w:r>
      </w:hyperlink>
      <w:r w:rsidR="006843D7">
        <w:rPr>
          <w:noProof/>
        </w:rPr>
        <w:t>)</w:t>
      </w:r>
      <w:r w:rsidR="00532744">
        <w:fldChar w:fldCharType="end"/>
      </w:r>
      <w:r>
        <w:t xml:space="preserve">. </w:t>
      </w:r>
      <w:r w:rsidR="00165B28">
        <w:t xml:space="preserve">Those with active </w:t>
      </w:r>
      <w:r w:rsidR="00165B28" w:rsidRPr="00011999">
        <w:t>interventions are believed to be more effective and avoid</w:t>
      </w:r>
      <w:r w:rsidR="000A608A">
        <w:t xml:space="preserve"> clinician</w:t>
      </w:r>
      <w:r w:rsidR="00165B28" w:rsidRPr="00011999">
        <w:t xml:space="preserve"> ‘alert fatigue’ that may occur with electronic systems. </w:t>
      </w:r>
      <w:r w:rsidR="008948E9" w:rsidRPr="00011999">
        <w:t>A</w:t>
      </w:r>
      <w:r w:rsidR="00011999" w:rsidRPr="00011999">
        <w:t>n electronic</w:t>
      </w:r>
      <w:r w:rsidR="008948E9" w:rsidRPr="00011999">
        <w:t xml:space="preserve"> system developed to </w:t>
      </w:r>
      <w:r w:rsidR="008948E9" w:rsidRPr="00011999">
        <w:lastRenderedPageBreak/>
        <w:t xml:space="preserve">identify patients </w:t>
      </w:r>
      <w:r w:rsidR="00011999" w:rsidRPr="00011999">
        <w:t xml:space="preserve">at high-risk of </w:t>
      </w:r>
      <w:r w:rsidR="008948E9" w:rsidRPr="00011999">
        <w:t>nephrotoxic</w:t>
      </w:r>
      <w:r w:rsidR="00011999" w:rsidRPr="00011999">
        <w:t xml:space="preserve">ity has been described </w:t>
      </w:r>
      <w:r w:rsidR="00F56693">
        <w:t>in the literature</w:t>
      </w:r>
      <w:r w:rsidR="00A96C52">
        <w:t xml:space="preserve">, detailing that the system sends </w:t>
      </w:r>
      <w:r w:rsidR="008948E9" w:rsidRPr="00011999">
        <w:t xml:space="preserve">emails </w:t>
      </w:r>
      <w:r w:rsidR="00A96C52">
        <w:t xml:space="preserve">to </w:t>
      </w:r>
      <w:r w:rsidR="008948E9" w:rsidRPr="00011999">
        <w:t>the appropriate nephrologist</w:t>
      </w:r>
      <w:r w:rsidR="00F56693">
        <w:t xml:space="preserve"> with key clinical information</w:t>
      </w:r>
      <w:r w:rsidR="00011999" w:rsidRPr="00011999">
        <w:t xml:space="preserve"> </w:t>
      </w:r>
      <w:r w:rsidR="00532744" w:rsidRPr="00011999">
        <w:fldChar w:fldCharType="begin">
          <w:fldData xml:space="preserve">PEVuZE5vdGU+PENpdGU+PEF1dGhvcj5LaXJrZW5kYWxsPC9BdXRob3I+PFllYXI+MjAxNDwvWWVh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</w:fldData>
        </w:fldChar>
      </w:r>
      <w:r w:rsidR="006843D7">
        <w:instrText xml:space="preserve"> ADDIN EN.CITE </w:instrText>
      </w:r>
      <w:r w:rsidR="006843D7">
        <w:fldChar w:fldCharType="begin">
          <w:fldData xml:space="preserve">PEVuZE5vdGU+PENpdGU+PEF1dGhvcj5LaXJrZW5kYWxsPC9BdXRob3I+PFllYXI+MjAxNDwvWWVh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</w:fldData>
        </w:fldChar>
      </w:r>
      <w:r w:rsidR="006843D7">
        <w:instrText xml:space="preserve"> ADDIN EN.CITE.DATA </w:instrText>
      </w:r>
      <w:r w:rsidR="006843D7">
        <w:fldChar w:fldCharType="end"/>
      </w:r>
      <w:r w:rsidR="00532744" w:rsidRPr="00011999">
        <w:fldChar w:fldCharType="separate"/>
      </w:r>
      <w:r w:rsidR="006843D7">
        <w:rPr>
          <w:noProof/>
        </w:rPr>
        <w:t>(</w:t>
      </w:r>
      <w:hyperlink w:anchor="_ENREF_47" w:tooltip="Kirkendall, 2014 #3933" w:history="1">
        <w:r w:rsidR="004910D6">
          <w:rPr>
            <w:noProof/>
          </w:rPr>
          <w:t>Kirkendall, et al., 2014</w:t>
        </w:r>
      </w:hyperlink>
      <w:r w:rsidR="006843D7">
        <w:rPr>
          <w:noProof/>
        </w:rPr>
        <w:t>)</w:t>
      </w:r>
      <w:r w:rsidR="00532744" w:rsidRPr="00011999">
        <w:fldChar w:fldCharType="end"/>
      </w:r>
      <w:r w:rsidR="008948E9" w:rsidRPr="00011999">
        <w:t>.</w:t>
      </w:r>
      <w:r w:rsidR="008948E9">
        <w:t xml:space="preserve"> </w:t>
      </w:r>
      <w:r w:rsidR="00343BD7">
        <w:t>Other m</w:t>
      </w:r>
      <w:r w:rsidR="00752F3E" w:rsidRPr="00752F3E">
        <w:t xml:space="preserve">ethods to </w:t>
      </w:r>
      <w:r w:rsidR="00EE244E">
        <w:t>detect established</w:t>
      </w:r>
      <w:r w:rsidR="00752F3E" w:rsidRPr="00752F3E">
        <w:t xml:space="preserve"> AKI </w:t>
      </w:r>
      <w:r w:rsidR="00A96C52">
        <w:t xml:space="preserve">earlier </w:t>
      </w:r>
      <w:r w:rsidR="00752F3E" w:rsidRPr="00752F3E">
        <w:t xml:space="preserve">include </w:t>
      </w:r>
      <w:r w:rsidR="00DD05DA">
        <w:t xml:space="preserve">measuring </w:t>
      </w:r>
      <w:r w:rsidR="00752F3E" w:rsidRPr="00752F3E">
        <w:t xml:space="preserve">daily serum creatinine </w:t>
      </w:r>
      <w:r w:rsidR="00DD05DA">
        <w:t xml:space="preserve">levels </w:t>
      </w:r>
      <w:r w:rsidR="00DD05DA" w:rsidRPr="00DD05DA">
        <w:t xml:space="preserve">in patients </w:t>
      </w:r>
      <w:r w:rsidR="00EE244E" w:rsidRPr="00DD05DA">
        <w:t xml:space="preserve">at risk </w:t>
      </w:r>
      <w:r w:rsidR="00966D49" w:rsidRPr="00DD05DA">
        <w:fldChar w:fldCharType="begin">
          <w:fldData xml:space="preserve">PEVuZE5vdGU+PENpdGU+PEF1dGhvcj5aYXBwaXRlbGxpPC9BdXRob3I+PFllYXI+MjAxMTwvWWVh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</w:fldData>
        </w:fldChar>
      </w:r>
      <w:r w:rsidR="006843D7">
        <w:instrText xml:space="preserve"> ADDIN EN.CITE </w:instrText>
      </w:r>
      <w:r w:rsidR="006843D7">
        <w:fldChar w:fldCharType="begin">
          <w:fldData xml:space="preserve">PEVuZE5vdGU+PENpdGU+PEF1dGhvcj5aYXBwaXRlbGxpPC9BdXRob3I+PFllYXI+MjAxMTwvWWVh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</w:fldData>
        </w:fldChar>
      </w:r>
      <w:r w:rsidR="006843D7">
        <w:instrText xml:space="preserve"> ADDIN EN.CITE.DATA </w:instrText>
      </w:r>
      <w:r w:rsidR="006843D7">
        <w:fldChar w:fldCharType="end"/>
      </w:r>
      <w:r w:rsidR="00966D49" w:rsidRPr="00DD05DA">
        <w:fldChar w:fldCharType="separate"/>
      </w:r>
      <w:r w:rsidR="006843D7">
        <w:rPr>
          <w:noProof/>
        </w:rPr>
        <w:t>(</w:t>
      </w:r>
      <w:hyperlink w:anchor="_ENREF_21" w:tooltip="Downes, 2015 #3935" w:history="1">
        <w:r w:rsidR="004910D6">
          <w:rPr>
            <w:noProof/>
          </w:rPr>
          <w:t>Downes, et al., 2015</w:t>
        </w:r>
      </w:hyperlink>
      <w:r w:rsidR="006843D7">
        <w:rPr>
          <w:noProof/>
        </w:rPr>
        <w:t xml:space="preserve">; </w:t>
      </w:r>
      <w:hyperlink w:anchor="_ENREF_95" w:tooltip="Zappitelli, 2011 #3952" w:history="1">
        <w:r w:rsidR="004910D6">
          <w:rPr>
            <w:noProof/>
          </w:rPr>
          <w:t>Zappitelli, et al., 2011</w:t>
        </w:r>
      </w:hyperlink>
      <w:r w:rsidR="006843D7">
        <w:rPr>
          <w:noProof/>
        </w:rPr>
        <w:t>)</w:t>
      </w:r>
      <w:r w:rsidR="00966D49" w:rsidRPr="00DD05DA">
        <w:fldChar w:fldCharType="end"/>
      </w:r>
      <w:r w:rsidR="00752F3E" w:rsidRPr="00DD05DA">
        <w:t xml:space="preserve">. </w:t>
      </w:r>
      <w:r w:rsidR="00EE244E" w:rsidRPr="00DD05DA">
        <w:t xml:space="preserve">In a study assessing </w:t>
      </w:r>
      <w:r w:rsidR="00DD05DA" w:rsidRPr="00DD05DA">
        <w:t xml:space="preserve">&gt;100 </w:t>
      </w:r>
      <w:r w:rsidR="00EE244E" w:rsidRPr="00DD05DA">
        <w:t>children with CF</w:t>
      </w:r>
      <w:r w:rsidR="00DD05DA" w:rsidRPr="00DD05DA">
        <w:t xml:space="preserve"> who received intravenous </w:t>
      </w:r>
      <w:r w:rsidR="00243ABF">
        <w:t>AG</w:t>
      </w:r>
      <w:r w:rsidR="00243ABF" w:rsidRPr="00DD05DA">
        <w:t xml:space="preserve"> </w:t>
      </w:r>
      <w:r w:rsidR="00DD05DA" w:rsidRPr="00DD05DA">
        <w:t xml:space="preserve">for &gt;3 days, daily serum creatinine measurement promoted earlier detection of AKI but did not prevent its onset </w:t>
      </w:r>
      <w:r w:rsidR="00532744" w:rsidRPr="00DD05DA">
        <w:fldChar w:fldCharType="begin">
          <w:fldData xml:space="preserve">PEVuZE5vdGU+PENpdGU+PEF1dGhvcj5Eb3duZXM8L0F1dGhvcj48WWVhcj4yMDE0PC9ZZWFyPjxS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</w:fldData>
        </w:fldChar>
      </w:r>
      <w:r w:rsidR="006843D7">
        <w:instrText xml:space="preserve"> ADDIN EN.CITE </w:instrText>
      </w:r>
      <w:r w:rsidR="006843D7">
        <w:fldChar w:fldCharType="begin">
          <w:fldData xml:space="preserve">PEVuZE5vdGU+PENpdGU+PEF1dGhvcj5Eb3duZXM8L0F1dGhvcj48WWVhcj4yMDE0PC9ZZWFyPjxS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</w:fldData>
        </w:fldChar>
      </w:r>
      <w:r w:rsidR="006843D7">
        <w:instrText xml:space="preserve"> ADDIN EN.CITE.DATA </w:instrText>
      </w:r>
      <w:r w:rsidR="006843D7">
        <w:fldChar w:fldCharType="end"/>
      </w:r>
      <w:r w:rsidR="00532744" w:rsidRPr="00DD05DA">
        <w:fldChar w:fldCharType="separate"/>
      </w:r>
      <w:r w:rsidR="006843D7">
        <w:rPr>
          <w:noProof/>
        </w:rPr>
        <w:t>(</w:t>
      </w:r>
      <w:hyperlink w:anchor="_ENREF_22" w:tooltip="Downes, 2014 #3975" w:history="1">
        <w:r w:rsidR="004910D6">
          <w:rPr>
            <w:noProof/>
          </w:rPr>
          <w:t>Downes, et al., 2014</w:t>
        </w:r>
      </w:hyperlink>
      <w:r w:rsidR="006843D7">
        <w:rPr>
          <w:noProof/>
        </w:rPr>
        <w:t>)</w:t>
      </w:r>
      <w:r w:rsidR="00532744" w:rsidRPr="00DD05DA">
        <w:fldChar w:fldCharType="end"/>
      </w:r>
      <w:r w:rsidR="00DD05DA" w:rsidRPr="00DD05DA">
        <w:t xml:space="preserve">.  </w:t>
      </w:r>
      <w:r w:rsidR="00EE244E">
        <w:t xml:space="preserve"> </w:t>
      </w:r>
    </w:p>
    <w:p w14:paraId="43D5DCF6" w14:textId="05CAC8DB" w:rsidR="00D81389" w:rsidRPr="0004157D" w:rsidRDefault="00CC4D4C" w:rsidP="00BD044B">
      <w:pPr>
        <w:pStyle w:val="Heading3"/>
      </w:pPr>
      <w:bookmarkStart w:id="17" w:name="_Toc340866368"/>
      <w:r w:rsidRPr="00CC4D4C">
        <w:t>Drugs that</w:t>
      </w:r>
      <w:r w:rsidR="00CC3A64" w:rsidRPr="00C162C2">
        <w:t xml:space="preserve"> induce biological systems</w:t>
      </w:r>
      <w:bookmarkEnd w:id="17"/>
      <w:r w:rsidR="00CC3A64" w:rsidRPr="00C162C2">
        <w:t xml:space="preserve"> </w:t>
      </w:r>
    </w:p>
    <w:p w14:paraId="7E8A96B1" w14:textId="37C411F7" w:rsidR="001E51D2" w:rsidRDefault="0045765B" w:rsidP="00F20F3D">
      <w:pPr>
        <w:spacing w:line="480" w:lineRule="auto"/>
        <w:jc w:val="both"/>
      </w:pPr>
      <w:r>
        <w:t>Understanding the pharmacology of drug toxicity allows the use of novel methods to prevent drug-induced AKI through</w:t>
      </w:r>
      <w:r w:rsidR="00231961">
        <w:t xml:space="preserve"> the manipulation of biological pathways </w:t>
      </w:r>
      <w:r>
        <w:t>that directly contribute to</w:t>
      </w:r>
      <w:r w:rsidR="00231961">
        <w:t xml:space="preserve"> kidney injury. </w:t>
      </w:r>
      <w:r w:rsidR="003A5837">
        <w:t>Many of the</w:t>
      </w:r>
      <w:r w:rsidR="000A608A">
        <w:t>se methods use drug repurposing</w:t>
      </w:r>
      <w:r w:rsidR="00E94C33">
        <w:t xml:space="preserve"> ie</w:t>
      </w:r>
      <w:r w:rsidR="00243ABF">
        <w:t>:</w:t>
      </w:r>
      <w:r w:rsidR="003A5837">
        <w:t xml:space="preserve"> </w:t>
      </w:r>
      <w:r w:rsidR="003A5837" w:rsidRPr="0092290C">
        <w:t xml:space="preserve">using a drug already </w:t>
      </w:r>
      <w:r w:rsidR="00F56693">
        <w:t>available</w:t>
      </w:r>
      <w:r w:rsidR="003A5837" w:rsidRPr="0092290C">
        <w:t xml:space="preserve"> for a different purpose. This has the advant</w:t>
      </w:r>
      <w:r w:rsidR="000A608A">
        <w:t>age of gaining more market opportunities</w:t>
      </w:r>
      <w:r w:rsidR="003A5837" w:rsidRPr="0092290C">
        <w:t xml:space="preserve"> for the pharmaceutical manufacturer. A good </w:t>
      </w:r>
      <w:r w:rsidR="0092290C" w:rsidRPr="0092290C">
        <w:t xml:space="preserve">example of this is the </w:t>
      </w:r>
      <w:r w:rsidR="00530DDF">
        <w:t xml:space="preserve">combined </w:t>
      </w:r>
      <w:r w:rsidR="0092290C" w:rsidRPr="0092290C">
        <w:t>use of phenytoin as an enzyme inducer</w:t>
      </w:r>
      <w:r w:rsidR="00530DDF">
        <w:t>,</w:t>
      </w:r>
      <w:r w:rsidR="0092290C" w:rsidRPr="0092290C">
        <w:t xml:space="preserve"> with corticosteroids to induce p-glycoprotein</w:t>
      </w:r>
      <w:r w:rsidR="00530DDF">
        <w:t xml:space="preserve"> since</w:t>
      </w:r>
      <w:r w:rsidR="0092290C" w:rsidRPr="0092290C">
        <w:t xml:space="preserve"> </w:t>
      </w:r>
      <w:r w:rsidR="00530DDF">
        <w:t xml:space="preserve">both drugs have been shown to </w:t>
      </w:r>
      <w:r w:rsidR="0092290C" w:rsidRPr="0092290C">
        <w:t xml:space="preserve">synergistically </w:t>
      </w:r>
      <w:r w:rsidR="00530DDF">
        <w:t>r</w:t>
      </w:r>
      <w:r w:rsidR="0092290C" w:rsidRPr="0092290C">
        <w:t xml:space="preserve">educe tacrolimus nephrotoxicity </w:t>
      </w:r>
      <w:r w:rsidR="00532744" w:rsidRPr="0092290C">
        <w:fldChar w:fldCharType="begin">
          <w:fldData xml:space="preserve">PEVuZE5vdGU+PENpdGU+PEF1dGhvcj5CYXg8L0F1dGhvcj48WWVhcj4yMDE0PC9ZZWFyPjxSZWNO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</w:fldData>
        </w:fldChar>
      </w:r>
      <w:r w:rsidR="006843D7">
        <w:instrText xml:space="preserve"> ADDIN EN.CITE </w:instrText>
      </w:r>
      <w:r w:rsidR="006843D7">
        <w:fldChar w:fldCharType="begin">
          <w:fldData xml:space="preserve">PEVuZE5vdGU+PENpdGU+PEF1dGhvcj5CYXg8L0F1dGhvcj48WWVhcj4yMDE0PC9ZZWFyPjxSZWNO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</w:fldData>
        </w:fldChar>
      </w:r>
      <w:r w:rsidR="006843D7">
        <w:instrText xml:space="preserve"> ADDIN EN.CITE.DATA </w:instrText>
      </w:r>
      <w:r w:rsidR="006843D7">
        <w:fldChar w:fldCharType="end"/>
      </w:r>
      <w:r w:rsidR="00532744" w:rsidRPr="0092290C">
        <w:fldChar w:fldCharType="separate"/>
      </w:r>
      <w:r w:rsidR="006843D7">
        <w:rPr>
          <w:noProof/>
        </w:rPr>
        <w:t>(</w:t>
      </w:r>
      <w:hyperlink w:anchor="_ENREF_8" w:tooltip="Bax, 2014 #3979" w:history="1">
        <w:r w:rsidR="004910D6">
          <w:rPr>
            <w:noProof/>
          </w:rPr>
          <w:t>Bax, Tijssen, Rieder, &amp; Filler, 2014</w:t>
        </w:r>
      </w:hyperlink>
      <w:r w:rsidR="006843D7">
        <w:rPr>
          <w:noProof/>
        </w:rPr>
        <w:t>)</w:t>
      </w:r>
      <w:r w:rsidR="00532744" w:rsidRPr="0092290C">
        <w:fldChar w:fldCharType="end"/>
      </w:r>
      <w:r w:rsidR="00530DDF">
        <w:t>.</w:t>
      </w:r>
      <w:r w:rsidR="00F56693">
        <w:t xml:space="preserve"> </w:t>
      </w:r>
      <w:r w:rsidR="00530DDF">
        <w:t>A</w:t>
      </w:r>
      <w:r w:rsidR="00F56693">
        <w:t xml:space="preserve">nother example </w:t>
      </w:r>
      <w:r w:rsidR="00530DDF">
        <w:t xml:space="preserve">currently </w:t>
      </w:r>
      <w:r w:rsidR="00F56693">
        <w:t>being evaluated is the i</w:t>
      </w:r>
      <w:r w:rsidR="00C17422">
        <w:t>nhibit</w:t>
      </w:r>
      <w:r w:rsidR="00F56693">
        <w:t>ion of the mevalonate pathway using statins to</w:t>
      </w:r>
      <w:r w:rsidR="00C17422">
        <w:t xml:space="preserve"> prevent </w:t>
      </w:r>
      <w:r w:rsidR="00243ABF">
        <w:t xml:space="preserve">AG </w:t>
      </w:r>
      <w:r w:rsidR="00C17422">
        <w:t xml:space="preserve">nephrotoxicity by </w:t>
      </w:r>
      <w:r w:rsidR="00F56693">
        <w:t>reducing</w:t>
      </w:r>
      <w:r w:rsidR="00C17422">
        <w:t xml:space="preserve"> renal tubular cell cytotoxicity </w:t>
      </w:r>
      <w:r w:rsidR="00532744">
        <w:fldChar w:fldCharType="begin">
          <w:fldData xml:space="preserve">PEVuZE5vdGU+PENpdGU+PEF1dGhvcj5BbnRvaW5lPC9BdXRob3I+PFllYXI+MjAxMDwvWWVhcj48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</w:fldData>
        </w:fldChar>
      </w:r>
      <w:r w:rsidR="006843D7">
        <w:instrText xml:space="preserve"> ADDIN EN.CITE </w:instrText>
      </w:r>
      <w:r w:rsidR="006843D7">
        <w:fldChar w:fldCharType="begin">
          <w:fldData xml:space="preserve">PEVuZE5vdGU+PENpdGU+PEF1dGhvcj5BbnRvaW5lPC9BdXRob3I+PFllYXI+MjAxMDwvWWVhcj48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</w:fldData>
        </w:fldChar>
      </w:r>
      <w:r w:rsidR="006843D7">
        <w:instrText xml:space="preserve"> ADDIN EN.CITE.DATA </w:instrText>
      </w:r>
      <w:r w:rsidR="006843D7">
        <w:fldChar w:fldCharType="end"/>
      </w:r>
      <w:r w:rsidR="00532744">
        <w:fldChar w:fldCharType="separate"/>
      </w:r>
      <w:r w:rsidR="006843D7">
        <w:rPr>
          <w:noProof/>
        </w:rPr>
        <w:t>(</w:t>
      </w:r>
      <w:hyperlink w:anchor="_ENREF_5" w:tooltip="Antoine, 2010 #3981" w:history="1">
        <w:r w:rsidR="004910D6">
          <w:rPr>
            <w:noProof/>
          </w:rPr>
          <w:t>Antoine, Srivastava, Pirmohamed, &amp; Park, 2010</w:t>
        </w:r>
      </w:hyperlink>
      <w:r w:rsidR="006843D7">
        <w:rPr>
          <w:noProof/>
        </w:rPr>
        <w:t>)</w:t>
      </w:r>
      <w:r w:rsidR="00532744">
        <w:fldChar w:fldCharType="end"/>
      </w:r>
      <w:r w:rsidR="00C17422">
        <w:t>. T</w:t>
      </w:r>
      <w:r w:rsidR="000A608A">
        <w:t>he translation of these</w:t>
      </w:r>
      <w:r w:rsidR="00C17422">
        <w:t xml:space="preserve"> </w:t>
      </w:r>
      <w:r w:rsidR="000A608A">
        <w:t xml:space="preserve">strategies </w:t>
      </w:r>
      <w:r w:rsidR="00C17422">
        <w:t>into clinical practice</w:t>
      </w:r>
      <w:r w:rsidR="00F56693">
        <w:t xml:space="preserve"> </w:t>
      </w:r>
      <w:r w:rsidR="000A608A">
        <w:t xml:space="preserve">is currently underway in children with CF </w:t>
      </w:r>
      <w:r w:rsidR="00F56693">
        <w:t>by some of our authors</w:t>
      </w:r>
      <w:r w:rsidR="00C17422">
        <w:t>.</w:t>
      </w:r>
      <w:r w:rsidR="0092290C" w:rsidRPr="0092290C">
        <w:t xml:space="preserve"> It has also been speculated that </w:t>
      </w:r>
      <w:r w:rsidR="00231961" w:rsidRPr="0092290C">
        <w:t>N</w:t>
      </w:r>
      <w:r w:rsidR="0092290C" w:rsidRPr="0092290C">
        <w:t>-acetylcysteine (N</w:t>
      </w:r>
      <w:r w:rsidR="00231961" w:rsidRPr="0092290C">
        <w:t>AC</w:t>
      </w:r>
      <w:r w:rsidR="0092290C" w:rsidRPr="0092290C">
        <w:t>) is able to prevent</w:t>
      </w:r>
      <w:r w:rsidR="00231961" w:rsidRPr="0092290C">
        <w:t xml:space="preserve"> ifosfamide toxicity</w:t>
      </w:r>
      <w:r w:rsidR="0092290C" w:rsidRPr="0092290C">
        <w:t xml:space="preserve"> and clinical trials in this area are awaited </w:t>
      </w:r>
      <w:r w:rsidR="00532744" w:rsidRPr="0092290C">
        <w:fldChar w:fldCharType="begin">
          <w:fldData xml:space="preserve">PEVuZE5vdGU+PENpdGU+PEF1dGhvcj5IYW5seTwvQXV0aG9yPjxZZWFyPjIwMTI8L1llYXI+PFJl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</w:fldData>
        </w:fldChar>
      </w:r>
      <w:r w:rsidR="006843D7">
        <w:instrText xml:space="preserve"> ADDIN EN.CITE </w:instrText>
      </w:r>
      <w:r w:rsidR="006843D7">
        <w:fldChar w:fldCharType="begin">
          <w:fldData xml:space="preserve">PEVuZE5vdGU+PENpdGU+PEF1dGhvcj5IYW5seTwvQXV0aG9yPjxZZWFyPjIwMTI8L1llYXI+PFJl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</w:fldData>
        </w:fldChar>
      </w:r>
      <w:r w:rsidR="006843D7">
        <w:instrText xml:space="preserve"> ADDIN EN.CITE.DATA </w:instrText>
      </w:r>
      <w:r w:rsidR="006843D7">
        <w:fldChar w:fldCharType="end"/>
      </w:r>
      <w:r w:rsidR="00532744" w:rsidRPr="0092290C">
        <w:fldChar w:fldCharType="separate"/>
      </w:r>
      <w:r w:rsidR="006843D7">
        <w:rPr>
          <w:noProof/>
        </w:rPr>
        <w:t>(</w:t>
      </w:r>
      <w:hyperlink w:anchor="_ENREF_33" w:tooltip="Hanly, 2012 #3980" w:history="1">
        <w:r w:rsidR="004910D6">
          <w:rPr>
            <w:noProof/>
          </w:rPr>
          <w:t>Hanly, et al., 2012</w:t>
        </w:r>
      </w:hyperlink>
      <w:r w:rsidR="006843D7">
        <w:rPr>
          <w:noProof/>
        </w:rPr>
        <w:t>)</w:t>
      </w:r>
      <w:r w:rsidR="00532744" w:rsidRPr="0092290C">
        <w:fldChar w:fldCharType="end"/>
      </w:r>
      <w:r w:rsidR="0092290C" w:rsidRPr="0092290C">
        <w:t>.</w:t>
      </w:r>
    </w:p>
    <w:p w14:paraId="25C3EF86" w14:textId="77777777" w:rsidR="00D81389" w:rsidRPr="00C162C2" w:rsidRDefault="00D81389" w:rsidP="00BD044B">
      <w:pPr>
        <w:pStyle w:val="Heading3"/>
        <w:rPr>
          <w:i/>
        </w:rPr>
      </w:pPr>
      <w:bookmarkStart w:id="18" w:name="_Toc340866369"/>
      <w:r w:rsidRPr="00C162C2">
        <w:rPr>
          <w:i/>
        </w:rPr>
        <w:lastRenderedPageBreak/>
        <w:t>Novel treatments under evaluation</w:t>
      </w:r>
      <w:bookmarkEnd w:id="18"/>
    </w:p>
    <w:p w14:paraId="47EA11DE" w14:textId="77F20CBD" w:rsidR="00C035E7" w:rsidRDefault="0045765B" w:rsidP="00F20F3D">
      <w:pPr>
        <w:spacing w:line="480" w:lineRule="auto"/>
        <w:jc w:val="both"/>
      </w:pPr>
      <w:r>
        <w:t xml:space="preserve">In patients with </w:t>
      </w:r>
      <w:r w:rsidRPr="00BA08F5">
        <w:t>established AKI</w:t>
      </w:r>
      <w:r w:rsidR="003364FC">
        <w:t>,</w:t>
      </w:r>
      <w:r w:rsidR="0032674C" w:rsidRPr="00BA08F5">
        <w:t xml:space="preserve"> </w:t>
      </w:r>
      <w:r w:rsidR="00530DDF">
        <w:t xml:space="preserve">cell-based </w:t>
      </w:r>
      <w:r w:rsidR="00280734">
        <w:t xml:space="preserve">regenerative medicine </w:t>
      </w:r>
      <w:r w:rsidR="00530DDF">
        <w:t>therapies</w:t>
      </w:r>
      <w:r w:rsidR="0032674C" w:rsidRPr="00BA08F5">
        <w:t xml:space="preserve"> </w:t>
      </w:r>
      <w:r w:rsidR="008A5AF4" w:rsidRPr="00BA08F5">
        <w:t xml:space="preserve">offer a potential </w:t>
      </w:r>
      <w:r w:rsidR="00530DDF">
        <w:t>avenue</w:t>
      </w:r>
      <w:r w:rsidR="008A5AF4" w:rsidRPr="00BA08F5">
        <w:t xml:space="preserve"> for regeneration</w:t>
      </w:r>
      <w:r w:rsidR="00530DDF">
        <w:t xml:space="preserve"> and repair </w:t>
      </w:r>
      <w:r w:rsidR="00280734">
        <w:t>of</w:t>
      </w:r>
      <w:r w:rsidR="00530DDF">
        <w:t xml:space="preserve"> the damaged kidneys</w:t>
      </w:r>
      <w:r w:rsidR="008A5AF4" w:rsidRPr="00BA08F5">
        <w:t xml:space="preserve">. </w:t>
      </w:r>
      <w:r w:rsidR="008A5AF4">
        <w:t xml:space="preserve">In preclinical studies and phase 1 clinical trials, </w:t>
      </w:r>
      <w:r w:rsidR="006F3931">
        <w:t xml:space="preserve">the administration of </w:t>
      </w:r>
      <w:r w:rsidR="008A5AF4">
        <w:t xml:space="preserve">mesenchymal </w:t>
      </w:r>
      <w:r w:rsidR="00530DDF">
        <w:t>stem/</w:t>
      </w:r>
      <w:r w:rsidR="008A5AF4">
        <w:t>stromal cells (MS</w:t>
      </w:r>
      <w:r w:rsidR="005F07BA">
        <w:t>C) to</w:t>
      </w:r>
      <w:r w:rsidR="008A5AF4">
        <w:t xml:space="preserve"> </w:t>
      </w:r>
      <w:r w:rsidR="00280734">
        <w:t xml:space="preserve">subjects with </w:t>
      </w:r>
      <w:r w:rsidR="008A5AF4">
        <w:t xml:space="preserve">AKI </w:t>
      </w:r>
      <w:r w:rsidR="006F3931">
        <w:t xml:space="preserve">led to significant improvements in renal </w:t>
      </w:r>
      <w:r w:rsidR="00220C6F">
        <w:t xml:space="preserve">health and renal function in rodents, especially when delivered intra-arterially </w:t>
      </w:r>
      <w:r w:rsidR="00532744">
        <w:fldChar w:fldCharType="begin"/>
      </w:r>
      <w:r w:rsidR="006843D7">
        <w:instrText xml:space="preserve"> ADDIN EN.CITE &lt;EndNote&gt;&lt;Cite&gt;&lt;Author&gt;Wang&lt;/Author&gt;&lt;Year&gt;2013&lt;/Year&gt;&lt;RecNum&gt;4064&lt;/RecNum&gt;&lt;DisplayText&gt;(Wang, He, Pei, &amp;amp; Zhao, 2013)&lt;/DisplayText&gt;&lt;record&gt;&lt;rec-number&gt;4064&lt;/rec-number&gt;&lt;foreign-keys&gt;&lt;key app="EN" db-id="z52rfde24t20vyeew2ax2teivr5aawpf5etz" timestamp="1469528919"&gt;4064&lt;/key&gt;&lt;/foreign-keys&gt;&lt;ref-type name="Journal Article"&gt;17&lt;/ref-type&gt;&lt;contributors&gt;&lt;authors&gt;&lt;author&gt;Wang, Y.&lt;/author&gt;&lt;author&gt;He, J.&lt;/author&gt;&lt;author&gt;Pei, X.&lt;/author&gt;&lt;author&gt;Zhao, W.&lt;/author&gt;&lt;/authors&gt;&lt;/contributors&gt;&lt;auth-address&gt;Department of Geriatrics, The First Affiliated Hospital of Nanjing Medical University, Nanjing, China.&lt;/auth-address&gt;&lt;titles&gt;&lt;title&gt;Systematic review and meta-analysis of mesenchymal stem/stromal cells therapy for impaired renal function in small animal models&lt;/title&gt;&lt;secondary-title&gt;Nephrology (Carlton)&lt;/secondary-title&gt;&lt;/titles&gt;&lt;periodical&gt;&lt;full-title&gt;Nephrology&lt;/full-title&gt;&lt;abbr-1&gt;Nephrology (Carlton)&lt;/abbr-1&gt;&lt;/periodical&gt;&lt;pages&gt;201-8&lt;/pages&gt;&lt;volume&gt;18&lt;/volume&gt;&lt;number&gt;3&lt;/number&gt;&lt;keywords&gt;&lt;keyword&gt;Animals&lt;/keyword&gt;&lt;keyword&gt;Biomarkers/blood&lt;/keyword&gt;&lt;keyword&gt;Creatinine/blood&lt;/keyword&gt;&lt;keyword&gt;Disease Models, Animal&lt;/keyword&gt;&lt;keyword&gt;Kidney/blood supply/metabolism/pathology/*physiopathology&lt;/keyword&gt;&lt;keyword&gt;Kidney Diseases/blood/pathology/physiopathology/*surgery&lt;/keyword&gt;&lt;keyword&gt;*Mesenchymal Stem Cell Transplantation&lt;/keyword&gt;&lt;keyword&gt;Recovery of Function&lt;/keyword&gt;&lt;keyword&gt;*Regeneration&lt;/keyword&gt;&lt;keyword&gt;Regression Analysis&lt;/keyword&gt;&lt;keyword&gt;Renal Insufficiency/pathology/physiopathology/surgery&lt;/keyword&gt;&lt;keyword&gt;Reperfusion Injury/pathology/physiopathology/surgery&lt;/keyword&gt;&lt;keyword&gt;Stromal Cells/*transplantation&lt;/keyword&gt;&lt;keyword&gt;Time Factors&lt;/keyword&gt;&lt;/keywords&gt;&lt;dates&gt;&lt;year&gt;2013&lt;/year&gt;&lt;pub-dates&gt;&lt;date&gt;Mar&lt;/date&gt;&lt;/pub-dates&gt;&lt;/dates&gt;&lt;isbn&gt;1440-1797 (Electronic)&amp;#xD;1320-5358 (Linking)&lt;/isbn&gt;&lt;accession-num&gt;23217027&lt;/accession-num&gt;&lt;urls&gt;&lt;related-urls&gt;&lt;url&gt;http://www.ncbi.nlm.nih.gov/pubmed/23217027&lt;/url&gt;&lt;/related-urls&gt;&lt;/urls&gt;&lt;electronic-resource-num&gt;10.1111/nep.12018&lt;/electronic-resource-num&gt;&lt;/record&gt;&lt;/Cite&gt;&lt;/EndNote&gt;</w:instrText>
      </w:r>
      <w:r w:rsidR="00532744">
        <w:fldChar w:fldCharType="separate"/>
      </w:r>
      <w:r w:rsidR="006843D7">
        <w:rPr>
          <w:noProof/>
        </w:rPr>
        <w:t>(</w:t>
      </w:r>
      <w:hyperlink w:anchor="_ENREF_92" w:tooltip="Wang, 2013 #4064" w:history="1">
        <w:r w:rsidR="004910D6">
          <w:rPr>
            <w:noProof/>
          </w:rPr>
          <w:t>Wang, He, Pei, &amp; Zhao, 2013</w:t>
        </w:r>
      </w:hyperlink>
      <w:r w:rsidR="006843D7">
        <w:rPr>
          <w:noProof/>
        </w:rPr>
        <w:t>)</w:t>
      </w:r>
      <w:r w:rsidR="00532744">
        <w:fldChar w:fldCharType="end"/>
      </w:r>
      <w:r w:rsidR="00220C6F">
        <w:t>.</w:t>
      </w:r>
      <w:r w:rsidR="006F3931">
        <w:t xml:space="preserve"> </w:t>
      </w:r>
      <w:r w:rsidR="00E312C2">
        <w:t xml:space="preserve">However, </w:t>
      </w:r>
      <w:r w:rsidR="00545FC9">
        <w:t>despite these beneficial effects, there are a number of safety issues associated with MSC therapy that need to be addressed. For instance, in animal models, MSCs have been shown to promote tumour growth</w:t>
      </w:r>
      <w:r w:rsidR="00220C6F">
        <w:t xml:space="preserve"> </w:t>
      </w:r>
      <w:r w:rsidR="00532744">
        <w:fldChar w:fldCharType="begin">
          <w:fldData xml:space="preserve">PEVuZE5vdGU+PENpdGU+PEF1dGhvcj5Eam91YWQ8L0F1dGhvcj48WWVhcj4yMDAzPC9ZZWFyPjxS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</w:fldData>
        </w:fldChar>
      </w:r>
      <w:r w:rsidR="006843D7">
        <w:instrText xml:space="preserve"> ADDIN EN.CITE </w:instrText>
      </w:r>
      <w:r w:rsidR="006843D7">
        <w:fldChar w:fldCharType="begin">
          <w:fldData xml:space="preserve">PEVuZE5vdGU+PENpdGU+PEF1dGhvcj5Eam91YWQ8L0F1dGhvcj48WWVhcj4yMDAzPC9ZZWFyPjxS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</w:fldData>
        </w:fldChar>
      </w:r>
      <w:r w:rsidR="006843D7">
        <w:instrText xml:space="preserve"> ADDIN EN.CITE.DATA </w:instrText>
      </w:r>
      <w:r w:rsidR="006843D7">
        <w:fldChar w:fldCharType="end"/>
      </w:r>
      <w:r w:rsidR="00532744">
        <w:fldChar w:fldCharType="separate"/>
      </w:r>
      <w:r w:rsidR="006843D7">
        <w:rPr>
          <w:noProof/>
        </w:rPr>
        <w:t>(</w:t>
      </w:r>
      <w:hyperlink w:anchor="_ENREF_20" w:tooltip="Djouad, 2003 #4065" w:history="1">
        <w:r w:rsidR="004910D6">
          <w:rPr>
            <w:noProof/>
          </w:rPr>
          <w:t>Djouad, et al., 2003</w:t>
        </w:r>
      </w:hyperlink>
      <w:r w:rsidR="006843D7">
        <w:rPr>
          <w:noProof/>
        </w:rPr>
        <w:t>)</w:t>
      </w:r>
      <w:r w:rsidR="00532744">
        <w:fldChar w:fldCharType="end"/>
      </w:r>
      <w:r w:rsidR="00545FC9">
        <w:t>, generate sarcomas</w:t>
      </w:r>
      <w:r w:rsidR="00220C6F">
        <w:t xml:space="preserve"> </w:t>
      </w:r>
      <w:r w:rsidR="00532744">
        <w:fldChar w:fldCharType="begin"/>
      </w:r>
      <w:r w:rsidR="006843D7">
        <w:instrText xml:space="preserve"> ADDIN EN.CITE &lt;EndNote&gt;&lt;Cite&gt;&lt;Author&gt;Tasso&lt;/Author&gt;&lt;Year&gt;2009&lt;/Year&gt;&lt;RecNum&gt;4066&lt;/RecNum&gt;&lt;DisplayText&gt;(Tasso, et al., 2009)&lt;/DisplayText&gt;&lt;record&gt;&lt;rec-number&gt;4066&lt;/rec-number&gt;&lt;foreign-keys&gt;&lt;key app="EN" db-id="z52rfde24t20vyeew2ax2teivr5aawpf5etz" timestamp="1469529110"&gt;4066&lt;/key&gt;&lt;/foreign-keys&gt;&lt;ref-type name="Journal Article"&gt;17&lt;/ref-type&gt;&lt;contributors&gt;&lt;authors&gt;&lt;author&gt;Tasso, R.&lt;/author&gt;&lt;author&gt;Augello, A.&lt;/author&gt;&lt;author&gt;Carida, M.&lt;/author&gt;&lt;author&gt;Postiglione, F.&lt;/author&gt;&lt;author&gt;Tibiletti, M. G.&lt;/author&gt;&lt;author&gt;Bernasconi, B.&lt;/author&gt;&lt;author&gt;Astigiano, S.&lt;/author&gt;&lt;author&gt;Fais, F.&lt;/author&gt;&lt;author&gt;Truini, M.&lt;/author&gt;&lt;author&gt;Cancedda, R.&lt;/author&gt;&lt;author&gt;Pennesi, G.&lt;/author&gt;&lt;/authors&gt;&lt;/contributors&gt;&lt;auth-address&gt;Department of Oncology, Biology and Genetics, University of Genova, Genova, Italy.&lt;/auth-address&gt;&lt;titles&gt;&lt;title&gt;Development of sarcomas in mice implanted with mesenchymal stem cells seeded onto bioscaffolds&lt;/title&gt;&lt;secondary-title&gt;Carcinogenesis&lt;/secondary-title&gt;&lt;/titles&gt;&lt;periodical&gt;&lt;full-title&gt;Carcinogenesis&lt;/full-title&gt;&lt;/periodical&gt;&lt;pages&gt;150-7&lt;/pages&gt;&lt;volume&gt;30&lt;/volume&gt;&lt;number&gt;1&lt;/number&gt;&lt;keywords&gt;&lt;keyword&gt;Animals&lt;/keyword&gt;&lt;keyword&gt;Cell Proliferation&lt;/keyword&gt;&lt;keyword&gt;*Cell Transplantation&lt;/keyword&gt;&lt;keyword&gt;Green Fluorescent Proteins/genetics&lt;/keyword&gt;&lt;keyword&gt;Immunohistochemistry&lt;/keyword&gt;&lt;keyword&gt;In Situ Hybridization, Fluorescence&lt;/keyword&gt;&lt;keyword&gt;Mesenchymal Stromal Cells/*cytology&lt;/keyword&gt;&lt;keyword&gt;Mice&lt;/keyword&gt;&lt;keyword&gt;Mice, Inbred BALB C&lt;/keyword&gt;&lt;keyword&gt;Mice, Inbred C57BL&lt;/keyword&gt;&lt;keyword&gt;Mice, Nude&lt;/keyword&gt;&lt;keyword&gt;Mice, Transgenic&lt;/keyword&gt;&lt;keyword&gt;Sarcoma, Experimental/immunology/*pathology&lt;/keyword&gt;&lt;/keywords&gt;&lt;dates&gt;&lt;year&gt;2009&lt;/year&gt;&lt;pub-dates&gt;&lt;date&gt;Jan&lt;/date&gt;&lt;/pub-dates&gt;&lt;/dates&gt;&lt;isbn&gt;1460-2180 (Electronic)&amp;#xD;0143-3334 (Linking)&lt;/isbn&gt;&lt;accession-num&gt;18849298&lt;/accession-num&gt;&lt;urls&gt;&lt;related-urls&gt;&lt;url&gt;http://www.ncbi.nlm.nih.gov/pubmed/18849298&lt;/url&gt;&lt;/related-urls&gt;&lt;/urls&gt;&lt;electronic-resource-num&gt;10.1093/carcin/bgn234&lt;/electronic-resource-num&gt;&lt;/record&gt;&lt;/Cite&gt;&lt;/EndNote&gt;</w:instrText>
      </w:r>
      <w:r w:rsidR="00532744">
        <w:fldChar w:fldCharType="separate"/>
      </w:r>
      <w:r w:rsidR="006843D7">
        <w:rPr>
          <w:noProof/>
        </w:rPr>
        <w:t>(</w:t>
      </w:r>
      <w:hyperlink w:anchor="_ENREF_84" w:tooltip="Tasso, 2009 #4066" w:history="1">
        <w:r w:rsidR="004910D6">
          <w:rPr>
            <w:noProof/>
          </w:rPr>
          <w:t>Tasso, et al., 2009</w:t>
        </w:r>
      </w:hyperlink>
      <w:r w:rsidR="006843D7">
        <w:rPr>
          <w:noProof/>
        </w:rPr>
        <w:t>)</w:t>
      </w:r>
      <w:r w:rsidR="00532744">
        <w:fldChar w:fldCharType="end"/>
      </w:r>
      <w:r w:rsidR="00545FC9">
        <w:t xml:space="preserve">, </w:t>
      </w:r>
      <w:r w:rsidR="00E75D0A">
        <w:t>and form inappropriate cell types within the kidney</w:t>
      </w:r>
      <w:r w:rsidR="00F97D71">
        <w:t xml:space="preserve"> </w:t>
      </w:r>
      <w:r w:rsidR="00532744">
        <w:fldChar w:fldCharType="begin">
          <w:fldData xml:space="preserve">PEVuZE5vdGU+PENpdGU+PEF1dGhvcj5LdW50ZXI8L0F1dGhvcj48WWVhcj4yMDA3PC9ZZWFyPjxS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</w:fldData>
        </w:fldChar>
      </w:r>
      <w:r w:rsidR="006843D7">
        <w:instrText xml:space="preserve"> ADDIN EN.CITE </w:instrText>
      </w:r>
      <w:r w:rsidR="006843D7">
        <w:fldChar w:fldCharType="begin">
          <w:fldData xml:space="preserve">PEVuZE5vdGU+PENpdGU+PEF1dGhvcj5LdW50ZXI8L0F1dGhvcj48WWVhcj4yMDA3PC9ZZWFyPjxS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</w:fldData>
        </w:fldChar>
      </w:r>
      <w:r w:rsidR="006843D7">
        <w:instrText xml:space="preserve"> ADDIN EN.CITE.DATA </w:instrText>
      </w:r>
      <w:r w:rsidR="006843D7">
        <w:fldChar w:fldCharType="end"/>
      </w:r>
      <w:r w:rsidR="00532744">
        <w:fldChar w:fldCharType="separate"/>
      </w:r>
      <w:r w:rsidR="006843D7">
        <w:rPr>
          <w:noProof/>
        </w:rPr>
        <w:t>(</w:t>
      </w:r>
      <w:hyperlink w:anchor="_ENREF_49" w:tooltip="Kunter, 2007 #4067" w:history="1">
        <w:r w:rsidR="004910D6">
          <w:rPr>
            <w:noProof/>
          </w:rPr>
          <w:t>Kunter, et al., 2007</w:t>
        </w:r>
      </w:hyperlink>
      <w:r w:rsidR="006843D7">
        <w:rPr>
          <w:noProof/>
        </w:rPr>
        <w:t>)</w:t>
      </w:r>
      <w:r w:rsidR="00532744">
        <w:fldChar w:fldCharType="end"/>
      </w:r>
      <w:r w:rsidR="00E75D0A">
        <w:t xml:space="preserve">.  </w:t>
      </w:r>
      <w:r w:rsidR="00545FC9" w:rsidRPr="00545FC9">
        <w:t>A further concern is that the cells could cause intra-vascular thrombosis, as shown in a recent study where h</w:t>
      </w:r>
      <w:r w:rsidR="00E75D0A">
        <w:t xml:space="preserve">igh doses of </w:t>
      </w:r>
      <w:r w:rsidR="00545FC9" w:rsidRPr="00545FC9">
        <w:t>MSCs caused deterioratio</w:t>
      </w:r>
      <w:r w:rsidR="00E75D0A">
        <w:t>n of renal function in rodents</w:t>
      </w:r>
      <w:r w:rsidR="00F97D71">
        <w:t xml:space="preserve"> </w:t>
      </w:r>
      <w:r w:rsidR="00532744">
        <w:fldChar w:fldCharType="begin">
          <w:fldData xml:space="preserve">PEVuZE5vdGU+PENpdGU+PEF1dGhvcj5DYWk8L0F1dGhvcj48WWVhcj4yMDE0PC9ZZWFyPjxSZWNO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</w:fldData>
        </w:fldChar>
      </w:r>
      <w:r w:rsidR="006843D7">
        <w:instrText xml:space="preserve"> ADDIN EN.CITE </w:instrText>
      </w:r>
      <w:r w:rsidR="006843D7">
        <w:fldChar w:fldCharType="begin">
          <w:fldData xml:space="preserve">PEVuZE5vdGU+PENpdGU+PEF1dGhvcj5DYWk8L0F1dGhvcj48WWVhcj4yMDE0PC9ZZWFyPjxSZWNO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</w:fldData>
        </w:fldChar>
      </w:r>
      <w:r w:rsidR="006843D7">
        <w:instrText xml:space="preserve"> ADDIN EN.CITE.DATA </w:instrText>
      </w:r>
      <w:r w:rsidR="006843D7">
        <w:fldChar w:fldCharType="end"/>
      </w:r>
      <w:r w:rsidR="00532744">
        <w:fldChar w:fldCharType="separate"/>
      </w:r>
      <w:r w:rsidR="006843D7">
        <w:rPr>
          <w:noProof/>
        </w:rPr>
        <w:t>(</w:t>
      </w:r>
      <w:hyperlink w:anchor="_ENREF_16" w:tooltip="Cai, 2014 #4068" w:history="1">
        <w:r w:rsidR="004910D6">
          <w:rPr>
            <w:noProof/>
          </w:rPr>
          <w:t>Cai, et al., 2014</w:t>
        </w:r>
      </w:hyperlink>
      <w:r w:rsidR="006843D7">
        <w:rPr>
          <w:noProof/>
        </w:rPr>
        <w:t>)</w:t>
      </w:r>
      <w:r w:rsidR="00532744">
        <w:fldChar w:fldCharType="end"/>
      </w:r>
      <w:r w:rsidR="00545FC9" w:rsidRPr="00545FC9">
        <w:t xml:space="preserve">. The importance of defining the correct dose is further highlighted by the Phase 2 trial ‘ACT-AKI’ (NCT01602328) that evaluated MSCs for the treatment of </w:t>
      </w:r>
      <w:r w:rsidR="00E75D0A">
        <w:t>AKI</w:t>
      </w:r>
      <w:r w:rsidR="00545FC9" w:rsidRPr="00545FC9">
        <w:t xml:space="preserve"> in cardiac bypass patients. In this trial, outcomes were worse in patient</w:t>
      </w:r>
      <w:r w:rsidR="00E75D0A">
        <w:t>s who received the therapy</w:t>
      </w:r>
      <w:r w:rsidR="002614D8">
        <w:t xml:space="preserve"> </w:t>
      </w:r>
      <w:r w:rsidR="006D4224">
        <w:fldChar w:fldCharType="begin">
          <w:fldData xml:space="preserve">PEVuZE5vdGU+PENpdGU+PEF1dGhvcj5Td2FtaW5hdGhhbiBNPC9BdXRob3I+PFllYXI+MjAxNDwv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</w:fldData>
        </w:fldChar>
      </w:r>
      <w:r w:rsidR="006843D7">
        <w:instrText xml:space="preserve"> ADDIN EN.CITE </w:instrText>
      </w:r>
      <w:r w:rsidR="006843D7">
        <w:fldChar w:fldCharType="begin">
          <w:fldData xml:space="preserve">PEVuZE5vdGU+PENpdGU+PEF1dGhvcj5Td2FtaW5hdGhhbiBNPC9BdXRob3I+PFllYXI+MjAxNDwv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</w:fldData>
        </w:fldChar>
      </w:r>
      <w:r w:rsidR="006843D7">
        <w:instrText xml:space="preserve"> ADDIN EN.CITE.DATA </w:instrText>
      </w:r>
      <w:r w:rsidR="006843D7">
        <w:fldChar w:fldCharType="end"/>
      </w:r>
      <w:r w:rsidR="006D4224">
        <w:fldChar w:fldCharType="separate"/>
      </w:r>
      <w:r w:rsidR="006843D7">
        <w:rPr>
          <w:noProof/>
        </w:rPr>
        <w:t>(</w:t>
      </w:r>
      <w:hyperlink w:anchor="_ENREF_30" w:tooltip="Gooch, 2016 #4069" w:history="1">
        <w:r w:rsidR="004910D6">
          <w:rPr>
            <w:noProof/>
          </w:rPr>
          <w:t>Gooch &amp; Westenfelder, 2016</w:t>
        </w:r>
      </w:hyperlink>
      <w:r w:rsidR="006843D7">
        <w:rPr>
          <w:noProof/>
        </w:rPr>
        <w:t xml:space="preserve">; </w:t>
      </w:r>
      <w:hyperlink w:anchor="_ENREF_82" w:tooltip="Swaminathan M, 2014 #4076" w:history="1">
        <w:r w:rsidR="004910D6">
          <w:rPr>
            <w:noProof/>
          </w:rPr>
          <w:t>Swaminathan M, 2014</w:t>
        </w:r>
      </w:hyperlink>
      <w:r w:rsidR="006843D7">
        <w:rPr>
          <w:noProof/>
        </w:rPr>
        <w:t>)</w:t>
      </w:r>
      <w:r w:rsidR="006D4224">
        <w:fldChar w:fldCharType="end"/>
      </w:r>
      <w:hyperlink w:anchor="_ENREF_85" w:tooltip="Gooch, 2016 #4069" w:history="1"/>
      <w:r w:rsidR="00E75D0A">
        <w:t xml:space="preserve">, and this was likely due to the cells forming microthrombi within the renal vasculature. </w:t>
      </w:r>
      <w:r w:rsidR="001F6BBB">
        <w:t>The therapeutic effects of MSCs</w:t>
      </w:r>
      <w:r w:rsidR="005D410F">
        <w:t>,</w:t>
      </w:r>
      <w:r w:rsidR="001F6BBB">
        <w:t xml:space="preserve"> and </w:t>
      </w:r>
      <w:r w:rsidR="006F3931">
        <w:t xml:space="preserve">indeed </w:t>
      </w:r>
      <w:r w:rsidR="005D410F">
        <w:t xml:space="preserve">many </w:t>
      </w:r>
      <w:r w:rsidR="001F6BBB">
        <w:t>other cell types, including kidney-derived cells</w:t>
      </w:r>
      <w:r w:rsidR="002614D8">
        <w:t xml:space="preserve"> </w:t>
      </w:r>
      <w:r w:rsidR="00532744">
        <w:fldChar w:fldCharType="begin">
          <w:fldData xml:space="preserve">PEVuZE5vdGU+PENpdGU+PEF1dGhvcj5CcnVjZTwvQXV0aG9yPjxZZWFyPjIwMTU8L1llYXI+PFJl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</w:fldData>
        </w:fldChar>
      </w:r>
      <w:r w:rsidR="006843D7">
        <w:instrText xml:space="preserve"> ADDIN EN.CITE </w:instrText>
      </w:r>
      <w:r w:rsidR="006843D7">
        <w:fldChar w:fldCharType="begin">
          <w:fldData xml:space="preserve">PEVuZE5vdGU+PENpdGU+PEF1dGhvcj5CcnVjZTwvQXV0aG9yPjxZZWFyPjIwMTU8L1llYXI+PFJl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</w:fldData>
        </w:fldChar>
      </w:r>
      <w:r w:rsidR="006843D7">
        <w:instrText xml:space="preserve"> ADDIN EN.CITE.DATA </w:instrText>
      </w:r>
      <w:r w:rsidR="006843D7">
        <w:fldChar w:fldCharType="end"/>
      </w:r>
      <w:r w:rsidR="00532744">
        <w:fldChar w:fldCharType="separate"/>
      </w:r>
      <w:r w:rsidR="006843D7">
        <w:rPr>
          <w:noProof/>
        </w:rPr>
        <w:t>(</w:t>
      </w:r>
      <w:hyperlink w:anchor="_ENREF_14" w:tooltip="Bruce, 2015 #4070" w:history="1">
        <w:r w:rsidR="004910D6">
          <w:rPr>
            <w:noProof/>
          </w:rPr>
          <w:t>Bruce, et al., 2015</w:t>
        </w:r>
      </w:hyperlink>
      <w:r w:rsidR="006843D7">
        <w:rPr>
          <w:noProof/>
        </w:rPr>
        <w:t>)</w:t>
      </w:r>
      <w:r w:rsidR="00532744">
        <w:fldChar w:fldCharType="end"/>
      </w:r>
      <w:r w:rsidR="005D410F">
        <w:t xml:space="preserve"> and </w:t>
      </w:r>
      <w:r w:rsidR="008F3614">
        <w:t>renal</w:t>
      </w:r>
      <w:r w:rsidR="005D410F">
        <w:t xml:space="preserve"> progenitor</w:t>
      </w:r>
      <w:r w:rsidR="008F3614">
        <w:t xml:space="preserve"> cells</w:t>
      </w:r>
      <w:r w:rsidR="002614D8">
        <w:t xml:space="preserve"> </w:t>
      </w:r>
      <w:r w:rsidR="00532744">
        <w:fldChar w:fldCharType="begin">
          <w:fldData xml:space="preserve">PEVuZE5vdGU+PENpdGU+PEF1dGhvcj5Ub3lvaGFyYTwvQXV0aG9yPjxZZWFyPjIwMTU8L1llYXI+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</w:fldData>
        </w:fldChar>
      </w:r>
      <w:r w:rsidR="006843D7">
        <w:instrText xml:space="preserve"> ADDIN EN.CITE </w:instrText>
      </w:r>
      <w:r w:rsidR="006843D7">
        <w:fldChar w:fldCharType="begin">
          <w:fldData xml:space="preserve">PEVuZE5vdGU+PENpdGU+PEF1dGhvcj5Ub3lvaGFyYTwvQXV0aG9yPjxZZWFyPjIwMTU8L1llYXI+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</w:fldData>
        </w:fldChar>
      </w:r>
      <w:r w:rsidR="006843D7">
        <w:instrText xml:space="preserve"> ADDIN EN.CITE.DATA </w:instrText>
      </w:r>
      <w:r w:rsidR="006843D7">
        <w:fldChar w:fldCharType="end"/>
      </w:r>
      <w:r w:rsidR="00532744">
        <w:fldChar w:fldCharType="separate"/>
      </w:r>
      <w:r w:rsidR="006843D7">
        <w:rPr>
          <w:noProof/>
        </w:rPr>
        <w:t>(</w:t>
      </w:r>
      <w:hyperlink w:anchor="_ENREF_87" w:tooltip="Toyohara, 2015 #4071" w:history="1">
        <w:r w:rsidR="004910D6">
          <w:rPr>
            <w:noProof/>
          </w:rPr>
          <w:t>Toyohara, et al., 2015</w:t>
        </w:r>
      </w:hyperlink>
      <w:r w:rsidR="006843D7">
        <w:rPr>
          <w:noProof/>
        </w:rPr>
        <w:t>)</w:t>
      </w:r>
      <w:r w:rsidR="00532744">
        <w:fldChar w:fldCharType="end"/>
      </w:r>
      <w:r w:rsidR="00280734">
        <w:t xml:space="preserve">, are mediated by paracrine factors </w:t>
      </w:r>
      <w:r w:rsidR="001F6BBB">
        <w:t>that suppress inflammation</w:t>
      </w:r>
      <w:r w:rsidR="00280734">
        <w:t>,</w:t>
      </w:r>
      <w:r w:rsidR="001F6BBB">
        <w:t xml:space="preserve"> promote tubular cell proliferation and prevent apopt</w:t>
      </w:r>
      <w:r w:rsidR="00280734">
        <w:t>osis</w:t>
      </w:r>
      <w:r w:rsidR="001C5A59">
        <w:t xml:space="preserve"> </w:t>
      </w:r>
      <w:r w:rsidR="001C5A59">
        <w:fldChar w:fldCharType="begin">
          <w:fldData xml:space="preserve">PEVuZE5vdGU+PENpdGU+PEF1dGhvcj5HZW5nPC9BdXRob3I+PFllYXI+MjAxNDwvWWVhcj48UmVj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</w:fldData>
        </w:fldChar>
      </w:r>
      <w:r w:rsidR="006843D7">
        <w:instrText xml:space="preserve"> ADDIN EN.CITE </w:instrText>
      </w:r>
      <w:r w:rsidR="006843D7">
        <w:fldChar w:fldCharType="begin">
          <w:fldData xml:space="preserve">PEVuZE5vdGU+PENpdGU+PEF1dGhvcj5HZW5nPC9BdXRob3I+PFllYXI+MjAxNDwvWWVhcj48UmVj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</w:fldData>
        </w:fldChar>
      </w:r>
      <w:r w:rsidR="006843D7">
        <w:instrText xml:space="preserve"> ADDIN EN.CITE.DATA </w:instrText>
      </w:r>
      <w:r w:rsidR="006843D7">
        <w:fldChar w:fldCharType="end"/>
      </w:r>
      <w:r w:rsidR="001C5A59">
        <w:fldChar w:fldCharType="separate"/>
      </w:r>
      <w:r w:rsidR="006843D7">
        <w:rPr>
          <w:noProof/>
        </w:rPr>
        <w:t>(</w:t>
      </w:r>
      <w:hyperlink w:anchor="_ENREF_28" w:tooltip="Geng, 2014 #4072" w:history="1">
        <w:r w:rsidR="004910D6">
          <w:rPr>
            <w:noProof/>
          </w:rPr>
          <w:t>Geng, et al., 2014</w:t>
        </w:r>
      </w:hyperlink>
      <w:r w:rsidR="006843D7">
        <w:rPr>
          <w:noProof/>
        </w:rPr>
        <w:t xml:space="preserve">; </w:t>
      </w:r>
      <w:hyperlink w:anchor="_ENREF_79" w:tooltip="Sharkey, 2016 #4073" w:history="1">
        <w:r w:rsidR="004910D6">
          <w:rPr>
            <w:noProof/>
          </w:rPr>
          <w:t>Sharkey, et al., 2016</w:t>
        </w:r>
      </w:hyperlink>
      <w:r w:rsidR="006843D7">
        <w:rPr>
          <w:noProof/>
        </w:rPr>
        <w:t>)</w:t>
      </w:r>
      <w:r w:rsidR="001C5A59">
        <w:fldChar w:fldCharType="end"/>
      </w:r>
      <w:r w:rsidR="00371A36">
        <w:t>. T</w:t>
      </w:r>
      <w:r w:rsidR="00C86777">
        <w:t xml:space="preserve">here is </w:t>
      </w:r>
      <w:r w:rsidR="00726A21" w:rsidRPr="00726A21">
        <w:t xml:space="preserve">evidence to suggest </w:t>
      </w:r>
      <w:proofErr w:type="gramStart"/>
      <w:r w:rsidR="00726A21" w:rsidRPr="00726A21">
        <w:t xml:space="preserve">that </w:t>
      </w:r>
      <w:r w:rsidR="00C86777">
        <w:t xml:space="preserve">some of </w:t>
      </w:r>
      <w:r w:rsidR="00726A21" w:rsidRPr="00726A21">
        <w:t>the</w:t>
      </w:r>
      <w:r w:rsidR="00C86777">
        <w:t>se</w:t>
      </w:r>
      <w:r w:rsidR="00726A21" w:rsidRPr="00726A21">
        <w:t xml:space="preserve"> ef</w:t>
      </w:r>
      <w:r w:rsidR="00C86777">
        <w:t xml:space="preserve">fects </w:t>
      </w:r>
      <w:r w:rsidR="00726A21" w:rsidRPr="00726A21">
        <w:t>are mediated b</w:t>
      </w:r>
      <w:r w:rsidR="00726A21">
        <w:t>y extracellular vesicles (EVs)</w:t>
      </w:r>
      <w:r w:rsidR="00583A8B">
        <w:t xml:space="preserve"> </w:t>
      </w:r>
      <w:r w:rsidR="00532744">
        <w:fldChar w:fldCharType="begin">
          <w:fldData xml:space="preserve">PEVuZE5vdGU+PENpdGU+PEF1dGhvcj5CcnVubzwvQXV0aG9yPjxZZWFyPjIwMDk8L1llYXI+PFJl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</w:fldData>
        </w:fldChar>
      </w:r>
      <w:r w:rsidR="006843D7">
        <w:instrText xml:space="preserve"> ADDIN EN.CITE </w:instrText>
      </w:r>
      <w:r w:rsidR="006843D7">
        <w:fldChar w:fldCharType="begin">
          <w:fldData xml:space="preserve">PEVuZE5vdGU+PENpdGU+PEF1dGhvcj5CcnVubzwvQXV0aG9yPjxZZWFyPjIwMDk8L1llYXI+PFJl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</w:fldData>
        </w:fldChar>
      </w:r>
      <w:r w:rsidR="006843D7">
        <w:instrText xml:space="preserve"> ADDIN EN.CITE.DATA </w:instrText>
      </w:r>
      <w:r w:rsidR="006843D7">
        <w:fldChar w:fldCharType="end"/>
      </w:r>
      <w:r w:rsidR="00532744">
        <w:fldChar w:fldCharType="separate"/>
      </w:r>
      <w:r w:rsidR="006843D7">
        <w:rPr>
          <w:noProof/>
        </w:rPr>
        <w:t>(</w:t>
      </w:r>
      <w:hyperlink w:anchor="_ENREF_15" w:tooltip="Bruno, 2009 #4074" w:history="1">
        <w:r w:rsidR="004910D6">
          <w:rPr>
            <w:noProof/>
          </w:rPr>
          <w:t>Bruno, et al., 2009</w:t>
        </w:r>
      </w:hyperlink>
      <w:r w:rsidR="006843D7">
        <w:rPr>
          <w:noProof/>
        </w:rPr>
        <w:t>)</w:t>
      </w:r>
      <w:r w:rsidR="00532744">
        <w:fldChar w:fldCharType="end"/>
      </w:r>
      <w:r w:rsidR="006D4224">
        <w:t xml:space="preserve"> </w:t>
      </w:r>
      <w:r w:rsidR="00726A21">
        <w:t>modulat</w:t>
      </w:r>
      <w:r w:rsidR="006D4224">
        <w:t>ing</w:t>
      </w:r>
      <w:r w:rsidR="00726A21">
        <w:t xml:space="preserve"> the immune system</w:t>
      </w:r>
      <w:proofErr w:type="gramEnd"/>
      <w:r w:rsidR="00583A8B">
        <w:t xml:space="preserve"> </w:t>
      </w:r>
      <w:r w:rsidR="00532744">
        <w:fldChar w:fldCharType="begin">
          <w:fldData xml:space="preserve">PEVuZE5vdGU+PENpdGU+PEF1dGhvcj5Sb2JiaW5zPC9BdXRob3I+PFllYXI+MjAxNDwvWWVhcj48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</w:fldData>
        </w:fldChar>
      </w:r>
      <w:r w:rsidR="006843D7">
        <w:instrText xml:space="preserve"> ADDIN EN.CITE </w:instrText>
      </w:r>
      <w:r w:rsidR="006843D7">
        <w:fldChar w:fldCharType="begin">
          <w:fldData xml:space="preserve">PEVuZE5vdGU+PENpdGU+PEF1dGhvcj5Sb2JiaW5zPC9BdXRob3I+PFllYXI+MjAxNDwvWWVhcj48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</w:fldData>
        </w:fldChar>
      </w:r>
      <w:r w:rsidR="006843D7">
        <w:instrText xml:space="preserve"> ADDIN EN.CITE.DATA </w:instrText>
      </w:r>
      <w:r w:rsidR="006843D7">
        <w:fldChar w:fldCharType="end"/>
      </w:r>
      <w:r w:rsidR="00532744">
        <w:fldChar w:fldCharType="separate"/>
      </w:r>
      <w:r w:rsidR="006843D7">
        <w:rPr>
          <w:noProof/>
        </w:rPr>
        <w:t>(</w:t>
      </w:r>
      <w:hyperlink w:anchor="_ENREF_74" w:tooltip="Robbins, 2014 #4075" w:history="1">
        <w:r w:rsidR="004910D6">
          <w:rPr>
            <w:noProof/>
          </w:rPr>
          <w:t>Robbins &amp; Morelli, 2014</w:t>
        </w:r>
      </w:hyperlink>
      <w:r w:rsidR="006843D7">
        <w:rPr>
          <w:noProof/>
        </w:rPr>
        <w:t>)</w:t>
      </w:r>
      <w:r w:rsidR="00532744">
        <w:fldChar w:fldCharType="end"/>
      </w:r>
      <w:r w:rsidR="00726A21" w:rsidRPr="00726A21">
        <w:t xml:space="preserve">. </w:t>
      </w:r>
      <w:r w:rsidR="00C86777">
        <w:t>Our increasing understanding of the mechanisms whereby cell therapies elicit their beneficial effects will faci</w:t>
      </w:r>
      <w:r w:rsidR="00371A36">
        <w:t>litate the development of safer</w:t>
      </w:r>
      <w:r w:rsidR="00C86777">
        <w:t xml:space="preserve"> and more effective therapies in the future; for instance, </w:t>
      </w:r>
      <w:r w:rsidR="00371A36">
        <w:t>the administration of EVs rather than the cells themselves would circumvent the potential risks of tumourigenesis, mal-differentiation and thrombosis.</w:t>
      </w:r>
    </w:p>
    <w:p w14:paraId="68C8BED2" w14:textId="3CE834D9" w:rsidR="0032674C" w:rsidRDefault="0032674C" w:rsidP="00F20F3D">
      <w:pPr>
        <w:spacing w:line="480" w:lineRule="auto"/>
        <w:jc w:val="both"/>
      </w:pPr>
    </w:p>
    <w:p w14:paraId="784D61A4" w14:textId="77777777" w:rsidR="00891DDF" w:rsidRPr="00040379" w:rsidRDefault="007A4CD5" w:rsidP="00BD044B">
      <w:pPr>
        <w:pStyle w:val="Heading1"/>
      </w:pPr>
      <w:bookmarkStart w:id="19" w:name="_Toc340866370"/>
      <w:r>
        <w:t xml:space="preserve">6. </w:t>
      </w:r>
      <w:r w:rsidR="00891DDF" w:rsidRPr="00040379">
        <w:t>Conclusion</w:t>
      </w:r>
      <w:bookmarkEnd w:id="19"/>
    </w:p>
    <w:p w14:paraId="4BA7CB3C" w14:textId="20569A67" w:rsidR="00891DDF" w:rsidRDefault="00891DDF" w:rsidP="00F20F3D">
      <w:pPr>
        <w:spacing w:line="480" w:lineRule="auto"/>
        <w:jc w:val="both"/>
      </w:pPr>
      <w:r>
        <w:t xml:space="preserve">Drug-induced AKI is a serious problem in children </w:t>
      </w:r>
      <w:r w:rsidR="007363A2">
        <w:t xml:space="preserve">especially those </w:t>
      </w:r>
      <w:r>
        <w:t>who ar</w:t>
      </w:r>
      <w:r w:rsidR="004018D7">
        <w:t>e now surviving previously life-</w:t>
      </w:r>
      <w:r>
        <w:t xml:space="preserve">threatening diseases and </w:t>
      </w:r>
      <w:r w:rsidR="004018D7">
        <w:t xml:space="preserve">in whom we </w:t>
      </w:r>
      <w:r>
        <w:t>asp</w:t>
      </w:r>
      <w:r w:rsidR="004018D7">
        <w:t xml:space="preserve">ire to a life expectancy </w:t>
      </w:r>
      <w:r w:rsidR="00686285">
        <w:t xml:space="preserve">that matches </w:t>
      </w:r>
      <w:r w:rsidR="0045755E">
        <w:t xml:space="preserve">the general population </w:t>
      </w:r>
      <w:r w:rsidR="004018D7">
        <w:t>with</w:t>
      </w:r>
      <w:r>
        <w:t xml:space="preserve"> </w:t>
      </w:r>
      <w:r w:rsidR="0045755E">
        <w:t>minimum</w:t>
      </w:r>
      <w:r w:rsidR="004018D7">
        <w:t xml:space="preserve"> co-morbidity</w:t>
      </w:r>
      <w:r>
        <w:t>. Avoiding these drugs completely is impractical</w:t>
      </w:r>
      <w:r w:rsidR="00E94C33">
        <w:t>,</w:t>
      </w:r>
      <w:r>
        <w:t xml:space="preserve"> rather innovative methods to inhibit </w:t>
      </w:r>
      <w:r w:rsidR="004018D7">
        <w:t>or detect</w:t>
      </w:r>
      <w:r w:rsidR="00A20E86">
        <w:t xml:space="preserve"> </w:t>
      </w:r>
      <w:r>
        <w:t xml:space="preserve">the consequences of these agents </w:t>
      </w:r>
      <w:r w:rsidR="00686285">
        <w:t>should be prioritised</w:t>
      </w:r>
      <w:r>
        <w:t xml:space="preserve">. An awareness of the </w:t>
      </w:r>
      <w:r w:rsidR="00686285">
        <w:t>mechanism of nephrotoxicity</w:t>
      </w:r>
      <w:r>
        <w:t xml:space="preserve"> of the</w:t>
      </w:r>
      <w:r w:rsidR="00686285">
        <w:t>se</w:t>
      </w:r>
      <w:r>
        <w:t xml:space="preserve"> drugs </w:t>
      </w:r>
      <w:r w:rsidR="00686285">
        <w:t xml:space="preserve">is important as it facilitates understanding of novel biomarkers </w:t>
      </w:r>
      <w:r>
        <w:t xml:space="preserve">and </w:t>
      </w:r>
      <w:r w:rsidR="00686285">
        <w:t xml:space="preserve">allows exploration into </w:t>
      </w:r>
      <w:r>
        <w:t xml:space="preserve">potential adjuncts to combat </w:t>
      </w:r>
      <w:r w:rsidR="00686285">
        <w:t xml:space="preserve">the toxicity. Due to the healthcare </w:t>
      </w:r>
      <w:r w:rsidR="0045755E">
        <w:t>costs and consequences associated with drug-induced AKI</w:t>
      </w:r>
      <w:r w:rsidR="00686285">
        <w:t>, i</w:t>
      </w:r>
      <w:r>
        <w:t xml:space="preserve">t is likely </w:t>
      </w:r>
      <w:r w:rsidR="004018D7">
        <w:t>that</w:t>
      </w:r>
      <w:r w:rsidR="00686285">
        <w:t xml:space="preserve"> these strategies</w:t>
      </w:r>
      <w:r w:rsidR="004018D7">
        <w:t xml:space="preserve"> will </w:t>
      </w:r>
      <w:r>
        <w:t xml:space="preserve">become </w:t>
      </w:r>
      <w:r w:rsidR="004018D7">
        <w:t xml:space="preserve">a </w:t>
      </w:r>
      <w:r>
        <w:t xml:space="preserve">part of routine prescribing in the future. </w:t>
      </w:r>
    </w:p>
    <w:p w14:paraId="7F2CA3F8" w14:textId="77777777" w:rsidR="0032674C" w:rsidRDefault="0032674C" w:rsidP="00F20F3D">
      <w:pPr>
        <w:spacing w:line="480" w:lineRule="auto"/>
        <w:jc w:val="both"/>
      </w:pPr>
    </w:p>
    <w:p w14:paraId="6E9B65DD" w14:textId="77777777" w:rsidR="00D81389" w:rsidRDefault="00D81389" w:rsidP="00F20F3D">
      <w:pPr>
        <w:spacing w:line="480" w:lineRule="auto"/>
        <w:rPr>
          <w:b/>
        </w:rPr>
      </w:pPr>
    </w:p>
    <w:p w14:paraId="5A9FCA64" w14:textId="77777777" w:rsidR="00D81389" w:rsidRDefault="00D81389" w:rsidP="00F20F3D">
      <w:pPr>
        <w:spacing w:line="480" w:lineRule="auto"/>
        <w:rPr>
          <w:b/>
        </w:rPr>
        <w:sectPr w:rsidR="00D81389" w:rsidSect="00716A5F">
          <w:pgSz w:w="11900" w:h="16840"/>
          <w:pgMar w:top="1440" w:right="1800" w:bottom="1440" w:left="1800" w:header="708" w:footer="708" w:gutter="0"/>
          <w:cols w:space="708"/>
          <w:docGrid w:linePitch="360"/>
        </w:sectPr>
      </w:pPr>
    </w:p>
    <w:p w14:paraId="3F2448F4" w14:textId="77777777" w:rsidR="0032674C" w:rsidRPr="0032674C" w:rsidRDefault="0032674C" w:rsidP="00BD044B">
      <w:pPr>
        <w:pStyle w:val="Heading1"/>
      </w:pPr>
      <w:bookmarkStart w:id="20" w:name="_Toc340866371"/>
      <w:r w:rsidRPr="0032674C">
        <w:lastRenderedPageBreak/>
        <w:t>Conflict of Interest Statement</w:t>
      </w:r>
      <w:bookmarkEnd w:id="20"/>
      <w:r w:rsidRPr="0032674C">
        <w:t xml:space="preserve">  </w:t>
      </w:r>
    </w:p>
    <w:p w14:paraId="6E0F7E52" w14:textId="296DFC5F" w:rsidR="0032674C" w:rsidRDefault="00847289" w:rsidP="00847289">
      <w:pPr>
        <w:spacing w:line="480" w:lineRule="auto"/>
        <w:jc w:val="both"/>
      </w:pPr>
      <w:r>
        <w:t>The University of Liverpool receives income from Chiesi, Shire and Janssen</w:t>
      </w:r>
      <w:r w:rsidR="00A76E6E">
        <w:t>, Grunenthal and Quintiles</w:t>
      </w:r>
      <w:r>
        <w:t xml:space="preserve"> for consultancy services conducted by </w:t>
      </w:r>
      <w:r w:rsidR="00E823A5">
        <w:t xml:space="preserve">author </w:t>
      </w:r>
      <w:r>
        <w:t xml:space="preserve">MAT. None of these consultancies are relevant to this review and </w:t>
      </w:r>
      <w:r w:rsidR="00E823A5">
        <w:t>MAT</w:t>
      </w:r>
      <w:r>
        <w:t xml:space="preserve"> derives no personal benefit from them.</w:t>
      </w:r>
    </w:p>
    <w:p w14:paraId="636E0D24" w14:textId="77777777" w:rsidR="0032674C" w:rsidRDefault="0032674C" w:rsidP="00847289">
      <w:pPr>
        <w:spacing w:line="480" w:lineRule="auto"/>
        <w:jc w:val="both"/>
      </w:pPr>
    </w:p>
    <w:p w14:paraId="0FFB19F0" w14:textId="77777777" w:rsidR="00D24602" w:rsidRDefault="00D24602" w:rsidP="00BD044B">
      <w:pPr>
        <w:pStyle w:val="Heading1"/>
        <w:sectPr w:rsidR="00D24602" w:rsidSect="00716A5F">
          <w:pgSz w:w="11900" w:h="16840"/>
          <w:pgMar w:top="1440" w:right="1800" w:bottom="1440" w:left="1800" w:header="708" w:footer="708" w:gutter="0"/>
          <w:cols w:space="708"/>
          <w:docGrid w:linePitch="360"/>
        </w:sectPr>
      </w:pPr>
    </w:p>
    <w:p w14:paraId="2F1EC955" w14:textId="77777777" w:rsidR="00155849" w:rsidRDefault="00155849" w:rsidP="00BD044B">
      <w:pPr>
        <w:pStyle w:val="Heading1"/>
      </w:pPr>
      <w:bookmarkStart w:id="21" w:name="_Toc340866372"/>
      <w:r w:rsidRPr="0032674C">
        <w:lastRenderedPageBreak/>
        <w:t>Figures</w:t>
      </w:r>
      <w:r>
        <w:t xml:space="preserve"> and Tables</w:t>
      </w:r>
      <w:bookmarkEnd w:id="21"/>
      <w:r w:rsidRPr="0032674C">
        <w:t xml:space="preserve"> </w:t>
      </w:r>
    </w:p>
    <w:p w14:paraId="4B1E7DBF" w14:textId="77777777" w:rsidR="004924E6" w:rsidRPr="0032674C" w:rsidRDefault="004924E6" w:rsidP="00155849">
      <w:pPr>
        <w:rPr>
          <w:b/>
        </w:rPr>
      </w:pPr>
    </w:p>
    <w:p w14:paraId="6BCAE73E" w14:textId="77777777" w:rsidR="0045755E" w:rsidRPr="00BA6DED" w:rsidRDefault="0045755E" w:rsidP="0045755E">
      <w:pPr>
        <w:spacing w:line="480" w:lineRule="auto"/>
        <w:jc w:val="both"/>
        <w:rPr>
          <w:b/>
        </w:rPr>
      </w:pPr>
      <w:r w:rsidRPr="00BA6DED">
        <w:rPr>
          <w:b/>
        </w:rPr>
        <w:t xml:space="preserve">Table 1: </w:t>
      </w:r>
      <w:r w:rsidRPr="0048117C">
        <w:t>A summary of the most promising biomarkers in the detection of drug-induced acute kidney injury</w:t>
      </w:r>
    </w:p>
    <w:p w14:paraId="62163413" w14:textId="450FA8F0" w:rsidR="00B37C52" w:rsidRDefault="000F1F03" w:rsidP="0045755E">
      <w:pPr>
        <w:rPr>
          <w:b/>
        </w:rPr>
      </w:pPr>
      <w:r>
        <w:rPr>
          <w:b/>
          <w:noProof/>
          <w:lang w:val="en-US"/>
        </w:rPr>
        <w:drawing>
          <wp:inline distT="0" distB="0" distL="0" distR="0" wp14:anchorId="41685908" wp14:editId="30443E1D">
            <wp:extent cx="5143500" cy="2644140"/>
            <wp:effectExtent l="0" t="0" r="0" b="0"/>
            <wp:docPr id="1" name="Picture 1" descr="Optimising medicines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sing medicines Table"/>
                    <pic:cNvPicPr>
                      <a:picLocks noChangeAspect="1" noChangeArrowheads="1"/>
                    </pic:cNvPicPr>
                  </pic:nvPicPr>
                  <pic:blipFill>
                    <a:blip r:embed="rId13">
                      <a:extLst>
                        <a:ext uri="{28A0092B-C50C-407E-A947-70E740481C1C}">
                          <a14:useLocalDpi xmlns:a14="http://schemas.microsoft.com/office/drawing/2010/main" val="0"/>
                        </a:ext>
                      </a:extLst>
                    </a:blip>
                    <a:srcRect l="4347" t="7915" r="8696" b="28564"/>
                    <a:stretch>
                      <a:fillRect/>
                    </a:stretch>
                  </pic:blipFill>
                  <pic:spPr bwMode="auto">
                    <a:xfrm>
                      <a:off x="0" y="0"/>
                      <a:ext cx="5143500" cy="2644140"/>
                    </a:xfrm>
                    <a:prstGeom prst="rect">
                      <a:avLst/>
                    </a:prstGeom>
                    <a:noFill/>
                    <a:ln>
                      <a:noFill/>
                    </a:ln>
                  </pic:spPr>
                </pic:pic>
              </a:graphicData>
            </a:graphic>
          </wp:inline>
        </w:drawing>
      </w:r>
    </w:p>
    <w:p w14:paraId="09EA2C76" w14:textId="77777777" w:rsidR="002F1075" w:rsidRDefault="002F1075" w:rsidP="0045755E">
      <w:pPr>
        <w:rPr>
          <w:b/>
        </w:rPr>
      </w:pPr>
    </w:p>
    <w:p w14:paraId="77B8574C" w14:textId="77777777" w:rsidR="002F1075" w:rsidRDefault="002F1075" w:rsidP="0045755E">
      <w:pPr>
        <w:rPr>
          <w:b/>
        </w:rPr>
      </w:pPr>
    </w:p>
    <w:p w14:paraId="76D935D5" w14:textId="0935A521" w:rsidR="002F1075" w:rsidRDefault="002F1075" w:rsidP="002F1075">
      <w:pPr>
        <w:jc w:val="both"/>
        <w:rPr>
          <w:b/>
        </w:rPr>
      </w:pPr>
      <w:r>
        <w:rPr>
          <w:b/>
        </w:rPr>
        <w:t xml:space="preserve">Figure 1: </w:t>
      </w:r>
      <w:r>
        <w:t>T</w:t>
      </w:r>
      <w:r w:rsidRPr="002F1075">
        <w:t xml:space="preserve">he translational </w:t>
      </w:r>
      <w:r>
        <w:t>pathway (from ‘bench’ to ‘bedside’</w:t>
      </w:r>
      <w:r w:rsidR="00B74E3D">
        <w:t xml:space="preserve"> and back again</w:t>
      </w:r>
      <w:r>
        <w:t xml:space="preserve">) illustrating the clinical and </w:t>
      </w:r>
      <w:r w:rsidRPr="002F1075">
        <w:t>research</w:t>
      </w:r>
      <w:r>
        <w:t xml:space="preserve"> requirements in order to reduce drug-induced kidney injury </w:t>
      </w:r>
      <w:r>
        <w:rPr>
          <w:b/>
        </w:rPr>
        <w:t xml:space="preserve"> </w:t>
      </w:r>
    </w:p>
    <w:p w14:paraId="53C287BA" w14:textId="4AA61625" w:rsidR="002F1075" w:rsidRDefault="00B74E3D" w:rsidP="002F1075">
      <w:pPr>
        <w:jc w:val="center"/>
        <w:rPr>
          <w:b/>
        </w:rPr>
        <w:sectPr w:rsidR="002F1075" w:rsidSect="00716A5F">
          <w:pgSz w:w="11900" w:h="16840"/>
          <w:pgMar w:top="1440" w:right="1800" w:bottom="1440" w:left="1800" w:header="708" w:footer="708" w:gutter="0"/>
          <w:cols w:space="708"/>
          <w:docGrid w:linePitch="360"/>
        </w:sectPr>
      </w:pPr>
      <w:r>
        <w:rPr>
          <w:b/>
          <w:noProof/>
          <w:lang w:val="en-US"/>
        </w:rPr>
        <w:lastRenderedPageBreak/>
        <w:drawing>
          <wp:inline distT="0" distB="0" distL="0" distR="0" wp14:anchorId="67E694D1" wp14:editId="4620C403">
            <wp:extent cx="5270500" cy="409448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26 at 11.56.14.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4094480"/>
                    </a:xfrm>
                    <a:prstGeom prst="rect">
                      <a:avLst/>
                    </a:prstGeom>
                  </pic:spPr>
                </pic:pic>
              </a:graphicData>
            </a:graphic>
          </wp:inline>
        </w:drawing>
      </w:r>
    </w:p>
    <w:p w14:paraId="08D8B52A" w14:textId="433BC549" w:rsidR="00146448" w:rsidRDefault="0032674C">
      <w:r w:rsidRPr="00BD044B">
        <w:rPr>
          <w:rStyle w:val="Heading1Char"/>
        </w:rPr>
        <w:lastRenderedPageBreak/>
        <w:t>References</w:t>
      </w:r>
      <w:r w:rsidRPr="0032674C">
        <w:rPr>
          <w:b/>
        </w:rPr>
        <w:t xml:space="preserve"> </w:t>
      </w:r>
    </w:p>
    <w:p w14:paraId="7CAAD430" w14:textId="77777777" w:rsidR="00146448" w:rsidRDefault="00146448"/>
    <w:p w14:paraId="624EEA0B" w14:textId="77777777" w:rsidR="004910D6" w:rsidRPr="004910D6" w:rsidRDefault="00146448" w:rsidP="004910D6">
      <w:pPr>
        <w:pStyle w:val="EndNoteBibliography"/>
        <w:ind w:left="720" w:hanging="720"/>
        <w:rPr>
          <w:noProof/>
        </w:rPr>
      </w:pPr>
      <w:r>
        <w:fldChar w:fldCharType="begin"/>
      </w:r>
      <w:r>
        <w:instrText xml:space="preserve"> ADDIN EN.REFLIST </w:instrText>
      </w:r>
      <w:r>
        <w:fldChar w:fldCharType="separate"/>
      </w:r>
      <w:bookmarkStart w:id="22" w:name="_ENREF_1"/>
      <w:r w:rsidR="004910D6" w:rsidRPr="004910D6">
        <w:rPr>
          <w:noProof/>
        </w:rPr>
        <w:t xml:space="preserve">Akcan-Arikan, A., Zappitelli, M., Loftis, L. L., Washburn, K. K., Jefferson, L. S., &amp; Goldstein, S. L. (2007). Modified RIFLE criteria in critically ill children with acute kidney injury. </w:t>
      </w:r>
      <w:r w:rsidR="004910D6" w:rsidRPr="004910D6">
        <w:rPr>
          <w:i/>
          <w:noProof/>
        </w:rPr>
        <w:t>Kidney international, 71</w:t>
      </w:r>
      <w:r w:rsidR="004910D6" w:rsidRPr="004910D6">
        <w:rPr>
          <w:noProof/>
        </w:rPr>
        <w:t>, 1028-1035.</w:t>
      </w:r>
      <w:bookmarkEnd w:id="22"/>
    </w:p>
    <w:p w14:paraId="1B75B977" w14:textId="77777777" w:rsidR="004910D6" w:rsidRPr="004910D6" w:rsidRDefault="004910D6" w:rsidP="004910D6">
      <w:pPr>
        <w:pStyle w:val="EndNoteBibliography"/>
        <w:ind w:left="720" w:hanging="720"/>
        <w:rPr>
          <w:noProof/>
        </w:rPr>
      </w:pPr>
      <w:bookmarkStart w:id="23" w:name="_ENREF_2"/>
      <w:r w:rsidRPr="004910D6">
        <w:rPr>
          <w:noProof/>
        </w:rPr>
        <w:t xml:space="preserve">Aleksa, K., Halachmi, N., Ito, S., &amp; Koren, G. (2004). Renal ontogeny of ifosfamide nephrotoxicity. </w:t>
      </w:r>
      <w:r w:rsidRPr="004910D6">
        <w:rPr>
          <w:i/>
          <w:noProof/>
        </w:rPr>
        <w:t>The Journal of laboratory and clinical medicine, 144</w:t>
      </w:r>
      <w:r w:rsidRPr="004910D6">
        <w:rPr>
          <w:noProof/>
        </w:rPr>
        <w:t>, 285-293.</w:t>
      </w:r>
      <w:bookmarkEnd w:id="23"/>
    </w:p>
    <w:p w14:paraId="5BE817AC" w14:textId="77777777" w:rsidR="004910D6" w:rsidRPr="004910D6" w:rsidRDefault="004910D6" w:rsidP="004910D6">
      <w:pPr>
        <w:pStyle w:val="EndNoteBibliography"/>
        <w:ind w:left="720" w:hanging="720"/>
        <w:rPr>
          <w:noProof/>
        </w:rPr>
      </w:pPr>
      <w:bookmarkStart w:id="24" w:name="_ENREF_3"/>
      <w:r w:rsidRPr="004910D6">
        <w:rPr>
          <w:noProof/>
        </w:rPr>
        <w:t xml:space="preserve">Aleksa, K., Matsell, D., Krausz, K., Gelboin, H., Ito, S., &amp; Koren, G. (2005). Cytochrome P450 3A and 2B6 in the developing kidney: implications for ifosfamide nephrotoxicity. </w:t>
      </w:r>
      <w:r w:rsidRPr="004910D6">
        <w:rPr>
          <w:i/>
          <w:noProof/>
        </w:rPr>
        <w:t>Pediatric nephrology, 20</w:t>
      </w:r>
      <w:r w:rsidRPr="004910D6">
        <w:rPr>
          <w:noProof/>
        </w:rPr>
        <w:t>, 872-885.</w:t>
      </w:r>
      <w:bookmarkEnd w:id="24"/>
    </w:p>
    <w:p w14:paraId="63C7FAC4" w14:textId="77777777" w:rsidR="004910D6" w:rsidRPr="004910D6" w:rsidRDefault="004910D6" w:rsidP="004910D6">
      <w:pPr>
        <w:pStyle w:val="EndNoteBibliography"/>
        <w:ind w:left="720" w:hanging="720"/>
        <w:rPr>
          <w:noProof/>
        </w:rPr>
      </w:pPr>
      <w:bookmarkStart w:id="25" w:name="_ENREF_4"/>
      <w:r w:rsidRPr="004910D6">
        <w:rPr>
          <w:noProof/>
        </w:rPr>
        <w:t xml:space="preserve">Anderson, G. D. (2008). Gender differences in pharmacological response. </w:t>
      </w:r>
      <w:r w:rsidRPr="004910D6">
        <w:rPr>
          <w:i/>
          <w:noProof/>
        </w:rPr>
        <w:t>International review of neurobiology, 83</w:t>
      </w:r>
      <w:r w:rsidRPr="004910D6">
        <w:rPr>
          <w:noProof/>
        </w:rPr>
        <w:t>, 1-10.</w:t>
      </w:r>
      <w:bookmarkEnd w:id="25"/>
    </w:p>
    <w:p w14:paraId="4C9F8AB3" w14:textId="77777777" w:rsidR="004910D6" w:rsidRPr="004910D6" w:rsidRDefault="004910D6" w:rsidP="004910D6">
      <w:pPr>
        <w:pStyle w:val="EndNoteBibliography"/>
        <w:ind w:left="720" w:hanging="720"/>
        <w:rPr>
          <w:noProof/>
        </w:rPr>
      </w:pPr>
      <w:bookmarkStart w:id="26" w:name="_ENREF_5"/>
      <w:r w:rsidRPr="004910D6">
        <w:rPr>
          <w:noProof/>
        </w:rPr>
        <w:t xml:space="preserve">Antoine, D. J., Srivastava, A., Pirmohamed, M., &amp; Park, B. K. (2010). Statins inhibit aminoglycoside accumulation and cytotoxicity to renal proximal tubule cells. </w:t>
      </w:r>
      <w:r w:rsidRPr="004910D6">
        <w:rPr>
          <w:i/>
          <w:noProof/>
        </w:rPr>
        <w:t>Biochemical pharmacology, 79</w:t>
      </w:r>
      <w:r w:rsidRPr="004910D6">
        <w:rPr>
          <w:noProof/>
        </w:rPr>
        <w:t>, 647-654.</w:t>
      </w:r>
      <w:bookmarkEnd w:id="26"/>
    </w:p>
    <w:p w14:paraId="230BC213" w14:textId="77777777" w:rsidR="004910D6" w:rsidRPr="004910D6" w:rsidRDefault="004910D6" w:rsidP="004910D6">
      <w:pPr>
        <w:pStyle w:val="EndNoteBibliography"/>
        <w:ind w:left="720" w:hanging="720"/>
        <w:rPr>
          <w:noProof/>
        </w:rPr>
      </w:pPr>
      <w:bookmarkStart w:id="27" w:name="_ENREF_6"/>
      <w:r w:rsidRPr="004910D6">
        <w:rPr>
          <w:noProof/>
        </w:rPr>
        <w:t xml:space="preserve">Askenazi, D. (2011). Evaluation and management of critically ill children with acute kidney injury. </w:t>
      </w:r>
      <w:r w:rsidRPr="004910D6">
        <w:rPr>
          <w:i/>
          <w:noProof/>
        </w:rPr>
        <w:t>Current opinion in pediatrics, 23</w:t>
      </w:r>
      <w:r w:rsidRPr="004910D6">
        <w:rPr>
          <w:noProof/>
        </w:rPr>
        <w:t>, 201-207.</w:t>
      </w:r>
      <w:bookmarkEnd w:id="27"/>
    </w:p>
    <w:p w14:paraId="30E732ED" w14:textId="77777777" w:rsidR="004910D6" w:rsidRPr="004910D6" w:rsidRDefault="004910D6" w:rsidP="004910D6">
      <w:pPr>
        <w:pStyle w:val="EndNoteBibliography"/>
        <w:ind w:left="720" w:hanging="720"/>
        <w:rPr>
          <w:noProof/>
        </w:rPr>
      </w:pPr>
      <w:bookmarkStart w:id="28" w:name="_ENREF_7"/>
      <w:r w:rsidRPr="004910D6">
        <w:rPr>
          <w:noProof/>
        </w:rPr>
        <w:t xml:space="preserve">Basta, N. O., James, P. W., Gomez-Pozo, B., Craft, A. W., &amp; McNally, R. J. (2011). Survival from childhood cancer in northern England, 1968-2005. </w:t>
      </w:r>
      <w:r w:rsidRPr="004910D6">
        <w:rPr>
          <w:i/>
          <w:noProof/>
        </w:rPr>
        <w:t>British journal of cancer, 105</w:t>
      </w:r>
      <w:r w:rsidRPr="004910D6">
        <w:rPr>
          <w:noProof/>
        </w:rPr>
        <w:t>, 1402-1408.</w:t>
      </w:r>
      <w:bookmarkEnd w:id="28"/>
    </w:p>
    <w:p w14:paraId="254A8F9F" w14:textId="77777777" w:rsidR="004910D6" w:rsidRPr="004910D6" w:rsidRDefault="004910D6" w:rsidP="004910D6">
      <w:pPr>
        <w:pStyle w:val="EndNoteBibliography"/>
        <w:ind w:left="720" w:hanging="720"/>
        <w:rPr>
          <w:noProof/>
        </w:rPr>
      </w:pPr>
      <w:bookmarkStart w:id="29" w:name="_ENREF_8"/>
      <w:r w:rsidRPr="004910D6">
        <w:rPr>
          <w:noProof/>
        </w:rPr>
        <w:t xml:space="preserve">Bax, K., Tijssen, J., Rieder, M. J., &amp; Filler, G. (2014). Rapid resolution of tacrolimus intoxication-induced AKI with a corticosteroid and phenytoin. </w:t>
      </w:r>
      <w:r w:rsidRPr="004910D6">
        <w:rPr>
          <w:i/>
          <w:noProof/>
        </w:rPr>
        <w:t>The Annals of pharmacotherapy, 48</w:t>
      </w:r>
      <w:r w:rsidRPr="004910D6">
        <w:rPr>
          <w:noProof/>
        </w:rPr>
        <w:t>, 1525-1528.</w:t>
      </w:r>
      <w:bookmarkEnd w:id="29"/>
    </w:p>
    <w:p w14:paraId="5886774A" w14:textId="77777777" w:rsidR="004910D6" w:rsidRPr="004910D6" w:rsidRDefault="004910D6" w:rsidP="004910D6">
      <w:pPr>
        <w:pStyle w:val="EndNoteBibliography"/>
        <w:ind w:left="720" w:hanging="720"/>
        <w:rPr>
          <w:noProof/>
        </w:rPr>
      </w:pPr>
      <w:bookmarkStart w:id="30" w:name="_ENREF_9"/>
      <w:r w:rsidRPr="004910D6">
        <w:rPr>
          <w:noProof/>
        </w:rPr>
        <w:t xml:space="preserve">Begg, E. J., &amp; Barclay, M. L. (1995). Aminoglycosides--50 years on. </w:t>
      </w:r>
      <w:r w:rsidRPr="004910D6">
        <w:rPr>
          <w:i/>
          <w:noProof/>
        </w:rPr>
        <w:t>British Journal of Clinical Pharmacology, 39</w:t>
      </w:r>
      <w:r w:rsidRPr="004910D6">
        <w:rPr>
          <w:noProof/>
        </w:rPr>
        <w:t>, 597-603.</w:t>
      </w:r>
      <w:bookmarkEnd w:id="30"/>
    </w:p>
    <w:p w14:paraId="12E8D2DD" w14:textId="77777777" w:rsidR="004910D6" w:rsidRPr="004910D6" w:rsidRDefault="004910D6" w:rsidP="004910D6">
      <w:pPr>
        <w:pStyle w:val="EndNoteBibliography"/>
        <w:ind w:left="720" w:hanging="720"/>
        <w:rPr>
          <w:noProof/>
        </w:rPr>
      </w:pPr>
      <w:bookmarkStart w:id="31" w:name="_ENREF_10"/>
      <w:r w:rsidRPr="004910D6">
        <w:rPr>
          <w:noProof/>
        </w:rPr>
        <w:t xml:space="preserve">Belayev, L. Y., &amp; Palevsky, P. M. (2014). The link between acute kidney injury and chronic kidney disease. </w:t>
      </w:r>
      <w:r w:rsidRPr="004910D6">
        <w:rPr>
          <w:i/>
          <w:noProof/>
        </w:rPr>
        <w:t>Current opinion in nephrology and hypertension, 23</w:t>
      </w:r>
      <w:r w:rsidRPr="004910D6">
        <w:rPr>
          <w:noProof/>
        </w:rPr>
        <w:t>, 149-154.</w:t>
      </w:r>
      <w:bookmarkEnd w:id="31"/>
    </w:p>
    <w:p w14:paraId="5E102F6A" w14:textId="77777777" w:rsidR="004910D6" w:rsidRPr="004910D6" w:rsidRDefault="004910D6" w:rsidP="004910D6">
      <w:pPr>
        <w:pStyle w:val="EndNoteBibliography"/>
        <w:ind w:left="720" w:hanging="720"/>
        <w:rPr>
          <w:noProof/>
        </w:rPr>
      </w:pPr>
      <w:bookmarkStart w:id="32" w:name="_ENREF_11"/>
      <w:r w:rsidRPr="004910D6">
        <w:rPr>
          <w:noProof/>
        </w:rPr>
        <w:t xml:space="preserve">Bentley, M. L., Corwin, H. L., &amp; Dasta, J. (2010). Drug-induced acute kidney injury in the critically ill adult: recognition and prevention strategies. </w:t>
      </w:r>
      <w:r w:rsidRPr="004910D6">
        <w:rPr>
          <w:i/>
          <w:noProof/>
        </w:rPr>
        <w:t>Critical care medicine, 38</w:t>
      </w:r>
      <w:r w:rsidRPr="004910D6">
        <w:rPr>
          <w:noProof/>
        </w:rPr>
        <w:t>, S169-174.</w:t>
      </w:r>
      <w:bookmarkEnd w:id="32"/>
    </w:p>
    <w:p w14:paraId="248F16E5" w14:textId="77777777" w:rsidR="004910D6" w:rsidRPr="004910D6" w:rsidRDefault="004910D6" w:rsidP="004910D6">
      <w:pPr>
        <w:pStyle w:val="EndNoteBibliography"/>
        <w:ind w:left="720" w:hanging="720"/>
        <w:rPr>
          <w:noProof/>
        </w:rPr>
      </w:pPr>
      <w:bookmarkStart w:id="33" w:name="_ENREF_12"/>
      <w:r w:rsidRPr="004910D6">
        <w:rPr>
          <w:noProof/>
        </w:rPr>
        <w:t xml:space="preserve">Benz, K., &amp; Amann, K. (2010). Maternal nutrition, low nephron number and arterial hypertension in later life. </w:t>
      </w:r>
      <w:r w:rsidRPr="004910D6">
        <w:rPr>
          <w:i/>
          <w:noProof/>
        </w:rPr>
        <w:t>Biochimica et biophysica acta, 1802</w:t>
      </w:r>
      <w:r w:rsidRPr="004910D6">
        <w:rPr>
          <w:noProof/>
        </w:rPr>
        <w:t>, 1309-1317.</w:t>
      </w:r>
      <w:bookmarkEnd w:id="33"/>
    </w:p>
    <w:p w14:paraId="3E54B7CF" w14:textId="77777777" w:rsidR="004910D6" w:rsidRPr="004910D6" w:rsidRDefault="004910D6" w:rsidP="004910D6">
      <w:pPr>
        <w:pStyle w:val="EndNoteBibliography"/>
        <w:ind w:left="720" w:hanging="720"/>
        <w:rPr>
          <w:noProof/>
        </w:rPr>
      </w:pPr>
      <w:bookmarkStart w:id="34" w:name="_ENREF_13"/>
      <w:r w:rsidRPr="004910D6">
        <w:rPr>
          <w:noProof/>
        </w:rPr>
        <w:t xml:space="preserve">Bode, M. M., D'Eugenio, D. B., Forsyth, N., Coleman, J., Gross, C. R., &amp; Gross, S. J. (2009). Outcome of extreme prematurity: a prospective comparison of 2 regional cohorts born 20 years apart. </w:t>
      </w:r>
      <w:r w:rsidRPr="004910D6">
        <w:rPr>
          <w:i/>
          <w:noProof/>
        </w:rPr>
        <w:t>Pediatrics, 124</w:t>
      </w:r>
      <w:r w:rsidRPr="004910D6">
        <w:rPr>
          <w:noProof/>
        </w:rPr>
        <w:t>, 866-874.</w:t>
      </w:r>
      <w:bookmarkEnd w:id="34"/>
    </w:p>
    <w:p w14:paraId="68F385F5" w14:textId="77777777" w:rsidR="004910D6" w:rsidRPr="004910D6" w:rsidRDefault="004910D6" w:rsidP="004910D6">
      <w:pPr>
        <w:pStyle w:val="EndNoteBibliography"/>
        <w:ind w:left="720" w:hanging="720"/>
        <w:rPr>
          <w:noProof/>
        </w:rPr>
      </w:pPr>
      <w:bookmarkStart w:id="35" w:name="_ENREF_14"/>
      <w:r w:rsidRPr="004910D6">
        <w:rPr>
          <w:noProof/>
        </w:rPr>
        <w:t xml:space="preserve">Bruce, A. T., Ilagan, R. M., Guthrie, K. I., Rivera, E., Choudhury, S., Sangha, N., Spencer, T., Bertram, T. A., Jain, D., Kelley, R. W., &amp; Basu, J. (2015). Selected renal cells modulate disease progression in rodent models of chronic kidney disease via NF-kappaB and TGF-beta1 pathways. </w:t>
      </w:r>
      <w:r w:rsidRPr="004910D6">
        <w:rPr>
          <w:i/>
          <w:noProof/>
        </w:rPr>
        <w:t>Regen Med, 10</w:t>
      </w:r>
      <w:r w:rsidRPr="004910D6">
        <w:rPr>
          <w:noProof/>
        </w:rPr>
        <w:t>, 815-839.</w:t>
      </w:r>
      <w:bookmarkEnd w:id="35"/>
    </w:p>
    <w:p w14:paraId="5BC4F4E7" w14:textId="77777777" w:rsidR="004910D6" w:rsidRPr="004910D6" w:rsidRDefault="004910D6" w:rsidP="004910D6">
      <w:pPr>
        <w:pStyle w:val="EndNoteBibliography"/>
        <w:ind w:left="720" w:hanging="720"/>
        <w:rPr>
          <w:noProof/>
        </w:rPr>
      </w:pPr>
      <w:bookmarkStart w:id="36" w:name="_ENREF_15"/>
      <w:r w:rsidRPr="004910D6">
        <w:rPr>
          <w:noProof/>
        </w:rPr>
        <w:t xml:space="preserve">Bruno, S., Grange, C., Deregibus, M. C., Calogero, R. A., Saviozzi, S., Collino, F., Morando, L., Busca, A., Falda, M., Bussolati, B., Tetta, C., &amp; Camussi, G. (2009). Mesenchymal stem cell-derived microvesicles protect against acute tubular injury. </w:t>
      </w:r>
      <w:r w:rsidRPr="004910D6">
        <w:rPr>
          <w:i/>
          <w:noProof/>
        </w:rPr>
        <w:t>Journal of the American Society of Nephrology : JASN, 20</w:t>
      </w:r>
      <w:r w:rsidRPr="004910D6">
        <w:rPr>
          <w:noProof/>
        </w:rPr>
        <w:t>, 1053-1067.</w:t>
      </w:r>
      <w:bookmarkEnd w:id="36"/>
    </w:p>
    <w:p w14:paraId="3FBE6395" w14:textId="77777777" w:rsidR="004910D6" w:rsidRPr="004910D6" w:rsidRDefault="004910D6" w:rsidP="004910D6">
      <w:pPr>
        <w:pStyle w:val="EndNoteBibliography"/>
        <w:ind w:left="720" w:hanging="720"/>
        <w:rPr>
          <w:noProof/>
        </w:rPr>
      </w:pPr>
      <w:bookmarkStart w:id="37" w:name="_ENREF_16"/>
      <w:r w:rsidRPr="004910D6">
        <w:rPr>
          <w:noProof/>
        </w:rPr>
        <w:t xml:space="preserve">Cai, J., Yu, X., Xu, R., Fang, Y., Qian, X., Liu, S., Teng, J., &amp; Ding, X. (2014). Maximum efficacy of mesenchymal stem cells in rat model of renal ischemia-reperfusion injury: renal artery administration with optimal numbers. </w:t>
      </w:r>
      <w:r w:rsidRPr="004910D6">
        <w:rPr>
          <w:i/>
          <w:noProof/>
        </w:rPr>
        <w:t>PloS one, 9</w:t>
      </w:r>
      <w:r w:rsidRPr="004910D6">
        <w:rPr>
          <w:noProof/>
        </w:rPr>
        <w:t>, e92347.</w:t>
      </w:r>
      <w:bookmarkEnd w:id="37"/>
    </w:p>
    <w:p w14:paraId="7C714D68" w14:textId="77777777" w:rsidR="004910D6" w:rsidRPr="004910D6" w:rsidRDefault="004910D6" w:rsidP="004910D6">
      <w:pPr>
        <w:pStyle w:val="EndNoteBibliography"/>
        <w:ind w:left="720" w:hanging="720"/>
        <w:rPr>
          <w:noProof/>
        </w:rPr>
      </w:pPr>
      <w:bookmarkStart w:id="38" w:name="_ENREF_17"/>
      <w:r w:rsidRPr="004910D6">
        <w:rPr>
          <w:noProof/>
        </w:rPr>
        <w:t xml:space="preserve">Constance, J. E., Balch, A. H., Stockmann, C., Linakis, M. W., Korgenski, E. K., Roberts, J. K., Ward, R. M., Sherwin, C. M., &amp; Spigarelli, M. G. (2016). A propensity-matched cohort study of vancomycin-associated nephrotoxicity in neonates. </w:t>
      </w:r>
      <w:r w:rsidRPr="004910D6">
        <w:rPr>
          <w:i/>
          <w:noProof/>
        </w:rPr>
        <w:t>Arch Dis Child Fetal Neonatal Ed, 101</w:t>
      </w:r>
      <w:r w:rsidRPr="004910D6">
        <w:rPr>
          <w:noProof/>
        </w:rPr>
        <w:t>, F236-243.</w:t>
      </w:r>
      <w:bookmarkEnd w:id="38"/>
    </w:p>
    <w:p w14:paraId="160C20B3" w14:textId="77777777" w:rsidR="004910D6" w:rsidRPr="004910D6" w:rsidRDefault="004910D6" w:rsidP="004910D6">
      <w:pPr>
        <w:pStyle w:val="EndNoteBibliography"/>
        <w:ind w:left="720" w:hanging="720"/>
        <w:rPr>
          <w:noProof/>
        </w:rPr>
      </w:pPr>
      <w:bookmarkStart w:id="39" w:name="_ENREF_18"/>
      <w:r w:rsidRPr="004910D6">
        <w:rPr>
          <w:noProof/>
        </w:rPr>
        <w:t xml:space="preserve">De Cock, R. F., Allegaert, K., Schreuder, M. F., Sherwin, C. M., de Hoog, M., van den Anker, J. N., Danhof, M., &amp; Knibbe, C. A. (2012). Maturation of the glomerular filtration rate in neonates, as reflected by amikacin clearance. </w:t>
      </w:r>
      <w:r w:rsidRPr="004910D6">
        <w:rPr>
          <w:i/>
          <w:noProof/>
        </w:rPr>
        <w:t>Clinical pharmacokinetics, 51</w:t>
      </w:r>
      <w:r w:rsidRPr="004910D6">
        <w:rPr>
          <w:noProof/>
        </w:rPr>
        <w:t>, 105-117.</w:t>
      </w:r>
      <w:bookmarkEnd w:id="39"/>
    </w:p>
    <w:p w14:paraId="31F1E498" w14:textId="77777777" w:rsidR="004910D6" w:rsidRPr="004910D6" w:rsidRDefault="004910D6" w:rsidP="004910D6">
      <w:pPr>
        <w:pStyle w:val="EndNoteBibliography"/>
        <w:ind w:left="720" w:hanging="720"/>
        <w:rPr>
          <w:noProof/>
        </w:rPr>
      </w:pPr>
      <w:bookmarkStart w:id="40" w:name="_ENREF_19"/>
      <w:r w:rsidRPr="004910D6">
        <w:rPr>
          <w:noProof/>
        </w:rPr>
        <w:t xml:space="preserve">de Wildt, S. N., Tibboel, D., &amp; Leeder, J. S. (2014). Drug metabolism for the paediatrician. </w:t>
      </w:r>
      <w:r w:rsidRPr="004910D6">
        <w:rPr>
          <w:i/>
          <w:noProof/>
        </w:rPr>
        <w:t>Archives of disease in childhood, 99</w:t>
      </w:r>
      <w:r w:rsidRPr="004910D6">
        <w:rPr>
          <w:noProof/>
        </w:rPr>
        <w:t>, 1137-1142.</w:t>
      </w:r>
      <w:bookmarkEnd w:id="40"/>
    </w:p>
    <w:p w14:paraId="08B3FAB0" w14:textId="77777777" w:rsidR="004910D6" w:rsidRPr="004910D6" w:rsidRDefault="004910D6" w:rsidP="004910D6">
      <w:pPr>
        <w:pStyle w:val="EndNoteBibliography"/>
        <w:ind w:left="720" w:hanging="720"/>
        <w:rPr>
          <w:noProof/>
        </w:rPr>
      </w:pPr>
      <w:bookmarkStart w:id="41" w:name="_ENREF_20"/>
      <w:r w:rsidRPr="004910D6">
        <w:rPr>
          <w:noProof/>
        </w:rPr>
        <w:t xml:space="preserve">Djouad, F., Plence, P., Bony, C., Tropel, P., Apparailly, F., Sany, J., Noel, D., &amp; Jorgensen, C. (2003). Immunosuppressive effect of mesenchymal stem cells favors tumor growth in allogeneic animals. </w:t>
      </w:r>
      <w:r w:rsidRPr="004910D6">
        <w:rPr>
          <w:i/>
          <w:noProof/>
        </w:rPr>
        <w:t>Blood, 102</w:t>
      </w:r>
      <w:r w:rsidRPr="004910D6">
        <w:rPr>
          <w:noProof/>
        </w:rPr>
        <w:t>, 3837-3844.</w:t>
      </w:r>
      <w:bookmarkEnd w:id="41"/>
    </w:p>
    <w:p w14:paraId="63E10C48" w14:textId="77777777" w:rsidR="004910D6" w:rsidRPr="004910D6" w:rsidRDefault="004910D6" w:rsidP="004910D6">
      <w:pPr>
        <w:pStyle w:val="EndNoteBibliography"/>
        <w:ind w:left="720" w:hanging="720"/>
        <w:rPr>
          <w:noProof/>
        </w:rPr>
      </w:pPr>
      <w:bookmarkStart w:id="42" w:name="_ENREF_21"/>
      <w:r w:rsidRPr="004910D6">
        <w:rPr>
          <w:noProof/>
        </w:rPr>
        <w:t xml:space="preserve">Downes, K. J., Patil, N. R., Rao, M. B., Koralkar, R., Harris, W. T., Clancy, J. P., Goldstein, S. L., &amp; Askenazi, D. J. (2015). Risk factors for acute kidney injury during aminoglycoside therapy in patients with cystic fibrosis. </w:t>
      </w:r>
      <w:r w:rsidRPr="004910D6">
        <w:rPr>
          <w:i/>
          <w:noProof/>
        </w:rPr>
        <w:t>Pediatric nephrology</w:t>
      </w:r>
      <w:r w:rsidRPr="004910D6">
        <w:rPr>
          <w:noProof/>
        </w:rPr>
        <w:t>.</w:t>
      </w:r>
      <w:bookmarkEnd w:id="42"/>
    </w:p>
    <w:p w14:paraId="5525ED50" w14:textId="77777777" w:rsidR="004910D6" w:rsidRPr="004910D6" w:rsidRDefault="004910D6" w:rsidP="004910D6">
      <w:pPr>
        <w:pStyle w:val="EndNoteBibliography"/>
        <w:ind w:left="720" w:hanging="720"/>
        <w:rPr>
          <w:noProof/>
        </w:rPr>
      </w:pPr>
      <w:bookmarkStart w:id="43" w:name="_ENREF_22"/>
      <w:r w:rsidRPr="004910D6">
        <w:rPr>
          <w:noProof/>
        </w:rPr>
        <w:t xml:space="preserve">Downes, K. J., Rao, M. B., Kahill, L., Nguyen, H., Clancy, J. P., &amp; Goldstein, S. L. (2014). Daily serum creatinine monitoring promotes earlier detection of acute kidney injury in children and adolescents with cystic fibrosis. </w:t>
      </w:r>
      <w:r w:rsidRPr="004910D6">
        <w:rPr>
          <w:i/>
          <w:noProof/>
        </w:rPr>
        <w:t>Journal of cystic fibrosis : official journal of the European Cystic Fibrosis Society, 13</w:t>
      </w:r>
      <w:r w:rsidRPr="004910D6">
        <w:rPr>
          <w:noProof/>
        </w:rPr>
        <w:t>, 435-441.</w:t>
      </w:r>
      <w:bookmarkEnd w:id="43"/>
    </w:p>
    <w:p w14:paraId="5051C73F" w14:textId="77777777" w:rsidR="004910D6" w:rsidRPr="004910D6" w:rsidRDefault="004910D6" w:rsidP="004910D6">
      <w:pPr>
        <w:pStyle w:val="EndNoteBibliography"/>
        <w:ind w:left="720" w:hanging="720"/>
        <w:rPr>
          <w:noProof/>
        </w:rPr>
      </w:pPr>
      <w:bookmarkStart w:id="44" w:name="_ENREF_23"/>
      <w:r w:rsidRPr="004910D6">
        <w:rPr>
          <w:noProof/>
        </w:rPr>
        <w:t>England, N. (Date accessed 20.6.15).</w:t>
      </w:r>
      <w:bookmarkEnd w:id="44"/>
    </w:p>
    <w:p w14:paraId="0BFCD202" w14:textId="77777777" w:rsidR="004910D6" w:rsidRPr="004910D6" w:rsidRDefault="004910D6" w:rsidP="004910D6">
      <w:pPr>
        <w:pStyle w:val="EndNoteBibliography"/>
        <w:ind w:left="720" w:hanging="720"/>
        <w:rPr>
          <w:noProof/>
        </w:rPr>
      </w:pPr>
      <w:bookmarkStart w:id="45" w:name="_ENREF_24"/>
      <w:r w:rsidRPr="004910D6">
        <w:rPr>
          <w:noProof/>
        </w:rPr>
        <w:t xml:space="preserve">Faught, L. N., Greff, M. J., Rieder, M. J., &amp; Gideon, K. (2014). Drug-induced Acute Kidney Injury in Children. </w:t>
      </w:r>
      <w:r w:rsidRPr="004910D6">
        <w:rPr>
          <w:i/>
          <w:noProof/>
        </w:rPr>
        <w:t>British journal of clinical pharmacology</w:t>
      </w:r>
      <w:r w:rsidRPr="004910D6">
        <w:rPr>
          <w:noProof/>
        </w:rPr>
        <w:t>.</w:t>
      </w:r>
      <w:bookmarkEnd w:id="45"/>
    </w:p>
    <w:p w14:paraId="1B33203F" w14:textId="77777777" w:rsidR="004910D6" w:rsidRPr="004910D6" w:rsidRDefault="004910D6" w:rsidP="004910D6">
      <w:pPr>
        <w:pStyle w:val="EndNoteBibliography"/>
        <w:ind w:left="720" w:hanging="720"/>
        <w:rPr>
          <w:noProof/>
        </w:rPr>
      </w:pPr>
      <w:bookmarkStart w:id="46" w:name="_ENREF_25"/>
      <w:r w:rsidRPr="004910D6">
        <w:rPr>
          <w:noProof/>
        </w:rPr>
        <w:t xml:space="preserve">Fernandez, E., Perez, R., Hernandez, A., Tejada, P., Arteta, M., &amp; Ramos, J. T. (2011). Factors and Mechanisms for Pharmacokinetic Differences between Pediatric Population and Adults. </w:t>
      </w:r>
      <w:r w:rsidRPr="004910D6">
        <w:rPr>
          <w:i/>
          <w:noProof/>
        </w:rPr>
        <w:t>Pharmaceutics, 3</w:t>
      </w:r>
      <w:r w:rsidRPr="004910D6">
        <w:rPr>
          <w:noProof/>
        </w:rPr>
        <w:t>, 53-72.</w:t>
      </w:r>
      <w:bookmarkEnd w:id="46"/>
    </w:p>
    <w:p w14:paraId="08E84940" w14:textId="77777777" w:rsidR="004910D6" w:rsidRPr="004910D6" w:rsidRDefault="004910D6" w:rsidP="004910D6">
      <w:pPr>
        <w:pStyle w:val="EndNoteBibliography"/>
        <w:ind w:left="720" w:hanging="720"/>
        <w:rPr>
          <w:noProof/>
        </w:rPr>
      </w:pPr>
      <w:bookmarkStart w:id="47" w:name="_ENREF_26"/>
      <w:r w:rsidRPr="004910D6">
        <w:rPr>
          <w:noProof/>
        </w:rPr>
        <w:t xml:space="preserve">Frattarelli, D. A., Galinkin, J. L., Green, T. P., Johnson, T. D., Neville, K. A., Paul, I. M., &amp; Van Den Anker, J. N. (2014). Off-label use of drugs in children. </w:t>
      </w:r>
      <w:r w:rsidRPr="004910D6">
        <w:rPr>
          <w:i/>
          <w:noProof/>
        </w:rPr>
        <w:t>Pediatrics, 133</w:t>
      </w:r>
      <w:r w:rsidRPr="004910D6">
        <w:rPr>
          <w:noProof/>
        </w:rPr>
        <w:t>, 563-567.</w:t>
      </w:r>
      <w:bookmarkEnd w:id="47"/>
    </w:p>
    <w:p w14:paraId="58DBCA94" w14:textId="77777777" w:rsidR="004910D6" w:rsidRPr="004910D6" w:rsidRDefault="004910D6" w:rsidP="004910D6">
      <w:pPr>
        <w:pStyle w:val="EndNoteBibliography"/>
        <w:ind w:left="720" w:hanging="720"/>
        <w:rPr>
          <w:noProof/>
        </w:rPr>
      </w:pPr>
      <w:bookmarkStart w:id="48" w:name="_ENREF_27"/>
      <w:r w:rsidRPr="004910D6">
        <w:rPr>
          <w:noProof/>
        </w:rPr>
        <w:t xml:space="preserve">Fuchs, T. C., &amp; Hewitt, P. (2011). Biomarkers for drug-induced renal damage and nephrotoxicity-an overview for applied toxicology. </w:t>
      </w:r>
      <w:r w:rsidRPr="004910D6">
        <w:rPr>
          <w:i/>
          <w:noProof/>
        </w:rPr>
        <w:t>The AAPS journal, 13</w:t>
      </w:r>
      <w:r w:rsidRPr="004910D6">
        <w:rPr>
          <w:noProof/>
        </w:rPr>
        <w:t>, 615-631.</w:t>
      </w:r>
      <w:bookmarkEnd w:id="48"/>
    </w:p>
    <w:p w14:paraId="67CB76E2" w14:textId="77777777" w:rsidR="004910D6" w:rsidRPr="004910D6" w:rsidRDefault="004910D6" w:rsidP="004910D6">
      <w:pPr>
        <w:pStyle w:val="EndNoteBibliography"/>
        <w:ind w:left="720" w:hanging="720"/>
        <w:rPr>
          <w:noProof/>
        </w:rPr>
      </w:pPr>
      <w:bookmarkStart w:id="49" w:name="_ENREF_28"/>
      <w:r w:rsidRPr="004910D6">
        <w:rPr>
          <w:noProof/>
        </w:rPr>
        <w:t xml:space="preserve">Geng, Y., Zhang, L., Fu, B., Zhang, J., Hong, Q., Hu, J., Li, D., Luo, C., Cui, S., Zhu, F., &amp; Chen, X. (2014). Mesenchymal stem cells ameliorate rhabdomyolysis-induced acute kidney injury via the activation of M2 macrophages. </w:t>
      </w:r>
      <w:r w:rsidRPr="004910D6">
        <w:rPr>
          <w:i/>
          <w:noProof/>
        </w:rPr>
        <w:t>Stem Cell Res Ther, 5</w:t>
      </w:r>
      <w:r w:rsidRPr="004910D6">
        <w:rPr>
          <w:noProof/>
        </w:rPr>
        <w:t>, 80.</w:t>
      </w:r>
      <w:bookmarkEnd w:id="49"/>
    </w:p>
    <w:p w14:paraId="3065AD0C" w14:textId="77777777" w:rsidR="004910D6" w:rsidRPr="004910D6" w:rsidRDefault="004910D6" w:rsidP="004910D6">
      <w:pPr>
        <w:pStyle w:val="EndNoteBibliography"/>
        <w:ind w:left="720" w:hanging="720"/>
        <w:rPr>
          <w:noProof/>
        </w:rPr>
      </w:pPr>
      <w:bookmarkStart w:id="50" w:name="_ENREF_29"/>
      <w:r w:rsidRPr="004910D6">
        <w:rPr>
          <w:noProof/>
        </w:rPr>
        <w:t xml:space="preserve">Gonzalez, E., Gutierrez, E., Galeano, C., Chevia, C., de Sequera, P., Bernis, C., Parra, E. G., Delgado, R., Sanz, M., Ortiz, M., Goicoechea, M., Quereda, C., Olea, T., Bouarich, H., Hernandez, Y., Segovia, B., &amp; Praga, M. (2008). Early steroid treatment improves the recovery of renal function in patients with drug-induced acute interstitial nephritis. </w:t>
      </w:r>
      <w:r w:rsidRPr="004910D6">
        <w:rPr>
          <w:i/>
          <w:noProof/>
        </w:rPr>
        <w:t>Kidney international, 73</w:t>
      </w:r>
      <w:r w:rsidRPr="004910D6">
        <w:rPr>
          <w:noProof/>
        </w:rPr>
        <w:t>, 940-946.</w:t>
      </w:r>
      <w:bookmarkEnd w:id="50"/>
    </w:p>
    <w:p w14:paraId="1FAFFA8D" w14:textId="77777777" w:rsidR="004910D6" w:rsidRPr="004910D6" w:rsidRDefault="004910D6" w:rsidP="004910D6">
      <w:pPr>
        <w:pStyle w:val="EndNoteBibliography"/>
        <w:ind w:left="720" w:hanging="720"/>
        <w:rPr>
          <w:noProof/>
        </w:rPr>
      </w:pPr>
      <w:bookmarkStart w:id="51" w:name="_ENREF_30"/>
      <w:r w:rsidRPr="004910D6">
        <w:rPr>
          <w:noProof/>
        </w:rPr>
        <w:t xml:space="preserve">Gooch, A., &amp; Westenfelder, C. (2016). Modified Hydrogels to Enhance Cellular Therapy for AKI: A Translational Challenge. </w:t>
      </w:r>
      <w:r w:rsidRPr="004910D6">
        <w:rPr>
          <w:i/>
          <w:noProof/>
        </w:rPr>
        <w:t>Journal of the American Society of Nephrology : JASN</w:t>
      </w:r>
      <w:r w:rsidRPr="004910D6">
        <w:rPr>
          <w:noProof/>
        </w:rPr>
        <w:t>.</w:t>
      </w:r>
      <w:bookmarkEnd w:id="51"/>
    </w:p>
    <w:p w14:paraId="28E05793" w14:textId="77777777" w:rsidR="004910D6" w:rsidRPr="004910D6" w:rsidRDefault="004910D6" w:rsidP="004910D6">
      <w:pPr>
        <w:pStyle w:val="EndNoteBibliography"/>
        <w:ind w:left="720" w:hanging="720"/>
        <w:rPr>
          <w:noProof/>
        </w:rPr>
      </w:pPr>
      <w:bookmarkStart w:id="52" w:name="_ENREF_31"/>
      <w:r w:rsidRPr="004910D6">
        <w:rPr>
          <w:noProof/>
        </w:rPr>
        <w:t xml:space="preserve">Gross, M. L., Amann, K., &amp; Ritz, E. (2005). Nephron number and renal risk in hypertension and diabetes. </w:t>
      </w:r>
      <w:r w:rsidRPr="004910D6">
        <w:rPr>
          <w:i/>
          <w:noProof/>
        </w:rPr>
        <w:t>Journal of the American Society of Nephrology : JASN, 16 Suppl 1</w:t>
      </w:r>
      <w:r w:rsidRPr="004910D6">
        <w:rPr>
          <w:noProof/>
        </w:rPr>
        <w:t>, S27-29.</w:t>
      </w:r>
      <w:bookmarkEnd w:id="52"/>
    </w:p>
    <w:p w14:paraId="453F4B6E" w14:textId="77777777" w:rsidR="004910D6" w:rsidRPr="004910D6" w:rsidRDefault="004910D6" w:rsidP="004910D6">
      <w:pPr>
        <w:pStyle w:val="EndNoteBibliography"/>
        <w:ind w:left="720" w:hanging="720"/>
        <w:rPr>
          <w:noProof/>
        </w:rPr>
      </w:pPr>
      <w:bookmarkStart w:id="53" w:name="_ENREF_32"/>
      <w:r w:rsidRPr="004910D6">
        <w:rPr>
          <w:noProof/>
        </w:rPr>
        <w:t xml:space="preserve">Hanigan, M. H., &amp; Devarajan, P. (2003). Cisplatin nephrotoxicity: molecular mechanisms. </w:t>
      </w:r>
      <w:r w:rsidRPr="004910D6">
        <w:rPr>
          <w:i/>
          <w:noProof/>
        </w:rPr>
        <w:t>Cancer therapy, 1</w:t>
      </w:r>
      <w:r w:rsidRPr="004910D6">
        <w:rPr>
          <w:noProof/>
        </w:rPr>
        <w:t>, 47-61.</w:t>
      </w:r>
      <w:bookmarkEnd w:id="53"/>
    </w:p>
    <w:p w14:paraId="55CFF9BE" w14:textId="77777777" w:rsidR="004910D6" w:rsidRPr="004910D6" w:rsidRDefault="004910D6" w:rsidP="004910D6">
      <w:pPr>
        <w:pStyle w:val="EndNoteBibliography"/>
        <w:ind w:left="720" w:hanging="720"/>
        <w:rPr>
          <w:noProof/>
        </w:rPr>
      </w:pPr>
      <w:bookmarkStart w:id="54" w:name="_ENREF_33"/>
      <w:r w:rsidRPr="004910D6">
        <w:rPr>
          <w:noProof/>
        </w:rPr>
        <w:t xml:space="preserve">Hanly, L. N., Chen, N., Aleksa, K., Cutler, M., Bajcetic, M., Palassery, R., Regueira, O., Turner, C., Baw, B., Malkin, B., Freeman, D., Rieder, M. J., Vasylyeva, T. L., &amp; Koren, G. (2012). N-acetylcysteine as a novel prophylactic treatment for ifosfamide-induced nephrotoxicity in children: translational pharmacokinetics. </w:t>
      </w:r>
      <w:r w:rsidRPr="004910D6">
        <w:rPr>
          <w:i/>
          <w:noProof/>
        </w:rPr>
        <w:t>Journal of clinical pharmacology, 52</w:t>
      </w:r>
      <w:r w:rsidRPr="004910D6">
        <w:rPr>
          <w:noProof/>
        </w:rPr>
        <w:t>, 55-64.</w:t>
      </w:r>
      <w:bookmarkEnd w:id="54"/>
    </w:p>
    <w:p w14:paraId="4D487D49" w14:textId="77777777" w:rsidR="004910D6" w:rsidRPr="004910D6" w:rsidRDefault="004910D6" w:rsidP="004910D6">
      <w:pPr>
        <w:pStyle w:val="EndNoteBibliography"/>
        <w:ind w:left="720" w:hanging="720"/>
        <w:rPr>
          <w:noProof/>
        </w:rPr>
      </w:pPr>
      <w:bookmarkStart w:id="55" w:name="_ENREF_34"/>
      <w:r w:rsidRPr="004910D6">
        <w:rPr>
          <w:noProof/>
        </w:rPr>
        <w:t xml:space="preserve">Harness-Brumley, C. L., Elliott, A. C., Rosenbluth, D. B., Raghavan, D., &amp; Jain, R. (2014). Gender differences in outcomes of patients with cystic fibrosis. </w:t>
      </w:r>
      <w:r w:rsidRPr="004910D6">
        <w:rPr>
          <w:i/>
          <w:noProof/>
        </w:rPr>
        <w:t>Journal of women's health, 23</w:t>
      </w:r>
      <w:r w:rsidRPr="004910D6">
        <w:rPr>
          <w:noProof/>
        </w:rPr>
        <w:t>, 1012-1020.</w:t>
      </w:r>
      <w:bookmarkEnd w:id="55"/>
    </w:p>
    <w:p w14:paraId="629E40A1" w14:textId="77777777" w:rsidR="004910D6" w:rsidRPr="004910D6" w:rsidRDefault="004910D6" w:rsidP="004910D6">
      <w:pPr>
        <w:pStyle w:val="EndNoteBibliography"/>
        <w:ind w:left="720" w:hanging="720"/>
        <w:rPr>
          <w:noProof/>
        </w:rPr>
      </w:pPr>
      <w:bookmarkStart w:id="56" w:name="_ENREF_35"/>
      <w:r w:rsidRPr="004910D6">
        <w:rPr>
          <w:noProof/>
        </w:rPr>
        <w:t>Hawcutt, D. (2011). Molecular Genetics of Adverse Drug Reactions in Children. In  (Vol. 2016).</w:t>
      </w:r>
      <w:bookmarkEnd w:id="56"/>
    </w:p>
    <w:p w14:paraId="590EA75D" w14:textId="77777777" w:rsidR="004910D6" w:rsidRPr="004910D6" w:rsidRDefault="004910D6" w:rsidP="004910D6">
      <w:pPr>
        <w:pStyle w:val="EndNoteBibliography"/>
        <w:ind w:left="720" w:hanging="720"/>
        <w:rPr>
          <w:noProof/>
        </w:rPr>
      </w:pPr>
      <w:bookmarkStart w:id="57" w:name="_ENREF_36"/>
      <w:r w:rsidRPr="004910D6">
        <w:rPr>
          <w:noProof/>
        </w:rPr>
        <w:t xml:space="preserve">Hawcutt, D. B., Mainie, P., Riordan, A., Smyth, R. L., &amp; Pirmohamed, M. (2012). Reported paediatric adverse drug reactions in the UK 2000-2009. </w:t>
      </w:r>
      <w:r w:rsidRPr="004910D6">
        <w:rPr>
          <w:i/>
          <w:noProof/>
        </w:rPr>
        <w:t>British journal of clinical pharmacology, 73</w:t>
      </w:r>
      <w:r w:rsidRPr="004910D6">
        <w:rPr>
          <w:noProof/>
        </w:rPr>
        <w:t>, 437-446.</w:t>
      </w:r>
      <w:bookmarkEnd w:id="57"/>
    </w:p>
    <w:p w14:paraId="46EED3DD" w14:textId="77777777" w:rsidR="004910D6" w:rsidRPr="004910D6" w:rsidRDefault="004910D6" w:rsidP="004910D6">
      <w:pPr>
        <w:pStyle w:val="EndNoteBibliography"/>
        <w:ind w:left="720" w:hanging="720"/>
        <w:rPr>
          <w:noProof/>
        </w:rPr>
      </w:pPr>
      <w:bookmarkStart w:id="58" w:name="_ENREF_37"/>
      <w:r w:rsidRPr="004910D6">
        <w:rPr>
          <w:noProof/>
        </w:rPr>
        <w:t xml:space="preserve">Hawcutt, D. B., O'Connor, O., &amp; Turner, M. A. (2014). Adverse drug reactions in neonates: could we be documenting more? </w:t>
      </w:r>
      <w:r w:rsidRPr="004910D6">
        <w:rPr>
          <w:i/>
          <w:noProof/>
        </w:rPr>
        <w:t>Expert review of clinical pharmacology, 7</w:t>
      </w:r>
      <w:r w:rsidRPr="004910D6">
        <w:rPr>
          <w:noProof/>
        </w:rPr>
        <w:t>, 807-820.</w:t>
      </w:r>
      <w:bookmarkEnd w:id="58"/>
    </w:p>
    <w:p w14:paraId="5B3C9D06" w14:textId="77777777" w:rsidR="004910D6" w:rsidRPr="004910D6" w:rsidRDefault="004910D6" w:rsidP="004910D6">
      <w:pPr>
        <w:pStyle w:val="EndNoteBibliography"/>
        <w:ind w:left="720" w:hanging="720"/>
        <w:rPr>
          <w:noProof/>
        </w:rPr>
      </w:pPr>
      <w:bookmarkStart w:id="59" w:name="_ENREF_38"/>
      <w:r w:rsidRPr="004910D6">
        <w:rPr>
          <w:noProof/>
        </w:rPr>
        <w:t xml:space="preserve">Hawcutt, D. B., &amp; Smyth, R. L. (2008). The new European regulation on pediatric medicines: regulatory perspective. </w:t>
      </w:r>
      <w:r w:rsidRPr="004910D6">
        <w:rPr>
          <w:i/>
          <w:noProof/>
        </w:rPr>
        <w:t>Paediatric drugs, 10</w:t>
      </w:r>
      <w:r w:rsidRPr="004910D6">
        <w:rPr>
          <w:noProof/>
        </w:rPr>
        <w:t>, 143-146.</w:t>
      </w:r>
      <w:bookmarkEnd w:id="59"/>
    </w:p>
    <w:p w14:paraId="0AB405ED" w14:textId="77777777" w:rsidR="004910D6" w:rsidRPr="004910D6" w:rsidRDefault="004910D6" w:rsidP="004910D6">
      <w:pPr>
        <w:pStyle w:val="EndNoteBibliography"/>
        <w:ind w:left="720" w:hanging="720"/>
        <w:rPr>
          <w:noProof/>
        </w:rPr>
      </w:pPr>
      <w:bookmarkStart w:id="60" w:name="_ENREF_39"/>
      <w:r w:rsidRPr="004910D6">
        <w:rPr>
          <w:noProof/>
        </w:rPr>
        <w:t xml:space="preserve">Imran, S., Sheikh, A., Saeed, Z., Khan, S. A., Malik, A. O., Patel, J., Kashif, W., &amp; Hussain, A. (2015). Burden of chronic kidney disease in an urban city of Pakistan, a cross-sectional study. </w:t>
      </w:r>
      <w:r w:rsidRPr="004910D6">
        <w:rPr>
          <w:i/>
          <w:noProof/>
        </w:rPr>
        <w:t>JPMA. The Journal of the Pakistan Medical Association, 65</w:t>
      </w:r>
      <w:r w:rsidRPr="004910D6">
        <w:rPr>
          <w:noProof/>
        </w:rPr>
        <w:t>, 366-369.</w:t>
      </w:r>
      <w:bookmarkEnd w:id="60"/>
    </w:p>
    <w:p w14:paraId="3EDB3613" w14:textId="77777777" w:rsidR="004910D6" w:rsidRPr="004910D6" w:rsidRDefault="004910D6" w:rsidP="004910D6">
      <w:pPr>
        <w:pStyle w:val="EndNoteBibliography"/>
        <w:ind w:left="720" w:hanging="720"/>
        <w:rPr>
          <w:noProof/>
        </w:rPr>
      </w:pPr>
      <w:bookmarkStart w:id="61" w:name="_ENREF_40"/>
      <w:r w:rsidRPr="004910D6">
        <w:rPr>
          <w:noProof/>
        </w:rPr>
        <w:t xml:space="preserve">Ingelman-Sundberg, M. (2004). Pharmacogenetics of cytochrome P450 and its applications in drug therapy: the past, present and future. </w:t>
      </w:r>
      <w:r w:rsidRPr="004910D6">
        <w:rPr>
          <w:i/>
          <w:noProof/>
        </w:rPr>
        <w:t>Trends in pharmacological sciences, 25</w:t>
      </w:r>
      <w:r w:rsidRPr="004910D6">
        <w:rPr>
          <w:noProof/>
        </w:rPr>
        <w:t>, 193-200.</w:t>
      </w:r>
      <w:bookmarkEnd w:id="61"/>
    </w:p>
    <w:p w14:paraId="6DD64F82" w14:textId="77777777" w:rsidR="004910D6" w:rsidRPr="004910D6" w:rsidRDefault="004910D6" w:rsidP="004910D6">
      <w:pPr>
        <w:pStyle w:val="EndNoteBibliography"/>
        <w:ind w:left="720" w:hanging="720"/>
        <w:rPr>
          <w:noProof/>
        </w:rPr>
      </w:pPr>
      <w:bookmarkStart w:id="62" w:name="_ENREF_41"/>
      <w:r w:rsidRPr="004910D6">
        <w:rPr>
          <w:noProof/>
        </w:rPr>
        <w:t xml:space="preserve">Izzedine, H., Hulot, J. S., Villard, E., Goyenvalle, C., Dominguez, S., Ghosn, J., Valantin, M. A., Lechat, P., &amp; Deray, A. G. (2006). Association between ABCC2 gene haplotypes and tenofovir-induced proximal tubulopathy. </w:t>
      </w:r>
      <w:r w:rsidRPr="004910D6">
        <w:rPr>
          <w:i/>
          <w:noProof/>
        </w:rPr>
        <w:t>The Journal of infectious diseases, 194</w:t>
      </w:r>
      <w:r w:rsidRPr="004910D6">
        <w:rPr>
          <w:noProof/>
        </w:rPr>
        <w:t>, 1481-1491.</w:t>
      </w:r>
      <w:bookmarkEnd w:id="62"/>
    </w:p>
    <w:p w14:paraId="2CFFB817" w14:textId="77777777" w:rsidR="004910D6" w:rsidRPr="004910D6" w:rsidRDefault="004910D6" w:rsidP="004910D6">
      <w:pPr>
        <w:pStyle w:val="EndNoteBibliography"/>
        <w:ind w:left="720" w:hanging="720"/>
        <w:rPr>
          <w:noProof/>
        </w:rPr>
      </w:pPr>
      <w:bookmarkStart w:id="63" w:name="_ENREF_42"/>
      <w:r w:rsidRPr="004910D6">
        <w:rPr>
          <w:noProof/>
        </w:rPr>
        <w:t xml:space="preserve">Izzedine, H., Launay-Vacher, V., &amp; Deray, G. (2005). Renal tubular transporters and antiviral drugs: an update. </w:t>
      </w:r>
      <w:r w:rsidRPr="004910D6">
        <w:rPr>
          <w:i/>
          <w:noProof/>
        </w:rPr>
        <w:t>AIDS, 19</w:t>
      </w:r>
      <w:r w:rsidRPr="004910D6">
        <w:rPr>
          <w:noProof/>
        </w:rPr>
        <w:t>, 455-462.</w:t>
      </w:r>
      <w:bookmarkEnd w:id="63"/>
    </w:p>
    <w:p w14:paraId="05A203FB" w14:textId="77777777" w:rsidR="004910D6" w:rsidRPr="004910D6" w:rsidRDefault="004910D6" w:rsidP="004910D6">
      <w:pPr>
        <w:pStyle w:val="EndNoteBibliography"/>
        <w:ind w:left="720" w:hanging="720"/>
        <w:rPr>
          <w:noProof/>
        </w:rPr>
      </w:pPr>
      <w:bookmarkStart w:id="64" w:name="_ENREF_43"/>
      <w:r w:rsidRPr="004910D6">
        <w:rPr>
          <w:noProof/>
        </w:rPr>
        <w:t xml:space="preserve">Joffe, A. R., Anton, N. R., &amp; Burkholder, S. C. (2011). Reduction in hospital mortality over time in a hospital without a pediatric medical emergency team: limitations of before-and-after study designs. </w:t>
      </w:r>
      <w:r w:rsidRPr="004910D6">
        <w:rPr>
          <w:i/>
          <w:noProof/>
        </w:rPr>
        <w:t>Archives of pediatrics &amp; adolescent medicine, 165</w:t>
      </w:r>
      <w:r w:rsidRPr="004910D6">
        <w:rPr>
          <w:noProof/>
        </w:rPr>
        <w:t>, 419-423.</w:t>
      </w:r>
      <w:bookmarkEnd w:id="64"/>
    </w:p>
    <w:p w14:paraId="39AD61D0" w14:textId="77777777" w:rsidR="004910D6" w:rsidRPr="004910D6" w:rsidRDefault="004910D6" w:rsidP="004910D6">
      <w:pPr>
        <w:pStyle w:val="EndNoteBibliography"/>
        <w:ind w:left="720" w:hanging="720"/>
        <w:rPr>
          <w:noProof/>
        </w:rPr>
      </w:pPr>
      <w:bookmarkStart w:id="65" w:name="_ENREF_44"/>
      <w:r w:rsidRPr="004910D6">
        <w:rPr>
          <w:noProof/>
        </w:rPr>
        <w:t xml:space="preserve">Kavaz, A., Ozcakar, Z. B., Kendirli, T., Ozturk, B. B., Ekim, M., &amp; Yalcinkaya, F. (2012). Acute kidney injury in a paediatric intensive care unit: comparison of the pRIFLE and AKIN criteria. </w:t>
      </w:r>
      <w:r w:rsidRPr="004910D6">
        <w:rPr>
          <w:i/>
          <w:noProof/>
        </w:rPr>
        <w:t>Acta paediatrica, 101</w:t>
      </w:r>
      <w:r w:rsidRPr="004910D6">
        <w:rPr>
          <w:noProof/>
        </w:rPr>
        <w:t>, e126-129.</w:t>
      </w:r>
      <w:bookmarkEnd w:id="65"/>
    </w:p>
    <w:p w14:paraId="4B8FC2F1" w14:textId="77777777" w:rsidR="004910D6" w:rsidRPr="004910D6" w:rsidRDefault="004910D6" w:rsidP="004910D6">
      <w:pPr>
        <w:pStyle w:val="EndNoteBibliography"/>
        <w:ind w:left="720" w:hanging="720"/>
        <w:rPr>
          <w:noProof/>
        </w:rPr>
      </w:pPr>
      <w:bookmarkStart w:id="66" w:name="_ENREF_45"/>
      <w:r w:rsidRPr="004910D6">
        <w:rPr>
          <w:noProof/>
        </w:rPr>
        <w:t xml:space="preserve">Kent, A., Turner, M. A., Sharland, M., &amp; Heath, P. T. (2014). Aminoglycoside toxicity in neonates: something to worry about? </w:t>
      </w:r>
      <w:r w:rsidRPr="004910D6">
        <w:rPr>
          <w:i/>
          <w:noProof/>
        </w:rPr>
        <w:t>Expert review of anti-infective therapy, 12</w:t>
      </w:r>
      <w:r w:rsidRPr="004910D6">
        <w:rPr>
          <w:noProof/>
        </w:rPr>
        <w:t>, 319-331.</w:t>
      </w:r>
      <w:bookmarkEnd w:id="66"/>
    </w:p>
    <w:p w14:paraId="73052DE1" w14:textId="77777777" w:rsidR="004910D6" w:rsidRPr="004910D6" w:rsidRDefault="004910D6" w:rsidP="004910D6">
      <w:pPr>
        <w:pStyle w:val="EndNoteBibliography"/>
        <w:ind w:left="720" w:hanging="720"/>
        <w:rPr>
          <w:noProof/>
        </w:rPr>
      </w:pPr>
      <w:bookmarkStart w:id="67" w:name="_ENREF_46"/>
      <w:r w:rsidRPr="004910D6">
        <w:rPr>
          <w:noProof/>
        </w:rPr>
        <w:t xml:space="preserve">Khan, E., Batuman, V., &amp; Lertora, J. J. (2010). Emergence of biomarkers in nephropharmacology. </w:t>
      </w:r>
      <w:r w:rsidRPr="004910D6">
        <w:rPr>
          <w:i/>
          <w:noProof/>
        </w:rPr>
        <w:t>Biomarkers in medicine, 4</w:t>
      </w:r>
      <w:r w:rsidRPr="004910D6">
        <w:rPr>
          <w:noProof/>
        </w:rPr>
        <w:t>, 805-814.</w:t>
      </w:r>
      <w:bookmarkEnd w:id="67"/>
    </w:p>
    <w:p w14:paraId="202E2957" w14:textId="77777777" w:rsidR="004910D6" w:rsidRPr="004910D6" w:rsidRDefault="004910D6" w:rsidP="004910D6">
      <w:pPr>
        <w:pStyle w:val="EndNoteBibliography"/>
        <w:ind w:left="720" w:hanging="720"/>
        <w:rPr>
          <w:noProof/>
        </w:rPr>
      </w:pPr>
      <w:bookmarkStart w:id="68" w:name="_ENREF_47"/>
      <w:r w:rsidRPr="004910D6">
        <w:rPr>
          <w:noProof/>
        </w:rPr>
        <w:t xml:space="preserve">Kirkendall, E. S., Spires, W. L., Mottes, T. A., Schaffzin, J. K., Barclay, C., &amp; Goldstein, S. L. (2014). Development and performance of electronic acute kidney injury triggers to identify pediatric patients at risk for nephrotoxic medication-associated harm. </w:t>
      </w:r>
      <w:r w:rsidRPr="004910D6">
        <w:rPr>
          <w:i/>
          <w:noProof/>
        </w:rPr>
        <w:t>Applied clinical informatics, 5</w:t>
      </w:r>
      <w:r w:rsidRPr="004910D6">
        <w:rPr>
          <w:noProof/>
        </w:rPr>
        <w:t>, 313-333.</w:t>
      </w:r>
      <w:bookmarkEnd w:id="68"/>
    </w:p>
    <w:p w14:paraId="7023A8BC" w14:textId="77777777" w:rsidR="004910D6" w:rsidRPr="004910D6" w:rsidRDefault="004910D6" w:rsidP="004910D6">
      <w:pPr>
        <w:pStyle w:val="EndNoteBibliography"/>
        <w:ind w:left="720" w:hanging="720"/>
        <w:rPr>
          <w:noProof/>
        </w:rPr>
      </w:pPr>
      <w:bookmarkStart w:id="69" w:name="_ENREF_48"/>
      <w:r w:rsidRPr="004910D6">
        <w:rPr>
          <w:noProof/>
        </w:rPr>
        <w:t xml:space="preserve">Knijnenburg, S. L., Mulder, R. L., Schouten-Van Meeteren, A. Y., Bokenkamp, A., Blufpand, H., van Dulmen-den Broeder, E., Veening, M. A., Kremer, L. C., &amp; Jaspers, M. W. (2013). Early and late renal adverse effects after potentially nephrotoxic treatment for childhood cancer. </w:t>
      </w:r>
      <w:r w:rsidRPr="004910D6">
        <w:rPr>
          <w:i/>
          <w:noProof/>
        </w:rPr>
        <w:t>The Cochrane database of systematic reviews, 10</w:t>
      </w:r>
      <w:r w:rsidRPr="004910D6">
        <w:rPr>
          <w:noProof/>
        </w:rPr>
        <w:t>, CD008944.</w:t>
      </w:r>
      <w:bookmarkEnd w:id="69"/>
    </w:p>
    <w:p w14:paraId="15384827" w14:textId="77777777" w:rsidR="004910D6" w:rsidRPr="004910D6" w:rsidRDefault="004910D6" w:rsidP="004910D6">
      <w:pPr>
        <w:pStyle w:val="EndNoteBibliography"/>
        <w:ind w:left="720" w:hanging="720"/>
        <w:rPr>
          <w:noProof/>
        </w:rPr>
      </w:pPr>
      <w:bookmarkStart w:id="70" w:name="_ENREF_49"/>
      <w:r w:rsidRPr="004910D6">
        <w:rPr>
          <w:noProof/>
        </w:rPr>
        <w:t xml:space="preserve">Kunter, U., Rong, S., Boor, P., Eitner, F., Muller-Newen, G., Djuric, Z., van Roeyen, C. R., Konieczny, A., Ostendorf, T., Villa, L., Milovanceva-Popovska, M., Kerjaschki, D., &amp; Floege, J. (2007). Mesenchymal stem cells prevent progressive experimental renal failure but maldifferentiate into glomerular adipocytes. </w:t>
      </w:r>
      <w:r w:rsidRPr="004910D6">
        <w:rPr>
          <w:i/>
          <w:noProof/>
        </w:rPr>
        <w:t>Journal of the American Society of Nephrology : JASN, 18</w:t>
      </w:r>
      <w:r w:rsidRPr="004910D6">
        <w:rPr>
          <w:noProof/>
        </w:rPr>
        <w:t>, 1754-1764.</w:t>
      </w:r>
      <w:bookmarkEnd w:id="70"/>
    </w:p>
    <w:p w14:paraId="0CC303F1" w14:textId="77777777" w:rsidR="004910D6" w:rsidRPr="004910D6" w:rsidRDefault="004910D6" w:rsidP="004910D6">
      <w:pPr>
        <w:pStyle w:val="EndNoteBibliography"/>
        <w:ind w:left="720" w:hanging="720"/>
        <w:rPr>
          <w:noProof/>
        </w:rPr>
      </w:pPr>
      <w:bookmarkStart w:id="71" w:name="_ENREF_50"/>
      <w:r w:rsidRPr="004910D6">
        <w:rPr>
          <w:noProof/>
        </w:rPr>
        <w:t xml:space="preserve">Lash, L. H. (2005). Role of glutathione transport processes in kidney function. </w:t>
      </w:r>
      <w:r w:rsidRPr="004910D6">
        <w:rPr>
          <w:i/>
          <w:noProof/>
        </w:rPr>
        <w:t>Toxicology and applied pharmacology, 204</w:t>
      </w:r>
      <w:r w:rsidRPr="004910D6">
        <w:rPr>
          <w:noProof/>
        </w:rPr>
        <w:t>, 329-342.</w:t>
      </w:r>
      <w:bookmarkEnd w:id="71"/>
    </w:p>
    <w:p w14:paraId="1CD56FD4" w14:textId="77777777" w:rsidR="004910D6" w:rsidRPr="004910D6" w:rsidRDefault="004910D6" w:rsidP="004910D6">
      <w:pPr>
        <w:pStyle w:val="EndNoteBibliography"/>
        <w:ind w:left="720" w:hanging="720"/>
        <w:rPr>
          <w:noProof/>
        </w:rPr>
      </w:pPr>
      <w:bookmarkStart w:id="72" w:name="_ENREF_51"/>
      <w:r w:rsidRPr="004910D6">
        <w:rPr>
          <w:noProof/>
        </w:rPr>
        <w:t xml:space="preserve">Liborio, A. B., Branco, K. M., &amp; Torres de Melo Bezerra, C. (2014). Acute kidney injury in neonates: from urine output to new biomarkers. </w:t>
      </w:r>
      <w:r w:rsidRPr="004910D6">
        <w:rPr>
          <w:i/>
          <w:noProof/>
        </w:rPr>
        <w:t>BioMed research international, 2014</w:t>
      </w:r>
      <w:r w:rsidRPr="004910D6">
        <w:rPr>
          <w:noProof/>
        </w:rPr>
        <w:t>, 601568.</w:t>
      </w:r>
      <w:bookmarkEnd w:id="72"/>
    </w:p>
    <w:p w14:paraId="1DC6599E" w14:textId="77777777" w:rsidR="004910D6" w:rsidRPr="004910D6" w:rsidRDefault="004910D6" w:rsidP="004910D6">
      <w:pPr>
        <w:pStyle w:val="EndNoteBibliography"/>
        <w:ind w:left="720" w:hanging="720"/>
        <w:rPr>
          <w:noProof/>
        </w:rPr>
      </w:pPr>
      <w:bookmarkStart w:id="73" w:name="_ENREF_52"/>
      <w:r w:rsidRPr="004910D6">
        <w:rPr>
          <w:noProof/>
        </w:rPr>
        <w:t xml:space="preserve">Luft, F. C. (1984). Clinical significance of renal changes engendered by aminoglycosides in man. </w:t>
      </w:r>
      <w:r w:rsidRPr="004910D6">
        <w:rPr>
          <w:i/>
          <w:noProof/>
        </w:rPr>
        <w:t>Journal of Antimicrobial Chemotherapy, 13</w:t>
      </w:r>
      <w:r w:rsidRPr="004910D6">
        <w:rPr>
          <w:noProof/>
        </w:rPr>
        <w:t>, 23-28.</w:t>
      </w:r>
      <w:bookmarkEnd w:id="73"/>
    </w:p>
    <w:p w14:paraId="2C9AA96A" w14:textId="77777777" w:rsidR="004910D6" w:rsidRPr="004910D6" w:rsidRDefault="004910D6" w:rsidP="004910D6">
      <w:pPr>
        <w:pStyle w:val="EndNoteBibliography"/>
        <w:ind w:left="720" w:hanging="720"/>
        <w:rPr>
          <w:noProof/>
        </w:rPr>
      </w:pPr>
      <w:bookmarkStart w:id="74" w:name="_ENREF_53"/>
      <w:r w:rsidRPr="004910D6">
        <w:rPr>
          <w:noProof/>
        </w:rPr>
        <w:t xml:space="preserve">Mariotto, A. B., Rowland, J. H., Yabroff, K. R., Scoppa, S., Hachey, M., Ries, L., &amp; Feuer, E. J. (2009). Long-term survivors of childhood cancers in the United States. </w:t>
      </w:r>
      <w:r w:rsidRPr="004910D6">
        <w:rPr>
          <w:i/>
          <w:noProof/>
        </w:rPr>
        <w:t>Cancer epidemiology, biomarkers &amp; prevention : a publication of the American Association for Cancer Research, cosponsored by the American Society of Preventive Oncology, 18</w:t>
      </w:r>
      <w:r w:rsidRPr="004910D6">
        <w:rPr>
          <w:noProof/>
        </w:rPr>
        <w:t>, 1033-1040.</w:t>
      </w:r>
      <w:bookmarkEnd w:id="74"/>
    </w:p>
    <w:p w14:paraId="00DA6536" w14:textId="77777777" w:rsidR="004910D6" w:rsidRPr="004910D6" w:rsidRDefault="004910D6" w:rsidP="004910D6">
      <w:pPr>
        <w:pStyle w:val="EndNoteBibliography"/>
        <w:ind w:left="720" w:hanging="720"/>
        <w:rPr>
          <w:noProof/>
        </w:rPr>
      </w:pPr>
      <w:bookmarkStart w:id="75" w:name="_ENREF_54"/>
      <w:r w:rsidRPr="004910D6">
        <w:rPr>
          <w:noProof/>
        </w:rPr>
        <w:t xml:space="preserve">Mathews, A., &amp; Bailie, G. R. (1987). Clinical pharmacokinetics, toxicity and cost effectiveness analysis of aminoglycosides and aminoglycoside dosing services. </w:t>
      </w:r>
      <w:r w:rsidRPr="004910D6">
        <w:rPr>
          <w:i/>
          <w:noProof/>
        </w:rPr>
        <w:t>Journal of Clinical Pharmacy and Therapeutics, 12</w:t>
      </w:r>
      <w:r w:rsidRPr="004910D6">
        <w:rPr>
          <w:noProof/>
        </w:rPr>
        <w:t>, 273-291.</w:t>
      </w:r>
      <w:bookmarkEnd w:id="75"/>
    </w:p>
    <w:p w14:paraId="2D0AE7F2" w14:textId="77777777" w:rsidR="004910D6" w:rsidRPr="004910D6" w:rsidRDefault="004910D6" w:rsidP="004910D6">
      <w:pPr>
        <w:pStyle w:val="EndNoteBibliography"/>
        <w:ind w:left="720" w:hanging="720"/>
        <w:rPr>
          <w:noProof/>
        </w:rPr>
      </w:pPr>
      <w:bookmarkStart w:id="76" w:name="_ENREF_55"/>
      <w:r w:rsidRPr="004910D6">
        <w:rPr>
          <w:noProof/>
        </w:rPr>
        <w:t xml:space="preserve">Matos, P., Duarte-Silva, M., Drukker, A., &amp; Guignard, J. P. (1998). Creatinine reabsorption by the newborn rabbit kidney. </w:t>
      </w:r>
      <w:r w:rsidRPr="004910D6">
        <w:rPr>
          <w:i/>
          <w:noProof/>
        </w:rPr>
        <w:t>Pediatric research, 44</w:t>
      </w:r>
      <w:r w:rsidRPr="004910D6">
        <w:rPr>
          <w:noProof/>
        </w:rPr>
        <w:t>, 639-641.</w:t>
      </w:r>
      <w:bookmarkEnd w:id="76"/>
    </w:p>
    <w:p w14:paraId="22241DE1" w14:textId="77777777" w:rsidR="004910D6" w:rsidRPr="004910D6" w:rsidRDefault="004910D6" w:rsidP="004910D6">
      <w:pPr>
        <w:pStyle w:val="EndNoteBibliography"/>
        <w:ind w:left="720" w:hanging="720"/>
        <w:rPr>
          <w:noProof/>
        </w:rPr>
      </w:pPr>
      <w:bookmarkStart w:id="77" w:name="_ENREF_56"/>
      <w:r w:rsidRPr="004910D6">
        <w:rPr>
          <w:noProof/>
        </w:rPr>
        <w:t xml:space="preserve">McWilliam, S. J., Antoine, D. J., Sabbisetti, V., Pearce, R. E., Jorgensen, A. L., Lin, Y., Leeder, J. S., Bonventre, J. V., Smyth, R. L., &amp; Pirmohamed, M. (2014a). Reference intervals for urinary renal injury biomarkers KIM-1 and NGAL in healthy children. </w:t>
      </w:r>
      <w:r w:rsidRPr="004910D6">
        <w:rPr>
          <w:i/>
          <w:noProof/>
        </w:rPr>
        <w:t>Biomarkers in medicine, 8</w:t>
      </w:r>
      <w:r w:rsidRPr="004910D6">
        <w:rPr>
          <w:noProof/>
        </w:rPr>
        <w:t>, 1189-1197.</w:t>
      </w:r>
      <w:bookmarkEnd w:id="77"/>
    </w:p>
    <w:p w14:paraId="68D7B871" w14:textId="77777777" w:rsidR="004910D6" w:rsidRPr="004910D6" w:rsidRDefault="004910D6" w:rsidP="004910D6">
      <w:pPr>
        <w:pStyle w:val="EndNoteBibliography"/>
        <w:ind w:left="720" w:hanging="720"/>
        <w:rPr>
          <w:noProof/>
        </w:rPr>
      </w:pPr>
      <w:bookmarkStart w:id="78" w:name="_ENREF_57"/>
      <w:r w:rsidRPr="004910D6">
        <w:rPr>
          <w:noProof/>
        </w:rPr>
        <w:t xml:space="preserve">McWilliam, S. J., Antoine, D. J., Sabbisetti, V., Pearce, R. E., Jorgensen, A. L., Lin, Y., Leeder, J. S., Bonventre, J. V., Smyth, R. L., &amp; Pirmohamed, M. (2014b). Reference intervals for urinary renal injury biomarkers KIM-1 and NGAL in healthy children. </w:t>
      </w:r>
      <w:r w:rsidRPr="004910D6">
        <w:rPr>
          <w:i/>
          <w:noProof/>
        </w:rPr>
        <w:t>Biomark Med</w:t>
      </w:r>
      <w:r w:rsidRPr="004910D6">
        <w:rPr>
          <w:noProof/>
        </w:rPr>
        <w:t>.</w:t>
      </w:r>
      <w:bookmarkEnd w:id="78"/>
    </w:p>
    <w:p w14:paraId="50AA079E" w14:textId="77777777" w:rsidR="004910D6" w:rsidRPr="004910D6" w:rsidRDefault="004910D6" w:rsidP="004910D6">
      <w:pPr>
        <w:pStyle w:val="EndNoteBibliography"/>
        <w:ind w:left="720" w:hanging="720"/>
        <w:rPr>
          <w:noProof/>
        </w:rPr>
      </w:pPr>
      <w:bookmarkStart w:id="79" w:name="_ENREF_58"/>
      <w:r w:rsidRPr="004910D6">
        <w:rPr>
          <w:noProof/>
        </w:rPr>
        <w:t xml:space="preserve">McWilliam, S. J., Antoine, D. J., Sabbisetti, V., Turner, M. A., Farragher, T., Bonventre, J. V., Park, B. K., Smyth, R. L., &amp; Pirmohamed, M. (2012a). Mechanism-based urinary biomarkers to identify the potential for aminoglycoside-induced nephrotoxicity in premature neonates: a proof-of-concept study. </w:t>
      </w:r>
      <w:r w:rsidRPr="004910D6">
        <w:rPr>
          <w:i/>
          <w:noProof/>
        </w:rPr>
        <w:t>PloS one, 7</w:t>
      </w:r>
      <w:r w:rsidRPr="004910D6">
        <w:rPr>
          <w:noProof/>
        </w:rPr>
        <w:t>, e43809.</w:t>
      </w:r>
      <w:bookmarkEnd w:id="79"/>
    </w:p>
    <w:p w14:paraId="7AE1A0CC" w14:textId="77777777" w:rsidR="004910D6" w:rsidRPr="004910D6" w:rsidRDefault="004910D6" w:rsidP="004910D6">
      <w:pPr>
        <w:pStyle w:val="EndNoteBibliography"/>
        <w:ind w:left="720" w:hanging="720"/>
        <w:rPr>
          <w:noProof/>
        </w:rPr>
      </w:pPr>
      <w:bookmarkStart w:id="80" w:name="_ENREF_59"/>
      <w:r w:rsidRPr="004910D6">
        <w:rPr>
          <w:noProof/>
        </w:rPr>
        <w:t xml:space="preserve">McWilliam, S. J., Antoine, D. J., Sabbisetti, V., Turner, M. A., Farragher, T., Bonventre, J. V., Park, B. K., Smyth, R. L., &amp; Pirmohamed, M. (2012b). Mechanism-based urinary biomarkers to identify the potential for aminoglycoside-induced nephrotoxicity in premature neonates: A proof-of-concept study. </w:t>
      </w:r>
      <w:r w:rsidRPr="004910D6">
        <w:rPr>
          <w:i/>
          <w:noProof/>
        </w:rPr>
        <w:t>PLoS ONE, 7</w:t>
      </w:r>
      <w:r w:rsidRPr="004910D6">
        <w:rPr>
          <w:noProof/>
        </w:rPr>
        <w:t>.</w:t>
      </w:r>
      <w:bookmarkEnd w:id="80"/>
    </w:p>
    <w:p w14:paraId="48805549" w14:textId="77777777" w:rsidR="004910D6" w:rsidRPr="004910D6" w:rsidRDefault="004910D6" w:rsidP="004910D6">
      <w:pPr>
        <w:pStyle w:val="EndNoteBibliography"/>
        <w:ind w:left="720" w:hanging="720"/>
        <w:rPr>
          <w:noProof/>
        </w:rPr>
      </w:pPr>
      <w:bookmarkStart w:id="81" w:name="_ENREF_60"/>
      <w:r w:rsidRPr="004910D6">
        <w:rPr>
          <w:noProof/>
        </w:rPr>
        <w:t xml:space="preserve">Mehta, R. L., Kellum, J. A., Shah, S. V., Molitoris, B. A., Ronco, C., Warnock, D. G., &amp; Levin, A. (2007). Acute Kidney Injury Network: report of an initiative to improve outcomes in acute kidney injury. </w:t>
      </w:r>
      <w:r w:rsidRPr="004910D6">
        <w:rPr>
          <w:i/>
          <w:noProof/>
        </w:rPr>
        <w:t>Critical care, 11</w:t>
      </w:r>
      <w:r w:rsidRPr="004910D6">
        <w:rPr>
          <w:noProof/>
        </w:rPr>
        <w:t>, R31.</w:t>
      </w:r>
      <w:bookmarkEnd w:id="81"/>
    </w:p>
    <w:p w14:paraId="77050665" w14:textId="77777777" w:rsidR="004910D6" w:rsidRPr="004910D6" w:rsidRDefault="004910D6" w:rsidP="004910D6">
      <w:pPr>
        <w:pStyle w:val="EndNoteBibliography"/>
        <w:ind w:left="720" w:hanging="720"/>
        <w:rPr>
          <w:noProof/>
        </w:rPr>
      </w:pPr>
      <w:bookmarkStart w:id="82" w:name="_ENREF_61"/>
      <w:r w:rsidRPr="004910D6">
        <w:rPr>
          <w:noProof/>
        </w:rPr>
        <w:t xml:space="preserve">Menon, S., Goldstein, S. L., Mottes, T., Fei, L., Kaddourah, A., Terrell, T., Arnold, P., Bennett, M. R., &amp; Basu, R. K. (2016). Urinary biomarker incorporation into the renal angina index early in intensive care unit admission optimizes acute kidney injury prediction in critically ill children: a prospective cohort study. </w:t>
      </w:r>
      <w:r w:rsidRPr="004910D6">
        <w:rPr>
          <w:i/>
          <w:noProof/>
        </w:rPr>
        <w:t>Nephrology, dialysis, transplantation : official publication of the European Dialysis and Transplant Association - European Renal Association, 31</w:t>
      </w:r>
      <w:r w:rsidRPr="004910D6">
        <w:rPr>
          <w:noProof/>
        </w:rPr>
        <w:t>, 586-594.</w:t>
      </w:r>
      <w:bookmarkEnd w:id="82"/>
    </w:p>
    <w:p w14:paraId="24DA3FC3" w14:textId="77777777" w:rsidR="004910D6" w:rsidRPr="004910D6" w:rsidRDefault="004910D6" w:rsidP="004910D6">
      <w:pPr>
        <w:pStyle w:val="EndNoteBibliography"/>
        <w:ind w:left="720" w:hanging="720"/>
        <w:rPr>
          <w:noProof/>
        </w:rPr>
      </w:pPr>
      <w:bookmarkStart w:id="83" w:name="_ENREF_62"/>
      <w:r w:rsidRPr="004910D6">
        <w:rPr>
          <w:noProof/>
        </w:rPr>
        <w:t xml:space="preserve">Menon, S., Kirkendall, E. S., Nguyen, H., &amp; Goldstein, S. L. (2014). Acute kidney injury associated with high nephrotoxic medication exposure leads to chronic kidney disease after 6 months. </w:t>
      </w:r>
      <w:r w:rsidRPr="004910D6">
        <w:rPr>
          <w:i/>
          <w:noProof/>
        </w:rPr>
        <w:t>The Journal of pediatrics, 165</w:t>
      </w:r>
      <w:r w:rsidRPr="004910D6">
        <w:rPr>
          <w:noProof/>
        </w:rPr>
        <w:t>, 522-527 e522.</w:t>
      </w:r>
      <w:bookmarkEnd w:id="83"/>
    </w:p>
    <w:p w14:paraId="00E74346" w14:textId="77777777" w:rsidR="004910D6" w:rsidRPr="004910D6" w:rsidRDefault="004910D6" w:rsidP="004910D6">
      <w:pPr>
        <w:pStyle w:val="EndNoteBibliography"/>
        <w:ind w:left="720" w:hanging="720"/>
        <w:rPr>
          <w:noProof/>
        </w:rPr>
      </w:pPr>
      <w:bookmarkStart w:id="84" w:name="_ENREF_63"/>
      <w:r w:rsidRPr="004910D6">
        <w:rPr>
          <w:noProof/>
        </w:rPr>
        <w:t xml:space="preserve">Misurac, J. M., Knoderer, C. A., Leiser, J. D., Nailescu, C., Wilson, A. C., &amp; Andreoli, S. P. (2013). Nonsteroidal anti-inflammatory drugs are an important cause of acute kidney injury in children. </w:t>
      </w:r>
      <w:r w:rsidRPr="004910D6">
        <w:rPr>
          <w:i/>
          <w:noProof/>
        </w:rPr>
        <w:t>The Journal of pediatrics, 162</w:t>
      </w:r>
      <w:r w:rsidRPr="004910D6">
        <w:rPr>
          <w:noProof/>
        </w:rPr>
        <w:t>, 1153-1159, 1159 e1151.</w:t>
      </w:r>
      <w:bookmarkEnd w:id="84"/>
    </w:p>
    <w:p w14:paraId="708BA8DF" w14:textId="77777777" w:rsidR="004910D6" w:rsidRPr="004910D6" w:rsidRDefault="004910D6" w:rsidP="004910D6">
      <w:pPr>
        <w:pStyle w:val="EndNoteBibliography"/>
        <w:ind w:left="720" w:hanging="720"/>
        <w:rPr>
          <w:noProof/>
        </w:rPr>
      </w:pPr>
      <w:bookmarkStart w:id="85" w:name="_ENREF_64"/>
      <w:r w:rsidRPr="004910D6">
        <w:rPr>
          <w:noProof/>
        </w:rPr>
        <w:t xml:space="preserve">Mulder, R. L., Knijnenburg, S. L., Geskus, R. B., van Dalen, E. C., van der Pal, H. J., Koning, C. C., Bouts, A. H., Caron, H. N., &amp; Kremer, L. C. (2013). Glomerular function time trends in long-term survivors of childhood cancer: a longitudinal study. </w:t>
      </w:r>
      <w:r w:rsidRPr="004910D6">
        <w:rPr>
          <w:i/>
          <w:noProof/>
        </w:rPr>
        <w:t>Cancer epidemiology, biomarkers &amp; prevention : a publication of the American Association for Cancer Research, cosponsored by the American Society of Preventive Oncology, 22</w:t>
      </w:r>
      <w:r w:rsidRPr="004910D6">
        <w:rPr>
          <w:noProof/>
        </w:rPr>
        <w:t>, 1736-1746.</w:t>
      </w:r>
      <w:bookmarkEnd w:id="85"/>
    </w:p>
    <w:p w14:paraId="70F3AC7C" w14:textId="77777777" w:rsidR="004910D6" w:rsidRPr="004910D6" w:rsidRDefault="004910D6" w:rsidP="004910D6">
      <w:pPr>
        <w:pStyle w:val="EndNoteBibliography"/>
        <w:ind w:left="720" w:hanging="720"/>
        <w:rPr>
          <w:noProof/>
        </w:rPr>
      </w:pPr>
      <w:bookmarkStart w:id="86" w:name="_ENREF_65"/>
      <w:r w:rsidRPr="004910D6">
        <w:rPr>
          <w:noProof/>
        </w:rPr>
        <w:t xml:space="preserve">Naesens, M., Kuypers, D. R., &amp; Sarwal, M. (2009). Calcineurin inhibitor nephrotoxicity. </w:t>
      </w:r>
      <w:r w:rsidRPr="004910D6">
        <w:rPr>
          <w:i/>
          <w:noProof/>
        </w:rPr>
        <w:t>Clinical journal of the American Society of Nephrology : CJASN, 4</w:t>
      </w:r>
      <w:r w:rsidRPr="004910D6">
        <w:rPr>
          <w:noProof/>
        </w:rPr>
        <w:t>, 481-508.</w:t>
      </w:r>
      <w:bookmarkEnd w:id="86"/>
    </w:p>
    <w:p w14:paraId="0F0155BE" w14:textId="77777777" w:rsidR="004910D6" w:rsidRPr="004910D6" w:rsidRDefault="004910D6" w:rsidP="004910D6">
      <w:pPr>
        <w:pStyle w:val="EndNoteBibliography"/>
        <w:ind w:left="720" w:hanging="720"/>
        <w:rPr>
          <w:noProof/>
        </w:rPr>
      </w:pPr>
      <w:bookmarkStart w:id="87" w:name="_ENREF_66"/>
      <w:r w:rsidRPr="004910D6">
        <w:rPr>
          <w:noProof/>
        </w:rPr>
        <w:t xml:space="preserve">NICE. (2015) </w:t>
      </w:r>
      <w:r w:rsidRPr="004910D6">
        <w:rPr>
          <w:i/>
          <w:noProof/>
        </w:rPr>
        <w:t>Medicines Optimisation: The Safe and Effective Use of Medicines to Enable the Best Possible Outcomes</w:t>
      </w:r>
      <w:r w:rsidRPr="004910D6">
        <w:rPr>
          <w:noProof/>
        </w:rPr>
        <w:t>.</w:t>
      </w:r>
      <w:bookmarkEnd w:id="87"/>
    </w:p>
    <w:p w14:paraId="53AD4A70" w14:textId="77777777" w:rsidR="004910D6" w:rsidRPr="004910D6" w:rsidRDefault="004910D6" w:rsidP="004910D6">
      <w:pPr>
        <w:pStyle w:val="EndNoteBibliography"/>
        <w:ind w:left="720" w:hanging="720"/>
        <w:rPr>
          <w:noProof/>
        </w:rPr>
      </w:pPr>
      <w:bookmarkStart w:id="88" w:name="_ENREF_67"/>
      <w:r w:rsidRPr="004910D6">
        <w:rPr>
          <w:noProof/>
        </w:rPr>
        <w:t xml:space="preserve">Oberlin, O., Fawaz, O., Rey, A., Niaudet, P., Ridola, V., Orbach, D., Bergeron, C., Defachelles, A. S., Gentet, J. C., Schmitt, C., Rubie, H., Munzer, M., Plantaz, D., Deville, A., Minard, V., Corradini, N., Leverger, G., &amp; de Vathaire, F. (2009). Long-term evaluation of Ifosfamide-related nephrotoxicity in children. </w:t>
      </w:r>
      <w:r w:rsidRPr="004910D6">
        <w:rPr>
          <w:i/>
          <w:noProof/>
        </w:rPr>
        <w:t>Journal of clinical oncology : official journal of the American Society of Clinical Oncology, 27</w:t>
      </w:r>
      <w:r w:rsidRPr="004910D6">
        <w:rPr>
          <w:noProof/>
        </w:rPr>
        <w:t>, 5350-5355.</w:t>
      </w:r>
      <w:bookmarkEnd w:id="88"/>
    </w:p>
    <w:p w14:paraId="7AFA1631" w14:textId="77777777" w:rsidR="004910D6" w:rsidRPr="004910D6" w:rsidRDefault="004910D6" w:rsidP="004910D6">
      <w:pPr>
        <w:pStyle w:val="EndNoteBibliography"/>
        <w:ind w:left="720" w:hanging="720"/>
        <w:rPr>
          <w:noProof/>
        </w:rPr>
      </w:pPr>
      <w:bookmarkStart w:id="89" w:name="_ENREF_68"/>
      <w:r w:rsidRPr="004910D6">
        <w:rPr>
          <w:noProof/>
        </w:rPr>
        <w:t xml:space="preserve">Paci, A., &amp; Vassal, G. (2012). Off-patent oral oncology drugs for kids (O3K FP7-project): from bedside to PUMA. </w:t>
      </w:r>
      <w:r w:rsidRPr="004910D6">
        <w:rPr>
          <w:i/>
          <w:noProof/>
        </w:rPr>
        <w:t>International journal of pharmaceutics, 435</w:t>
      </w:r>
      <w:r w:rsidRPr="004910D6">
        <w:rPr>
          <w:noProof/>
        </w:rPr>
        <w:t>, 148-150.</w:t>
      </w:r>
      <w:bookmarkEnd w:id="89"/>
    </w:p>
    <w:p w14:paraId="0DC19CA7" w14:textId="77777777" w:rsidR="004910D6" w:rsidRPr="004910D6" w:rsidRDefault="004910D6" w:rsidP="004910D6">
      <w:pPr>
        <w:pStyle w:val="EndNoteBibliography"/>
        <w:ind w:left="720" w:hanging="720"/>
        <w:rPr>
          <w:noProof/>
        </w:rPr>
      </w:pPr>
      <w:bookmarkStart w:id="90" w:name="_ENREF_69"/>
      <w:r w:rsidRPr="004910D6">
        <w:rPr>
          <w:noProof/>
        </w:rPr>
        <w:t xml:space="preserve">Perazella, M. A. (2009). Renal vulnerability to drug toxicity. </w:t>
      </w:r>
      <w:r w:rsidRPr="004910D6">
        <w:rPr>
          <w:i/>
          <w:noProof/>
        </w:rPr>
        <w:t>Clinical journal of the American Society of Nephrology : CJASN, 4</w:t>
      </w:r>
      <w:r w:rsidRPr="004910D6">
        <w:rPr>
          <w:noProof/>
        </w:rPr>
        <w:t>, 1275-1283.</w:t>
      </w:r>
      <w:bookmarkEnd w:id="90"/>
    </w:p>
    <w:p w14:paraId="45B888C2" w14:textId="77777777" w:rsidR="004910D6" w:rsidRPr="004910D6" w:rsidRDefault="004910D6" w:rsidP="004910D6">
      <w:pPr>
        <w:pStyle w:val="EndNoteBibliography"/>
        <w:ind w:left="720" w:hanging="720"/>
        <w:rPr>
          <w:noProof/>
        </w:rPr>
      </w:pPr>
      <w:bookmarkStart w:id="91" w:name="_ENREF_70"/>
      <w:r w:rsidRPr="004910D6">
        <w:rPr>
          <w:noProof/>
        </w:rPr>
        <w:t xml:space="preserve">Quon, B. S., Mayer-Hamblett, N., Aitken, M. L., Smyth, A. R., &amp; Goss, C. H. (2011). Risk factors for chronic kidney disease in adults with cystic fibrosis. </w:t>
      </w:r>
      <w:r w:rsidRPr="004910D6">
        <w:rPr>
          <w:i/>
          <w:noProof/>
        </w:rPr>
        <w:t>American journal of respiratory and critical care medicine, 184</w:t>
      </w:r>
      <w:r w:rsidRPr="004910D6">
        <w:rPr>
          <w:noProof/>
        </w:rPr>
        <w:t>, 1147-1152.</w:t>
      </w:r>
      <w:bookmarkEnd w:id="91"/>
    </w:p>
    <w:p w14:paraId="1DF0FF8F" w14:textId="77777777" w:rsidR="004910D6" w:rsidRPr="004910D6" w:rsidRDefault="004910D6" w:rsidP="004910D6">
      <w:pPr>
        <w:pStyle w:val="EndNoteBibliography"/>
        <w:ind w:left="720" w:hanging="720"/>
        <w:rPr>
          <w:noProof/>
        </w:rPr>
      </w:pPr>
      <w:bookmarkStart w:id="92" w:name="_ENREF_71"/>
      <w:r w:rsidRPr="004910D6">
        <w:rPr>
          <w:noProof/>
        </w:rPr>
        <w:t xml:space="preserve">Ramirez, E., Jimenez, C., Borobia, A. M., Tong, H. Y., Medrano, N., Krauel-Bidwell, L., Carcas, A. J., Selgas, R., &amp; Frias, J. (2013). Vancomycin-induced acute kidney injury detected by a prospective pharmacovigilance program from laboratory signals. </w:t>
      </w:r>
      <w:r w:rsidRPr="004910D6">
        <w:rPr>
          <w:i/>
          <w:noProof/>
        </w:rPr>
        <w:t>Therapeutic drug monitoring, 35</w:t>
      </w:r>
      <w:r w:rsidRPr="004910D6">
        <w:rPr>
          <w:noProof/>
        </w:rPr>
        <w:t>, 360-366.</w:t>
      </w:r>
      <w:bookmarkEnd w:id="92"/>
    </w:p>
    <w:p w14:paraId="4199B4E4" w14:textId="77777777" w:rsidR="004910D6" w:rsidRPr="004910D6" w:rsidRDefault="004910D6" w:rsidP="004910D6">
      <w:pPr>
        <w:pStyle w:val="EndNoteBibliography"/>
        <w:ind w:left="720" w:hanging="720"/>
        <w:rPr>
          <w:noProof/>
        </w:rPr>
      </w:pPr>
      <w:bookmarkStart w:id="93" w:name="_ENREF_72"/>
      <w:r w:rsidRPr="004910D6">
        <w:rPr>
          <w:noProof/>
        </w:rPr>
        <w:t xml:space="preserve">Ramirez, E., Rossignoli, T., Campos, A. J., Munoz, R., Zegarra, C., Tong, H., Medrano, N., Borobia, A. M., Carcas, A. J., &amp; Frias, J. (2013). Drug-induced life-threatening potassium disturbances detected by a pharmacovigilance program from laboratory signals. </w:t>
      </w:r>
      <w:r w:rsidRPr="004910D6">
        <w:rPr>
          <w:i/>
          <w:noProof/>
        </w:rPr>
        <w:t>European journal of clinical pharmacology, 69</w:t>
      </w:r>
      <w:r w:rsidRPr="004910D6">
        <w:rPr>
          <w:noProof/>
        </w:rPr>
        <w:t>, 97-110.</w:t>
      </w:r>
      <w:bookmarkEnd w:id="93"/>
    </w:p>
    <w:p w14:paraId="797A4031" w14:textId="77777777" w:rsidR="004910D6" w:rsidRPr="004910D6" w:rsidRDefault="004910D6" w:rsidP="004910D6">
      <w:pPr>
        <w:pStyle w:val="EndNoteBibliography"/>
        <w:ind w:left="720" w:hanging="720"/>
        <w:rPr>
          <w:noProof/>
        </w:rPr>
      </w:pPr>
      <w:bookmarkStart w:id="94" w:name="_ENREF_73"/>
      <w:r w:rsidRPr="004910D6">
        <w:rPr>
          <w:noProof/>
        </w:rPr>
        <w:t xml:space="preserve">Riva, N., Caceres Guido, P., Rousseau, M., Dip, M., Monteverde, M., Imventarza, O., Mato, G., &amp; Schaiquevich, P. (2013). [Pharmacovigilance of calcineurin inhibitor in peidatric kidney and liver transplantation]. </w:t>
      </w:r>
      <w:r w:rsidRPr="004910D6">
        <w:rPr>
          <w:i/>
          <w:noProof/>
        </w:rPr>
        <w:t>Farmacia hospitalaria : organo oficial de expresion cientifica de la Sociedad Espanola de Farmacia Hospitalaria, 37</w:t>
      </w:r>
      <w:r w:rsidRPr="004910D6">
        <w:rPr>
          <w:noProof/>
        </w:rPr>
        <w:t>, 441-449.</w:t>
      </w:r>
      <w:bookmarkEnd w:id="94"/>
    </w:p>
    <w:p w14:paraId="56504C0B" w14:textId="77777777" w:rsidR="004910D6" w:rsidRPr="004910D6" w:rsidRDefault="004910D6" w:rsidP="004910D6">
      <w:pPr>
        <w:pStyle w:val="EndNoteBibliography"/>
        <w:ind w:left="720" w:hanging="720"/>
        <w:rPr>
          <w:noProof/>
        </w:rPr>
      </w:pPr>
      <w:bookmarkStart w:id="95" w:name="_ENREF_74"/>
      <w:r w:rsidRPr="004910D6">
        <w:rPr>
          <w:noProof/>
        </w:rPr>
        <w:t xml:space="preserve">Robbins, P. D., &amp; Morelli, A. E. (2014). Regulation of immune responses by extracellular vesicles. </w:t>
      </w:r>
      <w:r w:rsidRPr="004910D6">
        <w:rPr>
          <w:i/>
          <w:noProof/>
        </w:rPr>
        <w:t>Nature reviews. Immunology, 14</w:t>
      </w:r>
      <w:r w:rsidRPr="004910D6">
        <w:rPr>
          <w:noProof/>
        </w:rPr>
        <w:t>, 195-208.</w:t>
      </w:r>
      <w:bookmarkEnd w:id="95"/>
    </w:p>
    <w:p w14:paraId="2CBC6704" w14:textId="77777777" w:rsidR="004910D6" w:rsidRPr="004910D6" w:rsidRDefault="004910D6" w:rsidP="004910D6">
      <w:pPr>
        <w:pStyle w:val="EndNoteBibliography"/>
        <w:ind w:left="720" w:hanging="720"/>
        <w:rPr>
          <w:noProof/>
        </w:rPr>
      </w:pPr>
      <w:bookmarkStart w:id="96" w:name="_ENREF_75"/>
      <w:r w:rsidRPr="004910D6">
        <w:rPr>
          <w:noProof/>
        </w:rPr>
        <w:t xml:space="preserve">Rodriguez-Soriano, J., Aguirre, M., Oliveros, R., &amp; Vallo, A. (2005). Long-term renal follow-up of extremely low birth weight infants. </w:t>
      </w:r>
      <w:r w:rsidRPr="004910D6">
        <w:rPr>
          <w:i/>
          <w:noProof/>
        </w:rPr>
        <w:t>Pediatric nephrology, 20</w:t>
      </w:r>
      <w:r w:rsidRPr="004910D6">
        <w:rPr>
          <w:noProof/>
        </w:rPr>
        <w:t>, 579-584.</w:t>
      </w:r>
      <w:bookmarkEnd w:id="96"/>
    </w:p>
    <w:p w14:paraId="7500CD40" w14:textId="77777777" w:rsidR="004910D6" w:rsidRPr="004910D6" w:rsidRDefault="004910D6" w:rsidP="004910D6">
      <w:pPr>
        <w:pStyle w:val="EndNoteBibliography"/>
        <w:ind w:left="720" w:hanging="720"/>
        <w:rPr>
          <w:noProof/>
        </w:rPr>
      </w:pPr>
      <w:bookmarkStart w:id="97" w:name="_ENREF_76"/>
      <w:r w:rsidRPr="004910D6">
        <w:rPr>
          <w:noProof/>
        </w:rPr>
        <w:t xml:space="preserve">Schmitz, C., Hilpert, J., Jacobsen, C., Boensch, C., Christensen, E. I., Luft, F. C., &amp; Willnow, T. E. (2002). Megalin deficiency offers protection from renal aminoglycoside accumulation. </w:t>
      </w:r>
      <w:r w:rsidRPr="004910D6">
        <w:rPr>
          <w:i/>
          <w:noProof/>
        </w:rPr>
        <w:t>Journal of Biological Chemistry, 277</w:t>
      </w:r>
      <w:r w:rsidRPr="004910D6">
        <w:rPr>
          <w:noProof/>
        </w:rPr>
        <w:t>, 618-622.</w:t>
      </w:r>
      <w:bookmarkEnd w:id="97"/>
    </w:p>
    <w:p w14:paraId="3B599328" w14:textId="77777777" w:rsidR="004910D6" w:rsidRPr="004910D6" w:rsidRDefault="004910D6" w:rsidP="004910D6">
      <w:pPr>
        <w:pStyle w:val="EndNoteBibliography"/>
        <w:ind w:left="720" w:hanging="720"/>
        <w:rPr>
          <w:noProof/>
        </w:rPr>
      </w:pPr>
      <w:bookmarkStart w:id="98" w:name="_ENREF_77"/>
      <w:r w:rsidRPr="004910D6">
        <w:rPr>
          <w:noProof/>
        </w:rPr>
        <w:t xml:space="preserve">Servais, H., Ortiz, A., Devuyst, O., Denamur, S., Tulkens, P. M., &amp; Mingeot-Leclercq, M. P. (2008). Renal cell apoptosis induced by nephrotoxic drugs: cellular and molecular mechanisms and potential approaches to modulation. </w:t>
      </w:r>
      <w:r w:rsidRPr="004910D6">
        <w:rPr>
          <w:i/>
          <w:noProof/>
        </w:rPr>
        <w:t>Apoptosis : An International Journal on Programmed Cell Death, 13</w:t>
      </w:r>
      <w:r w:rsidRPr="004910D6">
        <w:rPr>
          <w:noProof/>
        </w:rPr>
        <w:t>, 11-32.</w:t>
      </w:r>
      <w:bookmarkEnd w:id="98"/>
    </w:p>
    <w:p w14:paraId="54BEE14E" w14:textId="77777777" w:rsidR="004910D6" w:rsidRPr="004910D6" w:rsidRDefault="004910D6" w:rsidP="004910D6">
      <w:pPr>
        <w:pStyle w:val="EndNoteBibliography"/>
        <w:ind w:left="720" w:hanging="720"/>
        <w:rPr>
          <w:noProof/>
        </w:rPr>
      </w:pPr>
      <w:bookmarkStart w:id="99" w:name="_ENREF_78"/>
      <w:r w:rsidRPr="004910D6">
        <w:rPr>
          <w:noProof/>
        </w:rPr>
        <w:t xml:space="preserve">Servais, H., Van Der Smissen, P., Thirion, G., Van der Essen, G., Van, B. F., Tulkens, P. M., &amp; Mingeot-Leclercq, M. P. (2005). Gentamicin-induced apoptosis in LLC-PK1 cells: involvement of lysosomes and mitochondria. </w:t>
      </w:r>
      <w:r w:rsidRPr="004910D6">
        <w:rPr>
          <w:i/>
          <w:noProof/>
        </w:rPr>
        <w:t>Toxicology and Applied Pharmacology, 206</w:t>
      </w:r>
      <w:r w:rsidRPr="004910D6">
        <w:rPr>
          <w:noProof/>
        </w:rPr>
        <w:t>, 321-333.</w:t>
      </w:r>
      <w:bookmarkEnd w:id="99"/>
    </w:p>
    <w:p w14:paraId="6B69E13F" w14:textId="77777777" w:rsidR="004910D6" w:rsidRPr="004910D6" w:rsidRDefault="004910D6" w:rsidP="004910D6">
      <w:pPr>
        <w:pStyle w:val="EndNoteBibliography"/>
        <w:ind w:left="720" w:hanging="720"/>
        <w:rPr>
          <w:noProof/>
        </w:rPr>
      </w:pPr>
      <w:bookmarkStart w:id="100" w:name="_ENREF_79"/>
      <w:r w:rsidRPr="004910D6">
        <w:rPr>
          <w:noProof/>
        </w:rPr>
        <w:t xml:space="preserve">Sharkey, J., Scarfe, L., Santeramo, I., Garcia-Finana, M., Park, B. K., Poptani, H., Wilm, B., Taylor, A., &amp; Murray, P. (2016). Imaging technologies for monitoring the safety, efficacy and mechanisms of action of cell-based regenerative medicine therapies in models of kidney disease. </w:t>
      </w:r>
      <w:r w:rsidRPr="004910D6">
        <w:rPr>
          <w:i/>
          <w:noProof/>
        </w:rPr>
        <w:t>Eur J Pharmacol</w:t>
      </w:r>
      <w:r w:rsidRPr="004910D6">
        <w:rPr>
          <w:noProof/>
        </w:rPr>
        <w:t>.</w:t>
      </w:r>
      <w:bookmarkEnd w:id="100"/>
    </w:p>
    <w:p w14:paraId="02415FFD" w14:textId="77777777" w:rsidR="004910D6" w:rsidRPr="004910D6" w:rsidRDefault="004910D6" w:rsidP="004910D6">
      <w:pPr>
        <w:pStyle w:val="EndNoteBibliography"/>
        <w:ind w:left="720" w:hanging="720"/>
        <w:rPr>
          <w:noProof/>
        </w:rPr>
      </w:pPr>
      <w:bookmarkStart w:id="101" w:name="_ENREF_80"/>
      <w:r w:rsidRPr="004910D6">
        <w:rPr>
          <w:noProof/>
        </w:rPr>
        <w:t xml:space="preserve">Sinclair, E. A., Yenokyan, G., McMunn, A., Fadrowski, J. J., Milstone, A. M., &amp; Lee, C. K. (2014). Factors associated with acute kidney injury in children receiving vancomycin. </w:t>
      </w:r>
      <w:r w:rsidRPr="004910D6">
        <w:rPr>
          <w:i/>
          <w:noProof/>
        </w:rPr>
        <w:t>The Annals of pharmacotherapy, 48</w:t>
      </w:r>
      <w:r w:rsidRPr="004910D6">
        <w:rPr>
          <w:noProof/>
        </w:rPr>
        <w:t>, 1555-1562.</w:t>
      </w:r>
      <w:bookmarkEnd w:id="101"/>
    </w:p>
    <w:p w14:paraId="357AC484" w14:textId="77777777" w:rsidR="004910D6" w:rsidRPr="004910D6" w:rsidRDefault="004910D6" w:rsidP="004910D6">
      <w:pPr>
        <w:pStyle w:val="EndNoteBibliography"/>
        <w:ind w:left="720" w:hanging="720"/>
        <w:rPr>
          <w:noProof/>
        </w:rPr>
      </w:pPr>
      <w:bookmarkStart w:id="102" w:name="_ENREF_81"/>
      <w:r w:rsidRPr="004910D6">
        <w:rPr>
          <w:noProof/>
        </w:rPr>
        <w:t xml:space="preserve">Skinner, R., Parry, A., Price, L., Cole, M., Craft, A. W., &amp; Pearson, A. D. (2010). Glomerular toxicity persists 10 years after ifosfamide treatment in childhood and is not predictable by age or dose. </w:t>
      </w:r>
      <w:r w:rsidRPr="004910D6">
        <w:rPr>
          <w:i/>
          <w:noProof/>
        </w:rPr>
        <w:t>Pediatric blood &amp; cancer, 54</w:t>
      </w:r>
      <w:r w:rsidRPr="004910D6">
        <w:rPr>
          <w:noProof/>
        </w:rPr>
        <w:t>, 983-989.</w:t>
      </w:r>
      <w:bookmarkEnd w:id="102"/>
    </w:p>
    <w:p w14:paraId="65BC29FB" w14:textId="77777777" w:rsidR="004910D6" w:rsidRPr="004910D6" w:rsidRDefault="004910D6" w:rsidP="004910D6">
      <w:pPr>
        <w:pStyle w:val="EndNoteBibliography"/>
        <w:ind w:left="720" w:hanging="720"/>
        <w:rPr>
          <w:noProof/>
        </w:rPr>
      </w:pPr>
      <w:bookmarkStart w:id="103" w:name="_ENREF_82"/>
      <w:r w:rsidRPr="004910D6">
        <w:rPr>
          <w:noProof/>
        </w:rPr>
        <w:t xml:space="preserve">Swaminathan M, M. D., Chertow G, Warnock D,  Paragamian V, Brenner R (2014). ACT-AKI: a phase 2 multicenter, randomized, double-blind, placebo controlled trial of AC607 for the treatment of acute kidney injury in cardiac surgery subjects. In  </w:t>
      </w:r>
      <w:r w:rsidRPr="004910D6">
        <w:rPr>
          <w:i/>
          <w:noProof/>
        </w:rPr>
        <w:t>The American Society of Nephrology Kidney Week</w:t>
      </w:r>
      <w:r w:rsidRPr="004910D6">
        <w:rPr>
          <w:noProof/>
        </w:rPr>
        <w:t xml:space="preserve"> (Vol. B3 HI-OR09). Philadelphia, PA.</w:t>
      </w:r>
      <w:bookmarkEnd w:id="103"/>
    </w:p>
    <w:p w14:paraId="56268738" w14:textId="77777777" w:rsidR="004910D6" w:rsidRPr="004910D6" w:rsidRDefault="004910D6" w:rsidP="004910D6">
      <w:pPr>
        <w:pStyle w:val="EndNoteBibliography"/>
        <w:ind w:left="720" w:hanging="720"/>
        <w:rPr>
          <w:noProof/>
        </w:rPr>
      </w:pPr>
      <w:bookmarkStart w:id="104" w:name="_ENREF_83"/>
      <w:r w:rsidRPr="004910D6">
        <w:rPr>
          <w:noProof/>
        </w:rPr>
        <w:t xml:space="preserve">Taber, S. S., &amp; Pasko, D. A. (2008). The epidemiology of drug-induced disorders: The kidney. </w:t>
      </w:r>
      <w:r w:rsidRPr="004910D6">
        <w:rPr>
          <w:i/>
          <w:noProof/>
        </w:rPr>
        <w:t>Expert Opinion on Drug Safety, 7</w:t>
      </w:r>
      <w:r w:rsidRPr="004910D6">
        <w:rPr>
          <w:noProof/>
        </w:rPr>
        <w:t>, 679-690.</w:t>
      </w:r>
      <w:bookmarkEnd w:id="104"/>
    </w:p>
    <w:p w14:paraId="3D61324B" w14:textId="77777777" w:rsidR="004910D6" w:rsidRPr="004910D6" w:rsidRDefault="004910D6" w:rsidP="004910D6">
      <w:pPr>
        <w:pStyle w:val="EndNoteBibliography"/>
        <w:ind w:left="720" w:hanging="720"/>
        <w:rPr>
          <w:noProof/>
        </w:rPr>
      </w:pPr>
      <w:bookmarkStart w:id="105" w:name="_ENREF_84"/>
      <w:r w:rsidRPr="004910D6">
        <w:rPr>
          <w:noProof/>
        </w:rPr>
        <w:t xml:space="preserve">Tasso, R., Augello, A., Carida, M., Postiglione, F., Tibiletti, M. G., Bernasconi, B., Astigiano, S., Fais, F., Truini, M., Cancedda, R., &amp; Pennesi, G. (2009). Development of sarcomas in mice implanted with mesenchymal stem cells seeded onto bioscaffolds. </w:t>
      </w:r>
      <w:r w:rsidRPr="004910D6">
        <w:rPr>
          <w:i/>
          <w:noProof/>
        </w:rPr>
        <w:t>Carcinogenesis, 30</w:t>
      </w:r>
      <w:r w:rsidRPr="004910D6">
        <w:rPr>
          <w:noProof/>
        </w:rPr>
        <w:t>, 150-157.</w:t>
      </w:r>
      <w:bookmarkEnd w:id="105"/>
    </w:p>
    <w:p w14:paraId="15E636AC" w14:textId="77777777" w:rsidR="004910D6" w:rsidRPr="004910D6" w:rsidRDefault="004910D6" w:rsidP="004910D6">
      <w:pPr>
        <w:pStyle w:val="EndNoteBibliography"/>
        <w:ind w:left="720" w:hanging="720"/>
        <w:rPr>
          <w:noProof/>
        </w:rPr>
      </w:pPr>
      <w:bookmarkStart w:id="106" w:name="_ENREF_85"/>
      <w:r w:rsidRPr="004910D6">
        <w:rPr>
          <w:noProof/>
        </w:rPr>
        <w:t xml:space="preserve">Thomas, M. E., Blaine, C., Dawnay, A., Devonald, M. A., Ftouh, S., Laing, C., Latchem, S., Lewington, A., Milford, D. V., &amp; Ostermann, M. (2015). The definition of acute kidney injury and its use in practice. </w:t>
      </w:r>
      <w:r w:rsidRPr="004910D6">
        <w:rPr>
          <w:i/>
          <w:noProof/>
        </w:rPr>
        <w:t>Kidney international, 87</w:t>
      </w:r>
      <w:r w:rsidRPr="004910D6">
        <w:rPr>
          <w:noProof/>
        </w:rPr>
        <w:t>, 62-73.</w:t>
      </w:r>
      <w:bookmarkEnd w:id="106"/>
    </w:p>
    <w:p w14:paraId="7FD4CDA1" w14:textId="77777777" w:rsidR="004910D6" w:rsidRPr="004910D6" w:rsidRDefault="004910D6" w:rsidP="004910D6">
      <w:pPr>
        <w:pStyle w:val="EndNoteBibliography"/>
        <w:ind w:left="720" w:hanging="720"/>
        <w:rPr>
          <w:noProof/>
        </w:rPr>
      </w:pPr>
      <w:bookmarkStart w:id="107" w:name="_ENREF_86"/>
      <w:r w:rsidRPr="004910D6">
        <w:rPr>
          <w:noProof/>
        </w:rPr>
        <w:t xml:space="preserve">Thomson, B. K., Nolin, T. D., Velenosi, T. J., Feere, D. A., Knauer, M. J., Asher, L. J., House, A. A., &amp; Urquhart, B. L. (2015). Effect of CKD and dialysis modality on exposure to drugs cleared by nonrenal mechanisms. </w:t>
      </w:r>
      <w:r w:rsidRPr="004910D6">
        <w:rPr>
          <w:i/>
          <w:noProof/>
        </w:rPr>
        <w:t>American journal of kidney diseases : the official journal of the National Kidney Foundation, 65</w:t>
      </w:r>
      <w:r w:rsidRPr="004910D6">
        <w:rPr>
          <w:noProof/>
        </w:rPr>
        <w:t>, 574-582.</w:t>
      </w:r>
      <w:bookmarkEnd w:id="107"/>
    </w:p>
    <w:p w14:paraId="26D0EDF3" w14:textId="77777777" w:rsidR="004910D6" w:rsidRPr="004910D6" w:rsidRDefault="004910D6" w:rsidP="004910D6">
      <w:pPr>
        <w:pStyle w:val="EndNoteBibliography"/>
        <w:ind w:left="720" w:hanging="720"/>
        <w:rPr>
          <w:noProof/>
        </w:rPr>
      </w:pPr>
      <w:bookmarkStart w:id="108" w:name="_ENREF_87"/>
      <w:r w:rsidRPr="004910D6">
        <w:rPr>
          <w:noProof/>
        </w:rPr>
        <w:t xml:space="preserve">Toyohara, T., Mae, S., Sueta, S., Inoue, T., Yamagishi, Y., Kawamoto, T., Kasahara, T., Hoshina, A., Toyoda, T., Tanaka, H., Araoka, T., Sato-Otsubo, A., Takahashi, K., Sato, Y., Yamaji, N., Ogawa, S., Yamanaka, S., &amp; Osafune, K. (2015). Cell Therapy Using Human Induced Pluripotent Stem Cell-Derived Renal Progenitors Ameliorates Acute Kidney Injury in Mice. </w:t>
      </w:r>
      <w:r w:rsidRPr="004910D6">
        <w:rPr>
          <w:i/>
          <w:noProof/>
        </w:rPr>
        <w:t>Stem Cells Transl Med, 4</w:t>
      </w:r>
      <w:r w:rsidRPr="004910D6">
        <w:rPr>
          <w:noProof/>
        </w:rPr>
        <w:t>, 980-992.</w:t>
      </w:r>
      <w:bookmarkEnd w:id="108"/>
    </w:p>
    <w:p w14:paraId="5604113C" w14:textId="77777777" w:rsidR="004910D6" w:rsidRPr="004910D6" w:rsidRDefault="004910D6" w:rsidP="004910D6">
      <w:pPr>
        <w:pStyle w:val="EndNoteBibliography"/>
        <w:ind w:left="720" w:hanging="720"/>
        <w:rPr>
          <w:noProof/>
        </w:rPr>
      </w:pPr>
      <w:bookmarkStart w:id="109" w:name="_ENREF_88"/>
      <w:r w:rsidRPr="004910D6">
        <w:rPr>
          <w:noProof/>
        </w:rPr>
        <w:t xml:space="preserve">Turner, M. A., Catapano, M., Hirschfeld, S., &amp; Giaquinto, C. (2014). Paediatric drug development: the impact of evolving regulations. </w:t>
      </w:r>
      <w:r w:rsidRPr="004910D6">
        <w:rPr>
          <w:i/>
          <w:noProof/>
        </w:rPr>
        <w:t>Advanced drug delivery reviews, 73</w:t>
      </w:r>
      <w:r w:rsidRPr="004910D6">
        <w:rPr>
          <w:noProof/>
        </w:rPr>
        <w:t>, 2-13.</w:t>
      </w:r>
      <w:bookmarkEnd w:id="109"/>
    </w:p>
    <w:p w14:paraId="3F3271BD" w14:textId="77777777" w:rsidR="004910D6" w:rsidRPr="004910D6" w:rsidRDefault="004910D6" w:rsidP="004910D6">
      <w:pPr>
        <w:pStyle w:val="EndNoteBibliography"/>
        <w:ind w:left="720" w:hanging="720"/>
        <w:rPr>
          <w:noProof/>
        </w:rPr>
      </w:pPr>
      <w:bookmarkStart w:id="110" w:name="_ENREF_89"/>
      <w:r w:rsidRPr="004910D6">
        <w:rPr>
          <w:noProof/>
        </w:rPr>
        <w:t xml:space="preserve">Valluri, A., Hetherington, L., McQuarrie, E., Fleming, S., Kipgen, D., Geddes, C. C., Mackinnon, B., &amp; Bell, S. (2014). Acute tubulointerstitial nephritis in Scotland. </w:t>
      </w:r>
      <w:r w:rsidRPr="004910D6">
        <w:rPr>
          <w:i/>
          <w:noProof/>
        </w:rPr>
        <w:t>QJM : monthly journal of the Association of Physicians</w:t>
      </w:r>
      <w:r w:rsidRPr="004910D6">
        <w:rPr>
          <w:noProof/>
        </w:rPr>
        <w:t>.</w:t>
      </w:r>
      <w:bookmarkEnd w:id="110"/>
    </w:p>
    <w:p w14:paraId="05BB3009" w14:textId="77777777" w:rsidR="004910D6" w:rsidRPr="004910D6" w:rsidRDefault="004910D6" w:rsidP="004910D6">
      <w:pPr>
        <w:pStyle w:val="EndNoteBibliography"/>
        <w:ind w:left="720" w:hanging="720"/>
        <w:rPr>
          <w:noProof/>
        </w:rPr>
      </w:pPr>
      <w:bookmarkStart w:id="111" w:name="_ENREF_90"/>
      <w:r w:rsidRPr="004910D6">
        <w:rPr>
          <w:noProof/>
        </w:rPr>
        <w:t xml:space="preserve">van Riet-Nales, D. A., Romkens, E. G., Saint-Raymond, A., Kozarewicz, P., Schobben, A. F., Egberts, T. C., &amp; Rademaker, C. M. (2014). Oral medicines for children in the European paediatric investigation plans. </w:t>
      </w:r>
      <w:r w:rsidRPr="004910D6">
        <w:rPr>
          <w:i/>
          <w:noProof/>
        </w:rPr>
        <w:t>PloS one, 9</w:t>
      </w:r>
      <w:r w:rsidRPr="004910D6">
        <w:rPr>
          <w:noProof/>
        </w:rPr>
        <w:t>, e98348.</w:t>
      </w:r>
      <w:bookmarkEnd w:id="111"/>
    </w:p>
    <w:p w14:paraId="42105927" w14:textId="77777777" w:rsidR="004910D6" w:rsidRPr="004910D6" w:rsidRDefault="004910D6" w:rsidP="004910D6">
      <w:pPr>
        <w:pStyle w:val="EndNoteBibliography"/>
        <w:ind w:left="720" w:hanging="720"/>
        <w:rPr>
          <w:noProof/>
        </w:rPr>
      </w:pPr>
      <w:bookmarkStart w:id="112" w:name="_ENREF_91"/>
      <w:r w:rsidRPr="004910D6">
        <w:rPr>
          <w:noProof/>
        </w:rPr>
        <w:t xml:space="preserve">Vucicevic, K., Rakonjac, Z., Miljkovic, B., Jankovic, B., &amp; Prostran, M. (2014). Pharmacokinetic variability of amikacin after once-daily and twice-daily dosing regimen in full-term neonates. </w:t>
      </w:r>
      <w:r w:rsidRPr="004910D6">
        <w:rPr>
          <w:i/>
          <w:noProof/>
        </w:rPr>
        <w:t>Journal of pharmacological sciences, 124</w:t>
      </w:r>
      <w:r w:rsidRPr="004910D6">
        <w:rPr>
          <w:noProof/>
        </w:rPr>
        <w:t>, 138-143.</w:t>
      </w:r>
      <w:bookmarkEnd w:id="112"/>
    </w:p>
    <w:p w14:paraId="2B0D4E67" w14:textId="77777777" w:rsidR="004910D6" w:rsidRPr="004910D6" w:rsidRDefault="004910D6" w:rsidP="004910D6">
      <w:pPr>
        <w:pStyle w:val="EndNoteBibliography"/>
        <w:ind w:left="720" w:hanging="720"/>
        <w:rPr>
          <w:noProof/>
        </w:rPr>
      </w:pPr>
      <w:bookmarkStart w:id="113" w:name="_ENREF_92"/>
      <w:r w:rsidRPr="004910D6">
        <w:rPr>
          <w:noProof/>
        </w:rPr>
        <w:t xml:space="preserve">Wang, Y., He, J., Pei, X., &amp; Zhao, W. (2013). Systematic review and meta-analysis of mesenchymal stem/stromal cells therapy for impaired renal function in small animal models. </w:t>
      </w:r>
      <w:r w:rsidRPr="004910D6">
        <w:rPr>
          <w:i/>
          <w:noProof/>
        </w:rPr>
        <w:t>Nephrology, 18</w:t>
      </w:r>
      <w:r w:rsidRPr="004910D6">
        <w:rPr>
          <w:noProof/>
        </w:rPr>
        <w:t>, 201-208.</w:t>
      </w:r>
      <w:bookmarkEnd w:id="113"/>
    </w:p>
    <w:p w14:paraId="7769CD99" w14:textId="77777777" w:rsidR="004910D6" w:rsidRPr="004910D6" w:rsidRDefault="004910D6" w:rsidP="004910D6">
      <w:pPr>
        <w:pStyle w:val="EndNoteBibliography"/>
        <w:ind w:left="720" w:hanging="720"/>
        <w:rPr>
          <w:noProof/>
        </w:rPr>
      </w:pPr>
      <w:bookmarkStart w:id="114" w:name="_ENREF_93"/>
      <w:r w:rsidRPr="004910D6">
        <w:rPr>
          <w:noProof/>
        </w:rPr>
        <w:t xml:space="preserve">Wargo, K. A., &amp; Edwards, J. D. (2014). Aminoglycoside-induced nephrotoxicity. </w:t>
      </w:r>
      <w:r w:rsidRPr="004910D6">
        <w:rPr>
          <w:i/>
          <w:noProof/>
        </w:rPr>
        <w:t>Journal of pharmacy practice, 27</w:t>
      </w:r>
      <w:r w:rsidRPr="004910D6">
        <w:rPr>
          <w:noProof/>
        </w:rPr>
        <w:t>, 573-577.</w:t>
      </w:r>
      <w:bookmarkEnd w:id="114"/>
    </w:p>
    <w:p w14:paraId="7070F027" w14:textId="77777777" w:rsidR="004910D6" w:rsidRPr="004910D6" w:rsidRDefault="004910D6" w:rsidP="004910D6">
      <w:pPr>
        <w:pStyle w:val="EndNoteBibliography"/>
        <w:ind w:left="720" w:hanging="720"/>
        <w:rPr>
          <w:noProof/>
        </w:rPr>
      </w:pPr>
      <w:bookmarkStart w:id="115" w:name="_ENREF_94"/>
      <w:r w:rsidRPr="004910D6">
        <w:rPr>
          <w:noProof/>
        </w:rPr>
        <w:t xml:space="preserve">Zaffanello, M., Bassareo, P. P., Cataldi, L., Antonucci, R., Biban, P., &amp; Fanos, V. (2010). Long-term effects of neonatal drugs on the kidney. </w:t>
      </w:r>
      <w:r w:rsidRPr="004910D6">
        <w:rPr>
          <w:i/>
          <w:noProof/>
        </w:rPr>
        <w:t>The journal of maternal-fetal &amp; neonatal medicine : the official journal of the European Association of Perinatal Medicine, the Federation of Asia and Oceania Perinatal Societies, the International Society of Perinatal Obstetricians, 23 Suppl 3</w:t>
      </w:r>
      <w:r w:rsidRPr="004910D6">
        <w:rPr>
          <w:noProof/>
        </w:rPr>
        <w:t>, 87-89.</w:t>
      </w:r>
      <w:bookmarkEnd w:id="115"/>
    </w:p>
    <w:p w14:paraId="633FA330" w14:textId="77777777" w:rsidR="004910D6" w:rsidRPr="004910D6" w:rsidRDefault="004910D6" w:rsidP="004910D6">
      <w:pPr>
        <w:pStyle w:val="EndNoteBibliography"/>
        <w:ind w:left="720" w:hanging="720"/>
        <w:rPr>
          <w:noProof/>
        </w:rPr>
      </w:pPr>
      <w:bookmarkStart w:id="116" w:name="_ENREF_95"/>
      <w:r w:rsidRPr="004910D6">
        <w:rPr>
          <w:noProof/>
        </w:rPr>
        <w:t xml:space="preserve">Zappitelli, M., Moffett, B. S., Hyder, A., &amp; Goldstein, S. L. (2011). Acute kidney injury in non-critically ill children treated with aminoglycoside antibiotics in a tertiary healthcare centre: a retrospective cohort study. </w:t>
      </w:r>
      <w:r w:rsidRPr="004910D6">
        <w:rPr>
          <w:i/>
          <w:noProof/>
        </w:rPr>
        <w:t>Nephrology, dialysis, transplantation : official publication of the European Dialysis and Transplant Association - European Renal Association, 26</w:t>
      </w:r>
      <w:r w:rsidRPr="004910D6">
        <w:rPr>
          <w:noProof/>
        </w:rPr>
        <w:t>, 144-150.</w:t>
      </w:r>
      <w:bookmarkEnd w:id="116"/>
    </w:p>
    <w:p w14:paraId="097750ED" w14:textId="72027496" w:rsidR="00B5185D" w:rsidRDefault="00146448" w:rsidP="00532744">
      <w:r>
        <w:fldChar w:fldCharType="end"/>
      </w:r>
    </w:p>
    <w:sectPr w:rsidR="00B5185D" w:rsidSect="00716A5F">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46D48F" w15:done="0"/>
  <w15:commentEx w15:paraId="68FC6F28" w15:done="0"/>
  <w15:commentEx w15:paraId="3C8156D7" w15:done="0"/>
  <w15:commentEx w15:paraId="2F568D17" w15:done="0"/>
  <w15:commentEx w15:paraId="5D306C43" w15:done="0"/>
  <w15:commentEx w15:paraId="498FCB6E" w15:done="0"/>
  <w15:commentEx w15:paraId="74631147" w15:done="0"/>
  <w15:commentEx w15:paraId="109A97CA" w15:done="0"/>
  <w15:commentEx w15:paraId="2FF88CBF" w15:done="0"/>
  <w15:commentEx w15:paraId="0BCEA008" w15:done="0"/>
  <w15:commentEx w15:paraId="22C3FC6A" w15:done="0"/>
  <w15:commentEx w15:paraId="42312310" w15:done="0"/>
  <w15:commentEx w15:paraId="5D73114B" w15:done="0"/>
  <w15:commentEx w15:paraId="44952C23" w15:done="0"/>
  <w15:commentEx w15:paraId="040DA53C" w15:done="0"/>
  <w15:commentEx w15:paraId="3101C28D" w15:done="0"/>
  <w15:commentEx w15:paraId="51144A9B" w15:done="0"/>
  <w15:commentEx w15:paraId="17D192C7" w15:done="0"/>
  <w15:commentEx w15:paraId="70F63BD4" w15:done="0"/>
  <w15:commentEx w15:paraId="7393E644" w15:done="0"/>
  <w15:commentEx w15:paraId="17341D05" w15:done="0"/>
  <w15:commentEx w15:paraId="19DD8FD7" w15:done="0"/>
  <w15:commentEx w15:paraId="05FA5040" w15:done="0"/>
  <w15:commentEx w15:paraId="215DE234" w15:done="0"/>
  <w15:commentEx w15:paraId="5C826A14" w15:done="0"/>
  <w15:commentEx w15:paraId="354267DA" w15:done="0"/>
  <w15:commentEx w15:paraId="1C501F0B" w15:done="0"/>
  <w15:commentEx w15:paraId="6CAABFC1" w15:done="0"/>
  <w15:commentEx w15:paraId="342DD9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E8045B" w14:textId="77777777" w:rsidR="00FF778F" w:rsidRDefault="00FF778F" w:rsidP="006B3CD6">
      <w:r>
        <w:separator/>
      </w:r>
    </w:p>
  </w:endnote>
  <w:endnote w:type="continuationSeparator" w:id="0">
    <w:p w14:paraId="0CF56D01" w14:textId="77777777" w:rsidR="00FF778F" w:rsidRDefault="00FF778F" w:rsidP="006B3CD6">
      <w:r>
        <w:continuationSeparator/>
      </w:r>
    </w:p>
  </w:endnote>
  <w:endnote w:type="continuationNotice" w:id="1">
    <w:p w14:paraId="0705E19E" w14:textId="77777777" w:rsidR="00FF778F" w:rsidRDefault="00FF77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B1516" w14:textId="77777777" w:rsidR="00FF778F" w:rsidRDefault="00FF778F" w:rsidP="006B3C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514ACC1" w14:textId="77777777" w:rsidR="00FF778F" w:rsidRDefault="00FF778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22F92A" w14:textId="597DD183" w:rsidR="00FF778F" w:rsidRDefault="00FF778F" w:rsidP="006B3CD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39A5">
      <w:rPr>
        <w:rStyle w:val="PageNumber"/>
        <w:noProof/>
      </w:rPr>
      <w:t>17</w:t>
    </w:r>
    <w:r>
      <w:rPr>
        <w:rStyle w:val="PageNumber"/>
      </w:rPr>
      <w:fldChar w:fldCharType="end"/>
    </w:r>
  </w:p>
  <w:p w14:paraId="1CBD7F33" w14:textId="77777777" w:rsidR="00FF778F" w:rsidRDefault="00FF778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234D28" w14:textId="77777777" w:rsidR="00FF778F" w:rsidRDefault="00FF778F" w:rsidP="006B3CD6">
      <w:r>
        <w:separator/>
      </w:r>
    </w:p>
  </w:footnote>
  <w:footnote w:type="continuationSeparator" w:id="0">
    <w:p w14:paraId="4D3FF0E5" w14:textId="77777777" w:rsidR="00FF778F" w:rsidRDefault="00FF778F" w:rsidP="006B3CD6">
      <w:r>
        <w:continuationSeparator/>
      </w:r>
    </w:p>
  </w:footnote>
  <w:footnote w:type="continuationNotice" w:id="1">
    <w:p w14:paraId="6629FCC2" w14:textId="77777777" w:rsidR="00FF778F" w:rsidRDefault="00FF778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66A9B" w14:textId="77777777" w:rsidR="00FF778F" w:rsidRDefault="00FF778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15EC9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772A58"/>
    <w:multiLevelType w:val="hybridMultilevel"/>
    <w:tmpl w:val="EB687D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2027181"/>
    <w:multiLevelType w:val="hybridMultilevel"/>
    <w:tmpl w:val="6D107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9741AB"/>
    <w:multiLevelType w:val="hybridMultilevel"/>
    <w:tmpl w:val="CA56BA04"/>
    <w:lvl w:ilvl="0" w:tplc="EB24708A">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AE40B5"/>
    <w:multiLevelType w:val="hybridMultilevel"/>
    <w:tmpl w:val="265626A8"/>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ray, Patricia">
    <w15:presenceInfo w15:providerId="None" w15:userId="Murray, Patric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logy Therapeutics-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2rfde24t20vyeew2ax2teivr5aawpf5etz&quot;&gt;My EndNote Library&lt;record-ids&gt;&lt;item&gt;3724&lt;/item&gt;&lt;item&gt;3906&lt;/item&gt;&lt;item&gt;3916&lt;/item&gt;&lt;item&gt;3919&lt;/item&gt;&lt;item&gt;3920&lt;/item&gt;&lt;item&gt;3922&lt;/item&gt;&lt;item&gt;3923&lt;/item&gt;&lt;item&gt;3924&lt;/item&gt;&lt;item&gt;3925&lt;/item&gt;&lt;item&gt;3933&lt;/item&gt;&lt;item&gt;3935&lt;/item&gt;&lt;item&gt;3936&lt;/item&gt;&lt;item&gt;3937&lt;/item&gt;&lt;item&gt;3938&lt;/item&gt;&lt;item&gt;3940&lt;/item&gt;&lt;item&gt;3941&lt;/item&gt;&lt;item&gt;3942&lt;/item&gt;&lt;item&gt;3944&lt;/item&gt;&lt;item&gt;3945&lt;/item&gt;&lt;item&gt;3947&lt;/item&gt;&lt;item&gt;3948&lt;/item&gt;&lt;item&gt;3949&lt;/item&gt;&lt;item&gt;3950&lt;/item&gt;&lt;item&gt;3952&lt;/item&gt;&lt;item&gt;3953&lt;/item&gt;&lt;item&gt;3956&lt;/item&gt;&lt;item&gt;3957&lt;/item&gt;&lt;item&gt;3958&lt;/item&gt;&lt;item&gt;3959&lt;/item&gt;&lt;item&gt;3960&lt;/item&gt;&lt;item&gt;3961&lt;/item&gt;&lt;item&gt;3962&lt;/item&gt;&lt;item&gt;3963&lt;/item&gt;&lt;item&gt;3965&lt;/item&gt;&lt;item&gt;3966&lt;/item&gt;&lt;item&gt;3967&lt;/item&gt;&lt;item&gt;3968&lt;/item&gt;&lt;item&gt;3969&lt;/item&gt;&lt;item&gt;3970&lt;/item&gt;&lt;item&gt;3971&lt;/item&gt;&lt;item&gt;3972&lt;/item&gt;&lt;item&gt;3973&lt;/item&gt;&lt;item&gt;3974&lt;/item&gt;&lt;item&gt;3975&lt;/item&gt;&lt;item&gt;3976&lt;/item&gt;&lt;item&gt;3977&lt;/item&gt;&lt;item&gt;3978&lt;/item&gt;&lt;item&gt;3979&lt;/item&gt;&lt;item&gt;3980&lt;/item&gt;&lt;item&gt;3981&lt;/item&gt;&lt;item&gt;3990&lt;/item&gt;&lt;item&gt;3991&lt;/item&gt;&lt;item&gt;3992&lt;/item&gt;&lt;item&gt;3993&lt;/item&gt;&lt;item&gt;3997&lt;/item&gt;&lt;item&gt;3998&lt;/item&gt;&lt;item&gt;3999&lt;/item&gt;&lt;item&gt;4000&lt;/item&gt;&lt;item&gt;4020&lt;/item&gt;&lt;item&gt;4021&lt;/item&gt;&lt;item&gt;4022&lt;/item&gt;&lt;item&gt;4023&lt;/item&gt;&lt;item&gt;4024&lt;/item&gt;&lt;item&gt;4025&lt;/item&gt;&lt;item&gt;4026&lt;/item&gt;&lt;item&gt;4027&lt;/item&gt;&lt;item&gt;4028&lt;/item&gt;&lt;item&gt;4029&lt;/item&gt;&lt;item&gt;4030&lt;/item&gt;&lt;item&gt;4033&lt;/item&gt;&lt;item&gt;4034&lt;/item&gt;&lt;item&gt;4060&lt;/item&gt;&lt;item&gt;4061&lt;/item&gt;&lt;item&gt;4062&lt;/item&gt;&lt;item&gt;4063&lt;/item&gt;&lt;item&gt;4064&lt;/item&gt;&lt;item&gt;4065&lt;/item&gt;&lt;item&gt;4066&lt;/item&gt;&lt;item&gt;4067&lt;/item&gt;&lt;item&gt;4068&lt;/item&gt;&lt;item&gt;4069&lt;/item&gt;&lt;item&gt;4070&lt;/item&gt;&lt;item&gt;4071&lt;/item&gt;&lt;item&gt;4072&lt;/item&gt;&lt;item&gt;4073&lt;/item&gt;&lt;item&gt;4074&lt;/item&gt;&lt;item&gt;4075&lt;/item&gt;&lt;item&gt;4076&lt;/item&gt;&lt;item&gt;4077&lt;/item&gt;&lt;item&gt;4078&lt;/item&gt;&lt;item&gt;4079&lt;/item&gt;&lt;item&gt;4080&lt;/item&gt;&lt;item&gt;4082&lt;/item&gt;&lt;item&gt;4083&lt;/item&gt;&lt;/record-ids&gt;&lt;/item&gt;&lt;/Libraries&gt;"/>
  </w:docVars>
  <w:rsids>
    <w:rsidRoot w:val="0032674C"/>
    <w:rsid w:val="00011999"/>
    <w:rsid w:val="00012D61"/>
    <w:rsid w:val="00017596"/>
    <w:rsid w:val="00017857"/>
    <w:rsid w:val="0002039B"/>
    <w:rsid w:val="00020B26"/>
    <w:rsid w:val="00020B7A"/>
    <w:rsid w:val="000213C0"/>
    <w:rsid w:val="0002196E"/>
    <w:rsid w:val="00035D74"/>
    <w:rsid w:val="000376BC"/>
    <w:rsid w:val="00040379"/>
    <w:rsid w:val="0004157D"/>
    <w:rsid w:val="0005374B"/>
    <w:rsid w:val="0006247D"/>
    <w:rsid w:val="00070109"/>
    <w:rsid w:val="0007116C"/>
    <w:rsid w:val="0007250C"/>
    <w:rsid w:val="0008159C"/>
    <w:rsid w:val="000924E5"/>
    <w:rsid w:val="000A608A"/>
    <w:rsid w:val="000B27FD"/>
    <w:rsid w:val="000C52CD"/>
    <w:rsid w:val="000C5663"/>
    <w:rsid w:val="000D252A"/>
    <w:rsid w:val="000D450B"/>
    <w:rsid w:val="000D6979"/>
    <w:rsid w:val="000E1E70"/>
    <w:rsid w:val="000E2086"/>
    <w:rsid w:val="000E3074"/>
    <w:rsid w:val="000F1F03"/>
    <w:rsid w:val="000F279C"/>
    <w:rsid w:val="001036A8"/>
    <w:rsid w:val="0010597C"/>
    <w:rsid w:val="0011014E"/>
    <w:rsid w:val="001148E2"/>
    <w:rsid w:val="00126698"/>
    <w:rsid w:val="001304CE"/>
    <w:rsid w:val="00131F5D"/>
    <w:rsid w:val="00132F3E"/>
    <w:rsid w:val="001333AF"/>
    <w:rsid w:val="00146448"/>
    <w:rsid w:val="00155849"/>
    <w:rsid w:val="00157A2E"/>
    <w:rsid w:val="00165B28"/>
    <w:rsid w:val="00171F98"/>
    <w:rsid w:val="00173098"/>
    <w:rsid w:val="00175368"/>
    <w:rsid w:val="00176A18"/>
    <w:rsid w:val="00180EBF"/>
    <w:rsid w:val="00183DCA"/>
    <w:rsid w:val="00184724"/>
    <w:rsid w:val="00186848"/>
    <w:rsid w:val="00190851"/>
    <w:rsid w:val="001957BD"/>
    <w:rsid w:val="001A0AC3"/>
    <w:rsid w:val="001B473B"/>
    <w:rsid w:val="001C154E"/>
    <w:rsid w:val="001C5A59"/>
    <w:rsid w:val="001D1217"/>
    <w:rsid w:val="001D380A"/>
    <w:rsid w:val="001E0F7C"/>
    <w:rsid w:val="001E10D8"/>
    <w:rsid w:val="001E3EC1"/>
    <w:rsid w:val="001E51D2"/>
    <w:rsid w:val="001E7BB7"/>
    <w:rsid w:val="001F32A3"/>
    <w:rsid w:val="001F6BBB"/>
    <w:rsid w:val="001F7206"/>
    <w:rsid w:val="001F7F25"/>
    <w:rsid w:val="00202333"/>
    <w:rsid w:val="002146E2"/>
    <w:rsid w:val="002166CE"/>
    <w:rsid w:val="0021796B"/>
    <w:rsid w:val="00220C6F"/>
    <w:rsid w:val="00221C23"/>
    <w:rsid w:val="00227ABA"/>
    <w:rsid w:val="00231961"/>
    <w:rsid w:val="00233904"/>
    <w:rsid w:val="00243ABF"/>
    <w:rsid w:val="002446AA"/>
    <w:rsid w:val="002455FC"/>
    <w:rsid w:val="002459DE"/>
    <w:rsid w:val="0024626B"/>
    <w:rsid w:val="00250661"/>
    <w:rsid w:val="002523DE"/>
    <w:rsid w:val="00252BBF"/>
    <w:rsid w:val="002548B8"/>
    <w:rsid w:val="00260906"/>
    <w:rsid w:val="002614D8"/>
    <w:rsid w:val="002711B9"/>
    <w:rsid w:val="00275CA1"/>
    <w:rsid w:val="00276477"/>
    <w:rsid w:val="00280734"/>
    <w:rsid w:val="002815E8"/>
    <w:rsid w:val="002826D1"/>
    <w:rsid w:val="00287C9F"/>
    <w:rsid w:val="00295A64"/>
    <w:rsid w:val="002A6938"/>
    <w:rsid w:val="002B1F8C"/>
    <w:rsid w:val="002C1E43"/>
    <w:rsid w:val="002E4BCC"/>
    <w:rsid w:val="002F1075"/>
    <w:rsid w:val="002F1CAF"/>
    <w:rsid w:val="002F31CE"/>
    <w:rsid w:val="002F74BF"/>
    <w:rsid w:val="003101E6"/>
    <w:rsid w:val="00311141"/>
    <w:rsid w:val="00325C13"/>
    <w:rsid w:val="0032674C"/>
    <w:rsid w:val="00327355"/>
    <w:rsid w:val="0033006F"/>
    <w:rsid w:val="0033046B"/>
    <w:rsid w:val="0033237A"/>
    <w:rsid w:val="003364FC"/>
    <w:rsid w:val="00343511"/>
    <w:rsid w:val="00343BD7"/>
    <w:rsid w:val="00361EF0"/>
    <w:rsid w:val="00370CCB"/>
    <w:rsid w:val="00371909"/>
    <w:rsid w:val="00371A36"/>
    <w:rsid w:val="00372F3B"/>
    <w:rsid w:val="003811A6"/>
    <w:rsid w:val="003925EE"/>
    <w:rsid w:val="00392BAD"/>
    <w:rsid w:val="00396BF7"/>
    <w:rsid w:val="003A5837"/>
    <w:rsid w:val="003A5E19"/>
    <w:rsid w:val="003B0FC6"/>
    <w:rsid w:val="003B2141"/>
    <w:rsid w:val="003B6F67"/>
    <w:rsid w:val="003C101E"/>
    <w:rsid w:val="003E11F3"/>
    <w:rsid w:val="003F078B"/>
    <w:rsid w:val="003F77BD"/>
    <w:rsid w:val="004018D7"/>
    <w:rsid w:val="004112A2"/>
    <w:rsid w:val="004113DE"/>
    <w:rsid w:val="004238EF"/>
    <w:rsid w:val="004240AA"/>
    <w:rsid w:val="00426CD7"/>
    <w:rsid w:val="004279EF"/>
    <w:rsid w:val="004303F4"/>
    <w:rsid w:val="00434E34"/>
    <w:rsid w:val="0043617D"/>
    <w:rsid w:val="00442532"/>
    <w:rsid w:val="00447323"/>
    <w:rsid w:val="0045084F"/>
    <w:rsid w:val="0045755E"/>
    <w:rsid w:val="0045765B"/>
    <w:rsid w:val="00457DF9"/>
    <w:rsid w:val="00470003"/>
    <w:rsid w:val="004802A1"/>
    <w:rsid w:val="0048117C"/>
    <w:rsid w:val="004910D6"/>
    <w:rsid w:val="004924E6"/>
    <w:rsid w:val="004B720A"/>
    <w:rsid w:val="004C0E57"/>
    <w:rsid w:val="004C62F9"/>
    <w:rsid w:val="004C7849"/>
    <w:rsid w:val="004D6A08"/>
    <w:rsid w:val="004E0099"/>
    <w:rsid w:val="004E0BC2"/>
    <w:rsid w:val="004E0CF1"/>
    <w:rsid w:val="004E0F9B"/>
    <w:rsid w:val="004F4B9B"/>
    <w:rsid w:val="004F4E84"/>
    <w:rsid w:val="004F5487"/>
    <w:rsid w:val="004F6A8A"/>
    <w:rsid w:val="004F6ADC"/>
    <w:rsid w:val="00501773"/>
    <w:rsid w:val="00501F07"/>
    <w:rsid w:val="00507264"/>
    <w:rsid w:val="005119F3"/>
    <w:rsid w:val="005139FA"/>
    <w:rsid w:val="00524DEC"/>
    <w:rsid w:val="00530DDF"/>
    <w:rsid w:val="00532744"/>
    <w:rsid w:val="00542E12"/>
    <w:rsid w:val="00544281"/>
    <w:rsid w:val="00545CF2"/>
    <w:rsid w:val="00545FC9"/>
    <w:rsid w:val="00550D96"/>
    <w:rsid w:val="0055422B"/>
    <w:rsid w:val="00563464"/>
    <w:rsid w:val="0056456A"/>
    <w:rsid w:val="00565DAB"/>
    <w:rsid w:val="00567AAD"/>
    <w:rsid w:val="00570411"/>
    <w:rsid w:val="00581CC6"/>
    <w:rsid w:val="00581EEF"/>
    <w:rsid w:val="00583A8B"/>
    <w:rsid w:val="005B1293"/>
    <w:rsid w:val="005B3763"/>
    <w:rsid w:val="005B4335"/>
    <w:rsid w:val="005B736D"/>
    <w:rsid w:val="005C1B6D"/>
    <w:rsid w:val="005C6F2E"/>
    <w:rsid w:val="005D410F"/>
    <w:rsid w:val="005E4294"/>
    <w:rsid w:val="005E43E1"/>
    <w:rsid w:val="005E599B"/>
    <w:rsid w:val="005F07BA"/>
    <w:rsid w:val="005F1E2E"/>
    <w:rsid w:val="005F25CC"/>
    <w:rsid w:val="00602159"/>
    <w:rsid w:val="006106D5"/>
    <w:rsid w:val="0061420F"/>
    <w:rsid w:val="006200EF"/>
    <w:rsid w:val="006210C1"/>
    <w:rsid w:val="006368F7"/>
    <w:rsid w:val="00637B3D"/>
    <w:rsid w:val="00637F3A"/>
    <w:rsid w:val="00640215"/>
    <w:rsid w:val="00641FEF"/>
    <w:rsid w:val="00650CA6"/>
    <w:rsid w:val="006549E5"/>
    <w:rsid w:val="0066164B"/>
    <w:rsid w:val="00661966"/>
    <w:rsid w:val="00662A20"/>
    <w:rsid w:val="006671CA"/>
    <w:rsid w:val="0066764C"/>
    <w:rsid w:val="0067078A"/>
    <w:rsid w:val="006744B1"/>
    <w:rsid w:val="0067635B"/>
    <w:rsid w:val="006843D7"/>
    <w:rsid w:val="00684B0A"/>
    <w:rsid w:val="00686285"/>
    <w:rsid w:val="0069024F"/>
    <w:rsid w:val="006A3EA5"/>
    <w:rsid w:val="006B11C8"/>
    <w:rsid w:val="006B2338"/>
    <w:rsid w:val="006B3CD6"/>
    <w:rsid w:val="006C0FA4"/>
    <w:rsid w:val="006C1DEC"/>
    <w:rsid w:val="006D4224"/>
    <w:rsid w:val="006E2419"/>
    <w:rsid w:val="006E3700"/>
    <w:rsid w:val="006F1229"/>
    <w:rsid w:val="006F3931"/>
    <w:rsid w:val="00707FF7"/>
    <w:rsid w:val="007154EF"/>
    <w:rsid w:val="00716A5F"/>
    <w:rsid w:val="00726A21"/>
    <w:rsid w:val="007272B8"/>
    <w:rsid w:val="00730B48"/>
    <w:rsid w:val="00736107"/>
    <w:rsid w:val="007363A2"/>
    <w:rsid w:val="0074774A"/>
    <w:rsid w:val="00752F3E"/>
    <w:rsid w:val="00760A89"/>
    <w:rsid w:val="007744FB"/>
    <w:rsid w:val="0078026E"/>
    <w:rsid w:val="00784B49"/>
    <w:rsid w:val="0078520D"/>
    <w:rsid w:val="0078663A"/>
    <w:rsid w:val="00793AD0"/>
    <w:rsid w:val="00793E54"/>
    <w:rsid w:val="007949BC"/>
    <w:rsid w:val="007951CB"/>
    <w:rsid w:val="0079674F"/>
    <w:rsid w:val="007A064C"/>
    <w:rsid w:val="007A138D"/>
    <w:rsid w:val="007A28E4"/>
    <w:rsid w:val="007A362B"/>
    <w:rsid w:val="007A4CD5"/>
    <w:rsid w:val="007A5874"/>
    <w:rsid w:val="007B2855"/>
    <w:rsid w:val="007B7F2B"/>
    <w:rsid w:val="007C0AE6"/>
    <w:rsid w:val="007D3D96"/>
    <w:rsid w:val="007D4CD4"/>
    <w:rsid w:val="007D5A27"/>
    <w:rsid w:val="007D685B"/>
    <w:rsid w:val="007D7540"/>
    <w:rsid w:val="007F3731"/>
    <w:rsid w:val="007F6862"/>
    <w:rsid w:val="007F794B"/>
    <w:rsid w:val="00802BA0"/>
    <w:rsid w:val="0081172B"/>
    <w:rsid w:val="00813B27"/>
    <w:rsid w:val="00816C5F"/>
    <w:rsid w:val="00822438"/>
    <w:rsid w:val="00823A2E"/>
    <w:rsid w:val="008268D9"/>
    <w:rsid w:val="00827ADE"/>
    <w:rsid w:val="008314C3"/>
    <w:rsid w:val="00832641"/>
    <w:rsid w:val="00847289"/>
    <w:rsid w:val="00850EEC"/>
    <w:rsid w:val="00854899"/>
    <w:rsid w:val="00857E0B"/>
    <w:rsid w:val="00863228"/>
    <w:rsid w:val="008729C3"/>
    <w:rsid w:val="00882B17"/>
    <w:rsid w:val="008839A5"/>
    <w:rsid w:val="00883E0E"/>
    <w:rsid w:val="00891DDF"/>
    <w:rsid w:val="008948E9"/>
    <w:rsid w:val="008A1BA7"/>
    <w:rsid w:val="008A3724"/>
    <w:rsid w:val="008A48A7"/>
    <w:rsid w:val="008A5AF4"/>
    <w:rsid w:val="008B0582"/>
    <w:rsid w:val="008B12FD"/>
    <w:rsid w:val="008C0156"/>
    <w:rsid w:val="008C7899"/>
    <w:rsid w:val="008F34E0"/>
    <w:rsid w:val="008F3614"/>
    <w:rsid w:val="00906232"/>
    <w:rsid w:val="00907313"/>
    <w:rsid w:val="0091090D"/>
    <w:rsid w:val="00911810"/>
    <w:rsid w:val="00914DB3"/>
    <w:rsid w:val="00917B04"/>
    <w:rsid w:val="0092290C"/>
    <w:rsid w:val="00923895"/>
    <w:rsid w:val="00924732"/>
    <w:rsid w:val="009248FE"/>
    <w:rsid w:val="00925C69"/>
    <w:rsid w:val="00927443"/>
    <w:rsid w:val="00930BC9"/>
    <w:rsid w:val="00935DF6"/>
    <w:rsid w:val="00956830"/>
    <w:rsid w:val="00963AE6"/>
    <w:rsid w:val="00966D49"/>
    <w:rsid w:val="009675B4"/>
    <w:rsid w:val="00976994"/>
    <w:rsid w:val="00980AF4"/>
    <w:rsid w:val="00987C72"/>
    <w:rsid w:val="00987DEF"/>
    <w:rsid w:val="009933C3"/>
    <w:rsid w:val="0099386A"/>
    <w:rsid w:val="009957D2"/>
    <w:rsid w:val="009A0507"/>
    <w:rsid w:val="009A4141"/>
    <w:rsid w:val="009C51A4"/>
    <w:rsid w:val="009D25FF"/>
    <w:rsid w:val="009D4C48"/>
    <w:rsid w:val="009D571C"/>
    <w:rsid w:val="009E27BC"/>
    <w:rsid w:val="009E577C"/>
    <w:rsid w:val="009F1D02"/>
    <w:rsid w:val="009F45CD"/>
    <w:rsid w:val="00A0196C"/>
    <w:rsid w:val="00A02920"/>
    <w:rsid w:val="00A10EA5"/>
    <w:rsid w:val="00A15986"/>
    <w:rsid w:val="00A20E86"/>
    <w:rsid w:val="00A24E6F"/>
    <w:rsid w:val="00A459BA"/>
    <w:rsid w:val="00A53F03"/>
    <w:rsid w:val="00A61FEF"/>
    <w:rsid w:val="00A659EB"/>
    <w:rsid w:val="00A7219F"/>
    <w:rsid w:val="00A74824"/>
    <w:rsid w:val="00A76E6E"/>
    <w:rsid w:val="00A803CF"/>
    <w:rsid w:val="00A808B4"/>
    <w:rsid w:val="00A828DE"/>
    <w:rsid w:val="00A932C4"/>
    <w:rsid w:val="00A96C52"/>
    <w:rsid w:val="00A974AC"/>
    <w:rsid w:val="00A97E29"/>
    <w:rsid w:val="00AA2194"/>
    <w:rsid w:val="00AA2C14"/>
    <w:rsid w:val="00AA5F5D"/>
    <w:rsid w:val="00AA7110"/>
    <w:rsid w:val="00AB020A"/>
    <w:rsid w:val="00AB518F"/>
    <w:rsid w:val="00AB5300"/>
    <w:rsid w:val="00AC3456"/>
    <w:rsid w:val="00AD0F92"/>
    <w:rsid w:val="00AD3967"/>
    <w:rsid w:val="00AD7727"/>
    <w:rsid w:val="00AE0EC4"/>
    <w:rsid w:val="00AF4EDF"/>
    <w:rsid w:val="00B06E64"/>
    <w:rsid w:val="00B11BB5"/>
    <w:rsid w:val="00B2210D"/>
    <w:rsid w:val="00B25992"/>
    <w:rsid w:val="00B37C52"/>
    <w:rsid w:val="00B5185D"/>
    <w:rsid w:val="00B53641"/>
    <w:rsid w:val="00B63BAD"/>
    <w:rsid w:val="00B729B9"/>
    <w:rsid w:val="00B74E3D"/>
    <w:rsid w:val="00B76C0B"/>
    <w:rsid w:val="00B80CB3"/>
    <w:rsid w:val="00B839D1"/>
    <w:rsid w:val="00B8756C"/>
    <w:rsid w:val="00B879E1"/>
    <w:rsid w:val="00BA08F5"/>
    <w:rsid w:val="00BA27C4"/>
    <w:rsid w:val="00BA69C9"/>
    <w:rsid w:val="00BA6DED"/>
    <w:rsid w:val="00BB45C5"/>
    <w:rsid w:val="00BB473E"/>
    <w:rsid w:val="00BC12C6"/>
    <w:rsid w:val="00BC21AD"/>
    <w:rsid w:val="00BC4AF0"/>
    <w:rsid w:val="00BD044B"/>
    <w:rsid w:val="00BD2459"/>
    <w:rsid w:val="00BD57AF"/>
    <w:rsid w:val="00BD7C40"/>
    <w:rsid w:val="00BE0E73"/>
    <w:rsid w:val="00C02000"/>
    <w:rsid w:val="00C035E7"/>
    <w:rsid w:val="00C121C5"/>
    <w:rsid w:val="00C162C2"/>
    <w:rsid w:val="00C16E5E"/>
    <w:rsid w:val="00C17422"/>
    <w:rsid w:val="00C218A9"/>
    <w:rsid w:val="00C26180"/>
    <w:rsid w:val="00C51CE5"/>
    <w:rsid w:val="00C52882"/>
    <w:rsid w:val="00C54BE2"/>
    <w:rsid w:val="00C5511B"/>
    <w:rsid w:val="00C55CE0"/>
    <w:rsid w:val="00C65779"/>
    <w:rsid w:val="00C65A3B"/>
    <w:rsid w:val="00C65E01"/>
    <w:rsid w:val="00C6617E"/>
    <w:rsid w:val="00C810E6"/>
    <w:rsid w:val="00C826A7"/>
    <w:rsid w:val="00C85BCD"/>
    <w:rsid w:val="00C86777"/>
    <w:rsid w:val="00C97C9D"/>
    <w:rsid w:val="00CA30F8"/>
    <w:rsid w:val="00CA5685"/>
    <w:rsid w:val="00CA72EE"/>
    <w:rsid w:val="00CA7888"/>
    <w:rsid w:val="00CB2622"/>
    <w:rsid w:val="00CC0BB6"/>
    <w:rsid w:val="00CC2AB2"/>
    <w:rsid w:val="00CC3A64"/>
    <w:rsid w:val="00CC4D4C"/>
    <w:rsid w:val="00CD2FBF"/>
    <w:rsid w:val="00CD62C1"/>
    <w:rsid w:val="00CE1944"/>
    <w:rsid w:val="00CE1C80"/>
    <w:rsid w:val="00CE4ADF"/>
    <w:rsid w:val="00CE7102"/>
    <w:rsid w:val="00D00C63"/>
    <w:rsid w:val="00D013A2"/>
    <w:rsid w:val="00D01CB9"/>
    <w:rsid w:val="00D03355"/>
    <w:rsid w:val="00D060EA"/>
    <w:rsid w:val="00D125ED"/>
    <w:rsid w:val="00D163ED"/>
    <w:rsid w:val="00D1716B"/>
    <w:rsid w:val="00D20E00"/>
    <w:rsid w:val="00D24602"/>
    <w:rsid w:val="00D36ECD"/>
    <w:rsid w:val="00D37E67"/>
    <w:rsid w:val="00D4630D"/>
    <w:rsid w:val="00D65A47"/>
    <w:rsid w:val="00D70265"/>
    <w:rsid w:val="00D70559"/>
    <w:rsid w:val="00D73C3F"/>
    <w:rsid w:val="00D81389"/>
    <w:rsid w:val="00D86BE4"/>
    <w:rsid w:val="00D870D3"/>
    <w:rsid w:val="00D91303"/>
    <w:rsid w:val="00D949F4"/>
    <w:rsid w:val="00DA3551"/>
    <w:rsid w:val="00DA5079"/>
    <w:rsid w:val="00DA69C2"/>
    <w:rsid w:val="00DB4799"/>
    <w:rsid w:val="00DC45BF"/>
    <w:rsid w:val="00DD05DA"/>
    <w:rsid w:val="00DD4C81"/>
    <w:rsid w:val="00DD6E3E"/>
    <w:rsid w:val="00DE2CF8"/>
    <w:rsid w:val="00DE2D07"/>
    <w:rsid w:val="00DE7C3E"/>
    <w:rsid w:val="00DF77D4"/>
    <w:rsid w:val="00E07FA0"/>
    <w:rsid w:val="00E11E72"/>
    <w:rsid w:val="00E12994"/>
    <w:rsid w:val="00E3078A"/>
    <w:rsid w:val="00E312C2"/>
    <w:rsid w:val="00E31BEA"/>
    <w:rsid w:val="00E31CFB"/>
    <w:rsid w:val="00E418D3"/>
    <w:rsid w:val="00E45B58"/>
    <w:rsid w:val="00E47DEA"/>
    <w:rsid w:val="00E53354"/>
    <w:rsid w:val="00E56262"/>
    <w:rsid w:val="00E61533"/>
    <w:rsid w:val="00E62AAD"/>
    <w:rsid w:val="00E64714"/>
    <w:rsid w:val="00E66A4C"/>
    <w:rsid w:val="00E722DE"/>
    <w:rsid w:val="00E73559"/>
    <w:rsid w:val="00E75D0A"/>
    <w:rsid w:val="00E77800"/>
    <w:rsid w:val="00E8034E"/>
    <w:rsid w:val="00E823A5"/>
    <w:rsid w:val="00E917C4"/>
    <w:rsid w:val="00E94790"/>
    <w:rsid w:val="00E94C33"/>
    <w:rsid w:val="00E971AE"/>
    <w:rsid w:val="00EA39D3"/>
    <w:rsid w:val="00EA7E5E"/>
    <w:rsid w:val="00EB04F8"/>
    <w:rsid w:val="00EB1670"/>
    <w:rsid w:val="00EB2653"/>
    <w:rsid w:val="00EC4B14"/>
    <w:rsid w:val="00ED04C1"/>
    <w:rsid w:val="00ED6AA9"/>
    <w:rsid w:val="00EE244E"/>
    <w:rsid w:val="00EE37F5"/>
    <w:rsid w:val="00EF7973"/>
    <w:rsid w:val="00F0228A"/>
    <w:rsid w:val="00F1019F"/>
    <w:rsid w:val="00F136FE"/>
    <w:rsid w:val="00F169B1"/>
    <w:rsid w:val="00F20F3D"/>
    <w:rsid w:val="00F21E33"/>
    <w:rsid w:val="00F30923"/>
    <w:rsid w:val="00F334DB"/>
    <w:rsid w:val="00F33D83"/>
    <w:rsid w:val="00F37E6B"/>
    <w:rsid w:val="00F428B6"/>
    <w:rsid w:val="00F44B9E"/>
    <w:rsid w:val="00F47359"/>
    <w:rsid w:val="00F529F9"/>
    <w:rsid w:val="00F54BD2"/>
    <w:rsid w:val="00F56693"/>
    <w:rsid w:val="00F571D8"/>
    <w:rsid w:val="00F679E1"/>
    <w:rsid w:val="00F716E8"/>
    <w:rsid w:val="00F72257"/>
    <w:rsid w:val="00F80A4D"/>
    <w:rsid w:val="00F80FF3"/>
    <w:rsid w:val="00F81973"/>
    <w:rsid w:val="00F82DE2"/>
    <w:rsid w:val="00F90E68"/>
    <w:rsid w:val="00F93AC2"/>
    <w:rsid w:val="00F93E3A"/>
    <w:rsid w:val="00F94E2A"/>
    <w:rsid w:val="00F97D71"/>
    <w:rsid w:val="00FA383F"/>
    <w:rsid w:val="00FA70EB"/>
    <w:rsid w:val="00FB0B8F"/>
    <w:rsid w:val="00FB5A2A"/>
    <w:rsid w:val="00FB5EA8"/>
    <w:rsid w:val="00FB767B"/>
    <w:rsid w:val="00FB769F"/>
    <w:rsid w:val="00FE0F74"/>
    <w:rsid w:val="00FE1BC2"/>
    <w:rsid w:val="00FE52A7"/>
    <w:rsid w:val="00FE6222"/>
    <w:rsid w:val="00FF1024"/>
    <w:rsid w:val="00FF36DB"/>
    <w:rsid w:val="00FF77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C3126A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74C"/>
    <w:rPr>
      <w:sz w:val="24"/>
      <w:szCs w:val="24"/>
    </w:rPr>
  </w:style>
  <w:style w:type="paragraph" w:styleId="Heading1">
    <w:name w:val="heading 1"/>
    <w:basedOn w:val="Normal"/>
    <w:next w:val="Normal"/>
    <w:link w:val="Heading1Char"/>
    <w:uiPriority w:val="9"/>
    <w:qFormat/>
    <w:rsid w:val="00BD044B"/>
    <w:pPr>
      <w:keepNext/>
      <w:spacing w:before="240" w:after="60"/>
      <w:outlineLvl w:val="0"/>
    </w:pPr>
    <w:rPr>
      <w:rFonts w:ascii="Calibri" w:eastAsia="MS Gothic" w:hAnsi="Calibri"/>
      <w:b/>
      <w:bCs/>
      <w:kern w:val="32"/>
      <w:sz w:val="32"/>
      <w:szCs w:val="32"/>
    </w:rPr>
  </w:style>
  <w:style w:type="paragraph" w:styleId="Heading2">
    <w:name w:val="heading 2"/>
    <w:basedOn w:val="Normal"/>
    <w:next w:val="Normal"/>
    <w:link w:val="Heading2Char"/>
    <w:uiPriority w:val="9"/>
    <w:unhideWhenUsed/>
    <w:qFormat/>
    <w:rsid w:val="00BD044B"/>
    <w:pPr>
      <w:keepNext/>
      <w:spacing w:before="240" w:after="60"/>
      <w:outlineLvl w:val="1"/>
    </w:pPr>
    <w:rPr>
      <w:rFonts w:ascii="Calibri" w:eastAsia="MS Gothic" w:hAnsi="Calibri"/>
      <w:b/>
      <w:bCs/>
      <w:i/>
      <w:iCs/>
      <w:sz w:val="28"/>
      <w:szCs w:val="28"/>
    </w:rPr>
  </w:style>
  <w:style w:type="paragraph" w:styleId="Heading3">
    <w:name w:val="heading 3"/>
    <w:basedOn w:val="Normal"/>
    <w:next w:val="Normal"/>
    <w:link w:val="Heading3Char"/>
    <w:uiPriority w:val="9"/>
    <w:unhideWhenUsed/>
    <w:qFormat/>
    <w:rsid w:val="00BD044B"/>
    <w:pPr>
      <w:keepNext/>
      <w:spacing w:before="240" w:after="60"/>
      <w:outlineLvl w:val="2"/>
    </w:pPr>
    <w:rPr>
      <w:rFonts w:ascii="Calibri" w:eastAsia="MS Gothic" w:hAnsi="Calibri"/>
      <w:b/>
      <w:bCs/>
      <w:sz w:val="26"/>
      <w:szCs w:val="26"/>
    </w:rPr>
  </w:style>
  <w:style w:type="paragraph" w:styleId="Heading4">
    <w:name w:val="heading 4"/>
    <w:basedOn w:val="Normal"/>
    <w:next w:val="Normal"/>
    <w:link w:val="Heading4Char"/>
    <w:uiPriority w:val="9"/>
    <w:unhideWhenUsed/>
    <w:qFormat/>
    <w:rsid w:val="001D380A"/>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46448"/>
    <w:rPr>
      <w:color w:val="0000FF"/>
      <w:u w:val="single"/>
    </w:rPr>
  </w:style>
  <w:style w:type="character" w:styleId="CommentReference">
    <w:name w:val="annotation reference"/>
    <w:uiPriority w:val="99"/>
    <w:semiHidden/>
    <w:unhideWhenUsed/>
    <w:rsid w:val="003B0FC6"/>
    <w:rPr>
      <w:sz w:val="16"/>
      <w:szCs w:val="16"/>
    </w:rPr>
  </w:style>
  <w:style w:type="paragraph" w:styleId="CommentText">
    <w:name w:val="annotation text"/>
    <w:basedOn w:val="Normal"/>
    <w:link w:val="CommentTextChar"/>
    <w:uiPriority w:val="99"/>
    <w:unhideWhenUsed/>
    <w:rsid w:val="003B0FC6"/>
    <w:rPr>
      <w:sz w:val="20"/>
      <w:szCs w:val="20"/>
    </w:rPr>
  </w:style>
  <w:style w:type="character" w:customStyle="1" w:styleId="CommentTextChar">
    <w:name w:val="Comment Text Char"/>
    <w:link w:val="CommentText"/>
    <w:uiPriority w:val="99"/>
    <w:rsid w:val="003B0FC6"/>
    <w:rPr>
      <w:lang w:eastAsia="en-US"/>
    </w:rPr>
  </w:style>
  <w:style w:type="paragraph" w:styleId="CommentSubject">
    <w:name w:val="annotation subject"/>
    <w:basedOn w:val="CommentText"/>
    <w:next w:val="CommentText"/>
    <w:link w:val="CommentSubjectChar"/>
    <w:uiPriority w:val="99"/>
    <w:semiHidden/>
    <w:unhideWhenUsed/>
    <w:rsid w:val="003B0FC6"/>
    <w:rPr>
      <w:b/>
      <w:bCs/>
    </w:rPr>
  </w:style>
  <w:style w:type="character" w:customStyle="1" w:styleId="CommentSubjectChar">
    <w:name w:val="Comment Subject Char"/>
    <w:link w:val="CommentSubject"/>
    <w:uiPriority w:val="99"/>
    <w:semiHidden/>
    <w:rsid w:val="003B0FC6"/>
    <w:rPr>
      <w:b/>
      <w:bCs/>
      <w:lang w:eastAsia="en-US"/>
    </w:rPr>
  </w:style>
  <w:style w:type="paragraph" w:styleId="BalloonText">
    <w:name w:val="Balloon Text"/>
    <w:basedOn w:val="Normal"/>
    <w:link w:val="BalloonTextChar"/>
    <w:uiPriority w:val="99"/>
    <w:semiHidden/>
    <w:unhideWhenUsed/>
    <w:rsid w:val="003B0FC6"/>
    <w:rPr>
      <w:rFonts w:ascii="Tahoma" w:hAnsi="Tahoma" w:cs="Tahoma"/>
      <w:sz w:val="16"/>
      <w:szCs w:val="16"/>
    </w:rPr>
  </w:style>
  <w:style w:type="character" w:customStyle="1" w:styleId="BalloonTextChar">
    <w:name w:val="Balloon Text Char"/>
    <w:link w:val="BalloonText"/>
    <w:uiPriority w:val="99"/>
    <w:semiHidden/>
    <w:rsid w:val="003B0FC6"/>
    <w:rPr>
      <w:rFonts w:ascii="Tahoma" w:hAnsi="Tahoma" w:cs="Tahoma"/>
      <w:sz w:val="16"/>
      <w:szCs w:val="16"/>
      <w:lang w:eastAsia="en-US"/>
    </w:rPr>
  </w:style>
  <w:style w:type="paragraph" w:styleId="TOC1">
    <w:name w:val="toc 1"/>
    <w:basedOn w:val="Normal"/>
    <w:next w:val="Normal"/>
    <w:autoRedefine/>
    <w:uiPriority w:val="39"/>
    <w:unhideWhenUsed/>
    <w:rsid w:val="00730B48"/>
    <w:pPr>
      <w:spacing w:before="120"/>
    </w:pPr>
    <w:rPr>
      <w:b/>
      <w:sz w:val="22"/>
      <w:szCs w:val="22"/>
    </w:rPr>
  </w:style>
  <w:style w:type="paragraph" w:styleId="TOC2">
    <w:name w:val="toc 2"/>
    <w:basedOn w:val="Normal"/>
    <w:next w:val="Normal"/>
    <w:autoRedefine/>
    <w:uiPriority w:val="39"/>
    <w:unhideWhenUsed/>
    <w:rsid w:val="00730B48"/>
    <w:pPr>
      <w:ind w:left="240"/>
    </w:pPr>
    <w:rPr>
      <w:i/>
      <w:sz w:val="22"/>
      <w:szCs w:val="22"/>
    </w:rPr>
  </w:style>
  <w:style w:type="paragraph" w:styleId="TOC3">
    <w:name w:val="toc 3"/>
    <w:basedOn w:val="Normal"/>
    <w:next w:val="Normal"/>
    <w:autoRedefine/>
    <w:uiPriority w:val="39"/>
    <w:unhideWhenUsed/>
    <w:rsid w:val="00730B48"/>
    <w:pPr>
      <w:ind w:left="480"/>
    </w:pPr>
    <w:rPr>
      <w:sz w:val="22"/>
      <w:szCs w:val="22"/>
    </w:rPr>
  </w:style>
  <w:style w:type="paragraph" w:styleId="TOC4">
    <w:name w:val="toc 4"/>
    <w:basedOn w:val="Normal"/>
    <w:next w:val="Normal"/>
    <w:autoRedefine/>
    <w:uiPriority w:val="39"/>
    <w:unhideWhenUsed/>
    <w:rsid w:val="00730B48"/>
    <w:pPr>
      <w:ind w:left="720"/>
    </w:pPr>
    <w:rPr>
      <w:sz w:val="20"/>
      <w:szCs w:val="20"/>
    </w:rPr>
  </w:style>
  <w:style w:type="paragraph" w:styleId="TOC5">
    <w:name w:val="toc 5"/>
    <w:basedOn w:val="Normal"/>
    <w:next w:val="Normal"/>
    <w:autoRedefine/>
    <w:uiPriority w:val="39"/>
    <w:unhideWhenUsed/>
    <w:rsid w:val="00730B48"/>
    <w:pPr>
      <w:ind w:left="960"/>
    </w:pPr>
    <w:rPr>
      <w:sz w:val="20"/>
      <w:szCs w:val="20"/>
    </w:rPr>
  </w:style>
  <w:style w:type="paragraph" w:styleId="TOC6">
    <w:name w:val="toc 6"/>
    <w:basedOn w:val="Normal"/>
    <w:next w:val="Normal"/>
    <w:autoRedefine/>
    <w:uiPriority w:val="39"/>
    <w:unhideWhenUsed/>
    <w:rsid w:val="00730B48"/>
    <w:pPr>
      <w:ind w:left="1200"/>
    </w:pPr>
    <w:rPr>
      <w:sz w:val="20"/>
      <w:szCs w:val="20"/>
    </w:rPr>
  </w:style>
  <w:style w:type="paragraph" w:styleId="TOC7">
    <w:name w:val="toc 7"/>
    <w:basedOn w:val="Normal"/>
    <w:next w:val="Normal"/>
    <w:autoRedefine/>
    <w:uiPriority w:val="39"/>
    <w:unhideWhenUsed/>
    <w:rsid w:val="00730B48"/>
    <w:pPr>
      <w:ind w:left="1440"/>
    </w:pPr>
    <w:rPr>
      <w:sz w:val="20"/>
      <w:szCs w:val="20"/>
    </w:rPr>
  </w:style>
  <w:style w:type="paragraph" w:styleId="TOC8">
    <w:name w:val="toc 8"/>
    <w:basedOn w:val="Normal"/>
    <w:next w:val="Normal"/>
    <w:autoRedefine/>
    <w:uiPriority w:val="39"/>
    <w:unhideWhenUsed/>
    <w:rsid w:val="00730B48"/>
    <w:pPr>
      <w:ind w:left="1680"/>
    </w:pPr>
    <w:rPr>
      <w:sz w:val="20"/>
      <w:szCs w:val="20"/>
    </w:rPr>
  </w:style>
  <w:style w:type="paragraph" w:styleId="TOC9">
    <w:name w:val="toc 9"/>
    <w:basedOn w:val="Normal"/>
    <w:next w:val="Normal"/>
    <w:autoRedefine/>
    <w:uiPriority w:val="39"/>
    <w:unhideWhenUsed/>
    <w:rsid w:val="00730B48"/>
    <w:pPr>
      <w:ind w:left="1920"/>
    </w:pPr>
    <w:rPr>
      <w:sz w:val="20"/>
      <w:szCs w:val="20"/>
    </w:rPr>
  </w:style>
  <w:style w:type="character" w:customStyle="1" w:styleId="Heading1Char">
    <w:name w:val="Heading 1 Char"/>
    <w:link w:val="Heading1"/>
    <w:uiPriority w:val="9"/>
    <w:rsid w:val="00BD044B"/>
    <w:rPr>
      <w:rFonts w:ascii="Calibri" w:eastAsia="MS Gothic" w:hAnsi="Calibri" w:cs="Times New Roman"/>
      <w:b/>
      <w:bCs/>
      <w:kern w:val="32"/>
      <w:sz w:val="32"/>
      <w:szCs w:val="32"/>
    </w:rPr>
  </w:style>
  <w:style w:type="character" w:customStyle="1" w:styleId="Heading2Char">
    <w:name w:val="Heading 2 Char"/>
    <w:link w:val="Heading2"/>
    <w:uiPriority w:val="9"/>
    <w:rsid w:val="00BD044B"/>
    <w:rPr>
      <w:rFonts w:ascii="Calibri" w:eastAsia="MS Gothic" w:hAnsi="Calibri" w:cs="Times New Roman"/>
      <w:b/>
      <w:bCs/>
      <w:i/>
      <w:iCs/>
      <w:sz w:val="28"/>
      <w:szCs w:val="28"/>
    </w:rPr>
  </w:style>
  <w:style w:type="character" w:customStyle="1" w:styleId="Heading3Char">
    <w:name w:val="Heading 3 Char"/>
    <w:link w:val="Heading3"/>
    <w:uiPriority w:val="9"/>
    <w:rsid w:val="00BD044B"/>
    <w:rPr>
      <w:rFonts w:ascii="Calibri" w:eastAsia="MS Gothic" w:hAnsi="Calibri" w:cs="Times New Roman"/>
      <w:b/>
      <w:bCs/>
      <w:sz w:val="26"/>
      <w:szCs w:val="26"/>
    </w:rPr>
  </w:style>
  <w:style w:type="paragraph" w:styleId="Footer">
    <w:name w:val="footer"/>
    <w:basedOn w:val="Normal"/>
    <w:link w:val="FooterChar"/>
    <w:uiPriority w:val="99"/>
    <w:unhideWhenUsed/>
    <w:rsid w:val="006B3CD6"/>
    <w:pPr>
      <w:tabs>
        <w:tab w:val="center" w:pos="4320"/>
        <w:tab w:val="right" w:pos="8640"/>
      </w:tabs>
    </w:pPr>
  </w:style>
  <w:style w:type="character" w:customStyle="1" w:styleId="FooterChar">
    <w:name w:val="Footer Char"/>
    <w:link w:val="Footer"/>
    <w:uiPriority w:val="99"/>
    <w:rsid w:val="006B3CD6"/>
    <w:rPr>
      <w:sz w:val="24"/>
      <w:szCs w:val="24"/>
    </w:rPr>
  </w:style>
  <w:style w:type="character" w:styleId="PageNumber">
    <w:name w:val="page number"/>
    <w:uiPriority w:val="99"/>
    <w:semiHidden/>
    <w:unhideWhenUsed/>
    <w:rsid w:val="006B3CD6"/>
  </w:style>
  <w:style w:type="character" w:customStyle="1" w:styleId="Heading4Char">
    <w:name w:val="Heading 4 Char"/>
    <w:link w:val="Heading4"/>
    <w:uiPriority w:val="9"/>
    <w:rsid w:val="001D380A"/>
    <w:rPr>
      <w:rFonts w:ascii="Cambria" w:eastAsia="MS Mincho" w:hAnsi="Cambria" w:cs="Times New Roman"/>
      <w:b/>
      <w:bCs/>
      <w:sz w:val="28"/>
      <w:szCs w:val="28"/>
    </w:rPr>
  </w:style>
  <w:style w:type="paragraph" w:styleId="Header">
    <w:name w:val="header"/>
    <w:basedOn w:val="Normal"/>
    <w:link w:val="HeaderChar"/>
    <w:uiPriority w:val="99"/>
    <w:unhideWhenUsed/>
    <w:rsid w:val="006C0FA4"/>
    <w:pPr>
      <w:tabs>
        <w:tab w:val="center" w:pos="4320"/>
        <w:tab w:val="right" w:pos="8640"/>
      </w:tabs>
    </w:pPr>
  </w:style>
  <w:style w:type="character" w:customStyle="1" w:styleId="HeaderChar">
    <w:name w:val="Header Char"/>
    <w:basedOn w:val="DefaultParagraphFont"/>
    <w:link w:val="Header"/>
    <w:uiPriority w:val="99"/>
    <w:rsid w:val="006C0FA4"/>
    <w:rPr>
      <w:sz w:val="24"/>
      <w:szCs w:val="24"/>
    </w:rPr>
  </w:style>
  <w:style w:type="character" w:styleId="FollowedHyperlink">
    <w:name w:val="FollowedHyperlink"/>
    <w:basedOn w:val="DefaultParagraphFont"/>
    <w:uiPriority w:val="99"/>
    <w:semiHidden/>
    <w:unhideWhenUsed/>
    <w:rsid w:val="000E1E70"/>
    <w:rPr>
      <w:color w:val="800080" w:themeColor="followedHyperlink"/>
      <w:u w:val="single"/>
    </w:rPr>
  </w:style>
  <w:style w:type="paragraph" w:styleId="NormalWeb">
    <w:name w:val="Normal (Web)"/>
    <w:basedOn w:val="Normal"/>
    <w:uiPriority w:val="99"/>
    <w:semiHidden/>
    <w:unhideWhenUsed/>
    <w:rsid w:val="002F1075"/>
    <w:pPr>
      <w:spacing w:before="100" w:beforeAutospacing="1" w:after="100" w:afterAutospacing="1"/>
    </w:pPr>
    <w:rPr>
      <w:rFonts w:ascii="Times" w:eastAsiaTheme="minorEastAsia" w:hAnsi="Times"/>
      <w:sz w:val="20"/>
      <w:szCs w:val="20"/>
    </w:rPr>
  </w:style>
  <w:style w:type="paragraph" w:customStyle="1" w:styleId="EndNoteBibliographyTitle">
    <w:name w:val="EndNote Bibliography Title"/>
    <w:basedOn w:val="Normal"/>
    <w:rsid w:val="0005374B"/>
    <w:pPr>
      <w:jc w:val="center"/>
    </w:pPr>
    <w:rPr>
      <w:lang w:val="en-US"/>
    </w:rPr>
  </w:style>
  <w:style w:type="paragraph" w:customStyle="1" w:styleId="EndNoteBibliography">
    <w:name w:val="EndNote Bibliography"/>
    <w:basedOn w:val="Normal"/>
    <w:link w:val="EndNoteBibliographyChar"/>
    <w:rsid w:val="0005374B"/>
    <w:rPr>
      <w:lang w:val="en-US"/>
    </w:rPr>
  </w:style>
  <w:style w:type="character" w:customStyle="1" w:styleId="highlight">
    <w:name w:val="highlight"/>
    <w:basedOn w:val="DefaultParagraphFont"/>
    <w:rsid w:val="006F3931"/>
    <w:rPr>
      <w:rFonts w:cs="Times New Roman"/>
    </w:rPr>
  </w:style>
  <w:style w:type="character" w:customStyle="1" w:styleId="EndNoteBibliographyChar">
    <w:name w:val="EndNote Bibliography Char"/>
    <w:basedOn w:val="DefaultParagraphFont"/>
    <w:link w:val="EndNoteBibliography"/>
    <w:rsid w:val="006F3931"/>
    <w:rPr>
      <w:sz w:val="24"/>
      <w:szCs w:val="24"/>
      <w:lang w:val="en-US"/>
    </w:rPr>
  </w:style>
  <w:style w:type="character" w:customStyle="1" w:styleId="highwire-cite-metadata-journal">
    <w:name w:val="highwire-cite-metadata-journal"/>
    <w:basedOn w:val="DefaultParagraphFont"/>
    <w:rsid w:val="00545FC9"/>
    <w:rPr>
      <w:sz w:val="24"/>
      <w:szCs w:val="24"/>
      <w:bdr w:val="none" w:sz="0" w:space="0" w:color="auto" w:frame="1"/>
      <w:vertAlign w:val="baseline"/>
    </w:rPr>
  </w:style>
  <w:style w:type="character" w:customStyle="1" w:styleId="highwire-cite-metadata-date">
    <w:name w:val="highwire-cite-metadata-date"/>
    <w:basedOn w:val="DefaultParagraphFont"/>
    <w:rsid w:val="00545FC9"/>
    <w:rPr>
      <w:sz w:val="24"/>
      <w:szCs w:val="24"/>
      <w:bdr w:val="none" w:sz="0" w:space="0" w:color="auto" w:frame="1"/>
      <w:vertAlign w:val="baseline"/>
    </w:rPr>
  </w:style>
  <w:style w:type="character" w:customStyle="1" w:styleId="highwire-cite-metadata-volume-pages">
    <w:name w:val="highwire-cite-metadata-volume-pages"/>
    <w:basedOn w:val="DefaultParagraphFont"/>
    <w:rsid w:val="00545FC9"/>
    <w:rPr>
      <w:sz w:val="24"/>
      <w:szCs w:val="24"/>
      <w:bdr w:val="none" w:sz="0" w:space="0" w:color="auto" w:frame="1"/>
      <w:vertAlign w:val="baseline"/>
    </w:rPr>
  </w:style>
  <w:style w:type="character" w:customStyle="1" w:styleId="highwire-cite-metadata-doi">
    <w:name w:val="highwire-cite-metadata-doi"/>
    <w:basedOn w:val="DefaultParagraphFont"/>
    <w:rsid w:val="00545FC9"/>
    <w:rPr>
      <w:sz w:val="24"/>
      <w:szCs w:val="24"/>
      <w:bdr w:val="none" w:sz="0" w:space="0" w:color="auto" w:frame="1"/>
      <w:vertAlign w:val="baseline"/>
    </w:rPr>
  </w:style>
  <w:style w:type="character" w:customStyle="1" w:styleId="slug-vol">
    <w:name w:val="slug-vol"/>
    <w:basedOn w:val="DefaultParagraphFont"/>
    <w:rsid w:val="00545FC9"/>
  </w:style>
  <w:style w:type="character" w:customStyle="1" w:styleId="slug-issue">
    <w:name w:val="slug-issue"/>
    <w:basedOn w:val="DefaultParagraphFont"/>
    <w:rsid w:val="00545FC9"/>
  </w:style>
  <w:style w:type="character" w:customStyle="1" w:styleId="slug-doi">
    <w:name w:val="slug-doi"/>
    <w:basedOn w:val="DefaultParagraphFont"/>
    <w:rsid w:val="00545FC9"/>
  </w:style>
  <w:style w:type="paragraph" w:styleId="ListParagraph">
    <w:name w:val="List Paragraph"/>
    <w:basedOn w:val="Normal"/>
    <w:uiPriority w:val="34"/>
    <w:qFormat/>
    <w:rsid w:val="00E75D0A"/>
    <w:pPr>
      <w:spacing w:after="200" w:line="276" w:lineRule="auto"/>
      <w:ind w:left="720"/>
      <w:contextualSpacing/>
    </w:pPr>
    <w:rPr>
      <w:rFonts w:asciiTheme="minorHAnsi" w:eastAsiaTheme="minorHAnsi" w:hAnsiTheme="minorHAnsi" w:cstheme="minorBidi"/>
      <w:sz w:val="22"/>
      <w:szCs w:val="22"/>
    </w:rPr>
  </w:style>
  <w:style w:type="paragraph" w:styleId="Revision">
    <w:name w:val="Revision"/>
    <w:hidden/>
    <w:uiPriority w:val="99"/>
    <w:semiHidden/>
    <w:rsid w:val="007A064C"/>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74C"/>
    <w:rPr>
      <w:sz w:val="24"/>
      <w:szCs w:val="24"/>
    </w:rPr>
  </w:style>
  <w:style w:type="paragraph" w:styleId="Heading1">
    <w:name w:val="heading 1"/>
    <w:basedOn w:val="Normal"/>
    <w:next w:val="Normal"/>
    <w:link w:val="Heading1Char"/>
    <w:uiPriority w:val="9"/>
    <w:qFormat/>
    <w:rsid w:val="00BD044B"/>
    <w:pPr>
      <w:keepNext/>
      <w:spacing w:before="240" w:after="60"/>
      <w:outlineLvl w:val="0"/>
    </w:pPr>
    <w:rPr>
      <w:rFonts w:ascii="Calibri" w:eastAsia="MS Gothic" w:hAnsi="Calibri"/>
      <w:b/>
      <w:bCs/>
      <w:kern w:val="32"/>
      <w:sz w:val="32"/>
      <w:szCs w:val="32"/>
    </w:rPr>
  </w:style>
  <w:style w:type="paragraph" w:styleId="Heading2">
    <w:name w:val="heading 2"/>
    <w:basedOn w:val="Normal"/>
    <w:next w:val="Normal"/>
    <w:link w:val="Heading2Char"/>
    <w:uiPriority w:val="9"/>
    <w:unhideWhenUsed/>
    <w:qFormat/>
    <w:rsid w:val="00BD044B"/>
    <w:pPr>
      <w:keepNext/>
      <w:spacing w:before="240" w:after="60"/>
      <w:outlineLvl w:val="1"/>
    </w:pPr>
    <w:rPr>
      <w:rFonts w:ascii="Calibri" w:eastAsia="MS Gothic" w:hAnsi="Calibri"/>
      <w:b/>
      <w:bCs/>
      <w:i/>
      <w:iCs/>
      <w:sz w:val="28"/>
      <w:szCs w:val="28"/>
    </w:rPr>
  </w:style>
  <w:style w:type="paragraph" w:styleId="Heading3">
    <w:name w:val="heading 3"/>
    <w:basedOn w:val="Normal"/>
    <w:next w:val="Normal"/>
    <w:link w:val="Heading3Char"/>
    <w:uiPriority w:val="9"/>
    <w:unhideWhenUsed/>
    <w:qFormat/>
    <w:rsid w:val="00BD044B"/>
    <w:pPr>
      <w:keepNext/>
      <w:spacing w:before="240" w:after="60"/>
      <w:outlineLvl w:val="2"/>
    </w:pPr>
    <w:rPr>
      <w:rFonts w:ascii="Calibri" w:eastAsia="MS Gothic" w:hAnsi="Calibri"/>
      <w:b/>
      <w:bCs/>
      <w:sz w:val="26"/>
      <w:szCs w:val="26"/>
    </w:rPr>
  </w:style>
  <w:style w:type="paragraph" w:styleId="Heading4">
    <w:name w:val="heading 4"/>
    <w:basedOn w:val="Normal"/>
    <w:next w:val="Normal"/>
    <w:link w:val="Heading4Char"/>
    <w:uiPriority w:val="9"/>
    <w:unhideWhenUsed/>
    <w:qFormat/>
    <w:rsid w:val="001D380A"/>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46448"/>
    <w:rPr>
      <w:color w:val="0000FF"/>
      <w:u w:val="single"/>
    </w:rPr>
  </w:style>
  <w:style w:type="character" w:styleId="CommentReference">
    <w:name w:val="annotation reference"/>
    <w:uiPriority w:val="99"/>
    <w:semiHidden/>
    <w:unhideWhenUsed/>
    <w:rsid w:val="003B0FC6"/>
    <w:rPr>
      <w:sz w:val="16"/>
      <w:szCs w:val="16"/>
    </w:rPr>
  </w:style>
  <w:style w:type="paragraph" w:styleId="CommentText">
    <w:name w:val="annotation text"/>
    <w:basedOn w:val="Normal"/>
    <w:link w:val="CommentTextChar"/>
    <w:uiPriority w:val="99"/>
    <w:unhideWhenUsed/>
    <w:rsid w:val="003B0FC6"/>
    <w:rPr>
      <w:sz w:val="20"/>
      <w:szCs w:val="20"/>
    </w:rPr>
  </w:style>
  <w:style w:type="character" w:customStyle="1" w:styleId="CommentTextChar">
    <w:name w:val="Comment Text Char"/>
    <w:link w:val="CommentText"/>
    <w:uiPriority w:val="99"/>
    <w:rsid w:val="003B0FC6"/>
    <w:rPr>
      <w:lang w:eastAsia="en-US"/>
    </w:rPr>
  </w:style>
  <w:style w:type="paragraph" w:styleId="CommentSubject">
    <w:name w:val="annotation subject"/>
    <w:basedOn w:val="CommentText"/>
    <w:next w:val="CommentText"/>
    <w:link w:val="CommentSubjectChar"/>
    <w:uiPriority w:val="99"/>
    <w:semiHidden/>
    <w:unhideWhenUsed/>
    <w:rsid w:val="003B0FC6"/>
    <w:rPr>
      <w:b/>
      <w:bCs/>
    </w:rPr>
  </w:style>
  <w:style w:type="character" w:customStyle="1" w:styleId="CommentSubjectChar">
    <w:name w:val="Comment Subject Char"/>
    <w:link w:val="CommentSubject"/>
    <w:uiPriority w:val="99"/>
    <w:semiHidden/>
    <w:rsid w:val="003B0FC6"/>
    <w:rPr>
      <w:b/>
      <w:bCs/>
      <w:lang w:eastAsia="en-US"/>
    </w:rPr>
  </w:style>
  <w:style w:type="paragraph" w:styleId="BalloonText">
    <w:name w:val="Balloon Text"/>
    <w:basedOn w:val="Normal"/>
    <w:link w:val="BalloonTextChar"/>
    <w:uiPriority w:val="99"/>
    <w:semiHidden/>
    <w:unhideWhenUsed/>
    <w:rsid w:val="003B0FC6"/>
    <w:rPr>
      <w:rFonts w:ascii="Tahoma" w:hAnsi="Tahoma" w:cs="Tahoma"/>
      <w:sz w:val="16"/>
      <w:szCs w:val="16"/>
    </w:rPr>
  </w:style>
  <w:style w:type="character" w:customStyle="1" w:styleId="BalloonTextChar">
    <w:name w:val="Balloon Text Char"/>
    <w:link w:val="BalloonText"/>
    <w:uiPriority w:val="99"/>
    <w:semiHidden/>
    <w:rsid w:val="003B0FC6"/>
    <w:rPr>
      <w:rFonts w:ascii="Tahoma" w:hAnsi="Tahoma" w:cs="Tahoma"/>
      <w:sz w:val="16"/>
      <w:szCs w:val="16"/>
      <w:lang w:eastAsia="en-US"/>
    </w:rPr>
  </w:style>
  <w:style w:type="paragraph" w:styleId="TOC1">
    <w:name w:val="toc 1"/>
    <w:basedOn w:val="Normal"/>
    <w:next w:val="Normal"/>
    <w:autoRedefine/>
    <w:uiPriority w:val="39"/>
    <w:unhideWhenUsed/>
    <w:rsid w:val="00730B48"/>
    <w:pPr>
      <w:spacing w:before="120"/>
    </w:pPr>
    <w:rPr>
      <w:b/>
      <w:sz w:val="22"/>
      <w:szCs w:val="22"/>
    </w:rPr>
  </w:style>
  <w:style w:type="paragraph" w:styleId="TOC2">
    <w:name w:val="toc 2"/>
    <w:basedOn w:val="Normal"/>
    <w:next w:val="Normal"/>
    <w:autoRedefine/>
    <w:uiPriority w:val="39"/>
    <w:unhideWhenUsed/>
    <w:rsid w:val="00730B48"/>
    <w:pPr>
      <w:ind w:left="240"/>
    </w:pPr>
    <w:rPr>
      <w:i/>
      <w:sz w:val="22"/>
      <w:szCs w:val="22"/>
    </w:rPr>
  </w:style>
  <w:style w:type="paragraph" w:styleId="TOC3">
    <w:name w:val="toc 3"/>
    <w:basedOn w:val="Normal"/>
    <w:next w:val="Normal"/>
    <w:autoRedefine/>
    <w:uiPriority w:val="39"/>
    <w:unhideWhenUsed/>
    <w:rsid w:val="00730B48"/>
    <w:pPr>
      <w:ind w:left="480"/>
    </w:pPr>
    <w:rPr>
      <w:sz w:val="22"/>
      <w:szCs w:val="22"/>
    </w:rPr>
  </w:style>
  <w:style w:type="paragraph" w:styleId="TOC4">
    <w:name w:val="toc 4"/>
    <w:basedOn w:val="Normal"/>
    <w:next w:val="Normal"/>
    <w:autoRedefine/>
    <w:uiPriority w:val="39"/>
    <w:unhideWhenUsed/>
    <w:rsid w:val="00730B48"/>
    <w:pPr>
      <w:ind w:left="720"/>
    </w:pPr>
    <w:rPr>
      <w:sz w:val="20"/>
      <w:szCs w:val="20"/>
    </w:rPr>
  </w:style>
  <w:style w:type="paragraph" w:styleId="TOC5">
    <w:name w:val="toc 5"/>
    <w:basedOn w:val="Normal"/>
    <w:next w:val="Normal"/>
    <w:autoRedefine/>
    <w:uiPriority w:val="39"/>
    <w:unhideWhenUsed/>
    <w:rsid w:val="00730B48"/>
    <w:pPr>
      <w:ind w:left="960"/>
    </w:pPr>
    <w:rPr>
      <w:sz w:val="20"/>
      <w:szCs w:val="20"/>
    </w:rPr>
  </w:style>
  <w:style w:type="paragraph" w:styleId="TOC6">
    <w:name w:val="toc 6"/>
    <w:basedOn w:val="Normal"/>
    <w:next w:val="Normal"/>
    <w:autoRedefine/>
    <w:uiPriority w:val="39"/>
    <w:unhideWhenUsed/>
    <w:rsid w:val="00730B48"/>
    <w:pPr>
      <w:ind w:left="1200"/>
    </w:pPr>
    <w:rPr>
      <w:sz w:val="20"/>
      <w:szCs w:val="20"/>
    </w:rPr>
  </w:style>
  <w:style w:type="paragraph" w:styleId="TOC7">
    <w:name w:val="toc 7"/>
    <w:basedOn w:val="Normal"/>
    <w:next w:val="Normal"/>
    <w:autoRedefine/>
    <w:uiPriority w:val="39"/>
    <w:unhideWhenUsed/>
    <w:rsid w:val="00730B48"/>
    <w:pPr>
      <w:ind w:left="1440"/>
    </w:pPr>
    <w:rPr>
      <w:sz w:val="20"/>
      <w:szCs w:val="20"/>
    </w:rPr>
  </w:style>
  <w:style w:type="paragraph" w:styleId="TOC8">
    <w:name w:val="toc 8"/>
    <w:basedOn w:val="Normal"/>
    <w:next w:val="Normal"/>
    <w:autoRedefine/>
    <w:uiPriority w:val="39"/>
    <w:unhideWhenUsed/>
    <w:rsid w:val="00730B48"/>
    <w:pPr>
      <w:ind w:left="1680"/>
    </w:pPr>
    <w:rPr>
      <w:sz w:val="20"/>
      <w:szCs w:val="20"/>
    </w:rPr>
  </w:style>
  <w:style w:type="paragraph" w:styleId="TOC9">
    <w:name w:val="toc 9"/>
    <w:basedOn w:val="Normal"/>
    <w:next w:val="Normal"/>
    <w:autoRedefine/>
    <w:uiPriority w:val="39"/>
    <w:unhideWhenUsed/>
    <w:rsid w:val="00730B48"/>
    <w:pPr>
      <w:ind w:left="1920"/>
    </w:pPr>
    <w:rPr>
      <w:sz w:val="20"/>
      <w:szCs w:val="20"/>
    </w:rPr>
  </w:style>
  <w:style w:type="character" w:customStyle="1" w:styleId="Heading1Char">
    <w:name w:val="Heading 1 Char"/>
    <w:link w:val="Heading1"/>
    <w:uiPriority w:val="9"/>
    <w:rsid w:val="00BD044B"/>
    <w:rPr>
      <w:rFonts w:ascii="Calibri" w:eastAsia="MS Gothic" w:hAnsi="Calibri" w:cs="Times New Roman"/>
      <w:b/>
      <w:bCs/>
      <w:kern w:val="32"/>
      <w:sz w:val="32"/>
      <w:szCs w:val="32"/>
    </w:rPr>
  </w:style>
  <w:style w:type="character" w:customStyle="1" w:styleId="Heading2Char">
    <w:name w:val="Heading 2 Char"/>
    <w:link w:val="Heading2"/>
    <w:uiPriority w:val="9"/>
    <w:rsid w:val="00BD044B"/>
    <w:rPr>
      <w:rFonts w:ascii="Calibri" w:eastAsia="MS Gothic" w:hAnsi="Calibri" w:cs="Times New Roman"/>
      <w:b/>
      <w:bCs/>
      <w:i/>
      <w:iCs/>
      <w:sz w:val="28"/>
      <w:szCs w:val="28"/>
    </w:rPr>
  </w:style>
  <w:style w:type="character" w:customStyle="1" w:styleId="Heading3Char">
    <w:name w:val="Heading 3 Char"/>
    <w:link w:val="Heading3"/>
    <w:uiPriority w:val="9"/>
    <w:rsid w:val="00BD044B"/>
    <w:rPr>
      <w:rFonts w:ascii="Calibri" w:eastAsia="MS Gothic" w:hAnsi="Calibri" w:cs="Times New Roman"/>
      <w:b/>
      <w:bCs/>
      <w:sz w:val="26"/>
      <w:szCs w:val="26"/>
    </w:rPr>
  </w:style>
  <w:style w:type="paragraph" w:styleId="Footer">
    <w:name w:val="footer"/>
    <w:basedOn w:val="Normal"/>
    <w:link w:val="FooterChar"/>
    <w:uiPriority w:val="99"/>
    <w:unhideWhenUsed/>
    <w:rsid w:val="006B3CD6"/>
    <w:pPr>
      <w:tabs>
        <w:tab w:val="center" w:pos="4320"/>
        <w:tab w:val="right" w:pos="8640"/>
      </w:tabs>
    </w:pPr>
  </w:style>
  <w:style w:type="character" w:customStyle="1" w:styleId="FooterChar">
    <w:name w:val="Footer Char"/>
    <w:link w:val="Footer"/>
    <w:uiPriority w:val="99"/>
    <w:rsid w:val="006B3CD6"/>
    <w:rPr>
      <w:sz w:val="24"/>
      <w:szCs w:val="24"/>
    </w:rPr>
  </w:style>
  <w:style w:type="character" w:styleId="PageNumber">
    <w:name w:val="page number"/>
    <w:uiPriority w:val="99"/>
    <w:semiHidden/>
    <w:unhideWhenUsed/>
    <w:rsid w:val="006B3CD6"/>
  </w:style>
  <w:style w:type="character" w:customStyle="1" w:styleId="Heading4Char">
    <w:name w:val="Heading 4 Char"/>
    <w:link w:val="Heading4"/>
    <w:uiPriority w:val="9"/>
    <w:rsid w:val="001D380A"/>
    <w:rPr>
      <w:rFonts w:ascii="Cambria" w:eastAsia="MS Mincho" w:hAnsi="Cambria" w:cs="Times New Roman"/>
      <w:b/>
      <w:bCs/>
      <w:sz w:val="28"/>
      <w:szCs w:val="28"/>
    </w:rPr>
  </w:style>
  <w:style w:type="paragraph" w:styleId="Header">
    <w:name w:val="header"/>
    <w:basedOn w:val="Normal"/>
    <w:link w:val="HeaderChar"/>
    <w:uiPriority w:val="99"/>
    <w:unhideWhenUsed/>
    <w:rsid w:val="006C0FA4"/>
    <w:pPr>
      <w:tabs>
        <w:tab w:val="center" w:pos="4320"/>
        <w:tab w:val="right" w:pos="8640"/>
      </w:tabs>
    </w:pPr>
  </w:style>
  <w:style w:type="character" w:customStyle="1" w:styleId="HeaderChar">
    <w:name w:val="Header Char"/>
    <w:basedOn w:val="DefaultParagraphFont"/>
    <w:link w:val="Header"/>
    <w:uiPriority w:val="99"/>
    <w:rsid w:val="006C0FA4"/>
    <w:rPr>
      <w:sz w:val="24"/>
      <w:szCs w:val="24"/>
    </w:rPr>
  </w:style>
  <w:style w:type="character" w:styleId="FollowedHyperlink">
    <w:name w:val="FollowedHyperlink"/>
    <w:basedOn w:val="DefaultParagraphFont"/>
    <w:uiPriority w:val="99"/>
    <w:semiHidden/>
    <w:unhideWhenUsed/>
    <w:rsid w:val="000E1E70"/>
    <w:rPr>
      <w:color w:val="800080" w:themeColor="followedHyperlink"/>
      <w:u w:val="single"/>
    </w:rPr>
  </w:style>
  <w:style w:type="paragraph" w:styleId="NormalWeb">
    <w:name w:val="Normal (Web)"/>
    <w:basedOn w:val="Normal"/>
    <w:uiPriority w:val="99"/>
    <w:semiHidden/>
    <w:unhideWhenUsed/>
    <w:rsid w:val="002F1075"/>
    <w:pPr>
      <w:spacing w:before="100" w:beforeAutospacing="1" w:after="100" w:afterAutospacing="1"/>
    </w:pPr>
    <w:rPr>
      <w:rFonts w:ascii="Times" w:eastAsiaTheme="minorEastAsia" w:hAnsi="Times"/>
      <w:sz w:val="20"/>
      <w:szCs w:val="20"/>
    </w:rPr>
  </w:style>
  <w:style w:type="paragraph" w:customStyle="1" w:styleId="EndNoteBibliographyTitle">
    <w:name w:val="EndNote Bibliography Title"/>
    <w:basedOn w:val="Normal"/>
    <w:rsid w:val="0005374B"/>
    <w:pPr>
      <w:jc w:val="center"/>
    </w:pPr>
    <w:rPr>
      <w:lang w:val="en-US"/>
    </w:rPr>
  </w:style>
  <w:style w:type="paragraph" w:customStyle="1" w:styleId="EndNoteBibliography">
    <w:name w:val="EndNote Bibliography"/>
    <w:basedOn w:val="Normal"/>
    <w:link w:val="EndNoteBibliographyChar"/>
    <w:rsid w:val="0005374B"/>
    <w:rPr>
      <w:lang w:val="en-US"/>
    </w:rPr>
  </w:style>
  <w:style w:type="character" w:customStyle="1" w:styleId="highlight">
    <w:name w:val="highlight"/>
    <w:basedOn w:val="DefaultParagraphFont"/>
    <w:rsid w:val="006F3931"/>
    <w:rPr>
      <w:rFonts w:cs="Times New Roman"/>
    </w:rPr>
  </w:style>
  <w:style w:type="character" w:customStyle="1" w:styleId="EndNoteBibliographyChar">
    <w:name w:val="EndNote Bibliography Char"/>
    <w:basedOn w:val="DefaultParagraphFont"/>
    <w:link w:val="EndNoteBibliography"/>
    <w:rsid w:val="006F3931"/>
    <w:rPr>
      <w:sz w:val="24"/>
      <w:szCs w:val="24"/>
      <w:lang w:val="en-US"/>
    </w:rPr>
  </w:style>
  <w:style w:type="character" w:customStyle="1" w:styleId="highwire-cite-metadata-journal">
    <w:name w:val="highwire-cite-metadata-journal"/>
    <w:basedOn w:val="DefaultParagraphFont"/>
    <w:rsid w:val="00545FC9"/>
    <w:rPr>
      <w:sz w:val="24"/>
      <w:szCs w:val="24"/>
      <w:bdr w:val="none" w:sz="0" w:space="0" w:color="auto" w:frame="1"/>
      <w:vertAlign w:val="baseline"/>
    </w:rPr>
  </w:style>
  <w:style w:type="character" w:customStyle="1" w:styleId="highwire-cite-metadata-date">
    <w:name w:val="highwire-cite-metadata-date"/>
    <w:basedOn w:val="DefaultParagraphFont"/>
    <w:rsid w:val="00545FC9"/>
    <w:rPr>
      <w:sz w:val="24"/>
      <w:szCs w:val="24"/>
      <w:bdr w:val="none" w:sz="0" w:space="0" w:color="auto" w:frame="1"/>
      <w:vertAlign w:val="baseline"/>
    </w:rPr>
  </w:style>
  <w:style w:type="character" w:customStyle="1" w:styleId="highwire-cite-metadata-volume-pages">
    <w:name w:val="highwire-cite-metadata-volume-pages"/>
    <w:basedOn w:val="DefaultParagraphFont"/>
    <w:rsid w:val="00545FC9"/>
    <w:rPr>
      <w:sz w:val="24"/>
      <w:szCs w:val="24"/>
      <w:bdr w:val="none" w:sz="0" w:space="0" w:color="auto" w:frame="1"/>
      <w:vertAlign w:val="baseline"/>
    </w:rPr>
  </w:style>
  <w:style w:type="character" w:customStyle="1" w:styleId="highwire-cite-metadata-doi">
    <w:name w:val="highwire-cite-metadata-doi"/>
    <w:basedOn w:val="DefaultParagraphFont"/>
    <w:rsid w:val="00545FC9"/>
    <w:rPr>
      <w:sz w:val="24"/>
      <w:szCs w:val="24"/>
      <w:bdr w:val="none" w:sz="0" w:space="0" w:color="auto" w:frame="1"/>
      <w:vertAlign w:val="baseline"/>
    </w:rPr>
  </w:style>
  <w:style w:type="character" w:customStyle="1" w:styleId="slug-vol">
    <w:name w:val="slug-vol"/>
    <w:basedOn w:val="DefaultParagraphFont"/>
    <w:rsid w:val="00545FC9"/>
  </w:style>
  <w:style w:type="character" w:customStyle="1" w:styleId="slug-issue">
    <w:name w:val="slug-issue"/>
    <w:basedOn w:val="DefaultParagraphFont"/>
    <w:rsid w:val="00545FC9"/>
  </w:style>
  <w:style w:type="character" w:customStyle="1" w:styleId="slug-doi">
    <w:name w:val="slug-doi"/>
    <w:basedOn w:val="DefaultParagraphFont"/>
    <w:rsid w:val="00545FC9"/>
  </w:style>
  <w:style w:type="paragraph" w:styleId="ListParagraph">
    <w:name w:val="List Paragraph"/>
    <w:basedOn w:val="Normal"/>
    <w:uiPriority w:val="34"/>
    <w:qFormat/>
    <w:rsid w:val="00E75D0A"/>
    <w:pPr>
      <w:spacing w:after="200" w:line="276" w:lineRule="auto"/>
      <w:ind w:left="720"/>
      <w:contextualSpacing/>
    </w:pPr>
    <w:rPr>
      <w:rFonts w:asciiTheme="minorHAnsi" w:eastAsiaTheme="minorHAnsi" w:hAnsiTheme="minorHAnsi" w:cstheme="minorBidi"/>
      <w:sz w:val="22"/>
      <w:szCs w:val="22"/>
    </w:rPr>
  </w:style>
  <w:style w:type="paragraph" w:styleId="Revision">
    <w:name w:val="Revision"/>
    <w:hidden/>
    <w:uiPriority w:val="99"/>
    <w:semiHidden/>
    <w:rsid w:val="007A064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emf"/><Relationship Id="rId14" Type="http://schemas.openxmlformats.org/officeDocument/2006/relationships/image" Target="media/image2.png"/><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E23E20-04AA-264B-BE60-CAE523AB25FB}">
  <ds:schemaRefs>
    <ds:schemaRef ds:uri="http://schemas.openxmlformats.org/officeDocument/2006/bibliography"/>
  </ds:schemaRefs>
</ds:datastoreItem>
</file>

<file path=customXml/itemProps2.xml><?xml version="1.0" encoding="utf-8"?>
<ds:datastoreItem xmlns:ds="http://schemas.openxmlformats.org/officeDocument/2006/customXml" ds:itemID="{412636F0-BCA0-EC44-A632-60F5E5AB9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9441</Words>
  <Characters>110816</Characters>
  <Application>Microsoft Macintosh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129998</CharactersWithSpaces>
  <SharedDoc>false</SharedDoc>
  <HLinks>
    <vt:vector size="408" baseType="variant">
      <vt:variant>
        <vt:i4>4456509</vt:i4>
      </vt:variant>
      <vt:variant>
        <vt:i4>515</vt:i4>
      </vt:variant>
      <vt:variant>
        <vt:i4>0</vt:i4>
      </vt:variant>
      <vt:variant>
        <vt:i4>5</vt:i4>
      </vt:variant>
      <vt:variant>
        <vt:lpwstr/>
      </vt:variant>
      <vt:variant>
        <vt:lpwstr>_ENREF_56</vt:lpwstr>
      </vt:variant>
      <vt:variant>
        <vt:i4>4456510</vt:i4>
      </vt:variant>
      <vt:variant>
        <vt:i4>509</vt:i4>
      </vt:variant>
      <vt:variant>
        <vt:i4>0</vt:i4>
      </vt:variant>
      <vt:variant>
        <vt:i4>5</vt:i4>
      </vt:variant>
      <vt:variant>
        <vt:lpwstr/>
      </vt:variant>
      <vt:variant>
        <vt:lpwstr>_ENREF_55</vt:lpwstr>
      </vt:variant>
      <vt:variant>
        <vt:i4>4456511</vt:i4>
      </vt:variant>
      <vt:variant>
        <vt:i4>501</vt:i4>
      </vt:variant>
      <vt:variant>
        <vt:i4>0</vt:i4>
      </vt:variant>
      <vt:variant>
        <vt:i4>5</vt:i4>
      </vt:variant>
      <vt:variant>
        <vt:lpwstr/>
      </vt:variant>
      <vt:variant>
        <vt:lpwstr>_ENREF_54</vt:lpwstr>
      </vt:variant>
      <vt:variant>
        <vt:i4>4456504</vt:i4>
      </vt:variant>
      <vt:variant>
        <vt:i4>493</vt:i4>
      </vt:variant>
      <vt:variant>
        <vt:i4>0</vt:i4>
      </vt:variant>
      <vt:variant>
        <vt:i4>5</vt:i4>
      </vt:variant>
      <vt:variant>
        <vt:lpwstr/>
      </vt:variant>
      <vt:variant>
        <vt:lpwstr>_ENREF_53</vt:lpwstr>
      </vt:variant>
      <vt:variant>
        <vt:i4>4456505</vt:i4>
      </vt:variant>
      <vt:variant>
        <vt:i4>485</vt:i4>
      </vt:variant>
      <vt:variant>
        <vt:i4>0</vt:i4>
      </vt:variant>
      <vt:variant>
        <vt:i4>5</vt:i4>
      </vt:variant>
      <vt:variant>
        <vt:lpwstr/>
      </vt:variant>
      <vt:variant>
        <vt:lpwstr>_ENREF_52</vt:lpwstr>
      </vt:variant>
      <vt:variant>
        <vt:i4>4456506</vt:i4>
      </vt:variant>
      <vt:variant>
        <vt:i4>477</vt:i4>
      </vt:variant>
      <vt:variant>
        <vt:i4>0</vt:i4>
      </vt:variant>
      <vt:variant>
        <vt:i4>5</vt:i4>
      </vt:variant>
      <vt:variant>
        <vt:lpwstr/>
      </vt:variant>
      <vt:variant>
        <vt:lpwstr>_ENREF_51</vt:lpwstr>
      </vt:variant>
      <vt:variant>
        <vt:i4>4390968</vt:i4>
      </vt:variant>
      <vt:variant>
        <vt:i4>474</vt:i4>
      </vt:variant>
      <vt:variant>
        <vt:i4>0</vt:i4>
      </vt:variant>
      <vt:variant>
        <vt:i4>5</vt:i4>
      </vt:variant>
      <vt:variant>
        <vt:lpwstr/>
      </vt:variant>
      <vt:variant>
        <vt:lpwstr>_ENREF_23</vt:lpwstr>
      </vt:variant>
      <vt:variant>
        <vt:i4>4522034</vt:i4>
      </vt:variant>
      <vt:variant>
        <vt:i4>466</vt:i4>
      </vt:variant>
      <vt:variant>
        <vt:i4>0</vt:i4>
      </vt:variant>
      <vt:variant>
        <vt:i4>5</vt:i4>
      </vt:variant>
      <vt:variant>
        <vt:lpwstr/>
      </vt:variant>
      <vt:variant>
        <vt:lpwstr>_ENREF_49</vt:lpwstr>
      </vt:variant>
      <vt:variant>
        <vt:i4>4456507</vt:i4>
      </vt:variant>
      <vt:variant>
        <vt:i4>458</vt:i4>
      </vt:variant>
      <vt:variant>
        <vt:i4>0</vt:i4>
      </vt:variant>
      <vt:variant>
        <vt:i4>5</vt:i4>
      </vt:variant>
      <vt:variant>
        <vt:lpwstr/>
      </vt:variant>
      <vt:variant>
        <vt:lpwstr>_ENREF_50</vt:lpwstr>
      </vt:variant>
      <vt:variant>
        <vt:i4>4522034</vt:i4>
      </vt:variant>
      <vt:variant>
        <vt:i4>450</vt:i4>
      </vt:variant>
      <vt:variant>
        <vt:i4>0</vt:i4>
      </vt:variant>
      <vt:variant>
        <vt:i4>5</vt:i4>
      </vt:variant>
      <vt:variant>
        <vt:lpwstr/>
      </vt:variant>
      <vt:variant>
        <vt:lpwstr>_ENREF_49</vt:lpwstr>
      </vt:variant>
      <vt:variant>
        <vt:i4>4522035</vt:i4>
      </vt:variant>
      <vt:variant>
        <vt:i4>442</vt:i4>
      </vt:variant>
      <vt:variant>
        <vt:i4>0</vt:i4>
      </vt:variant>
      <vt:variant>
        <vt:i4>5</vt:i4>
      </vt:variant>
      <vt:variant>
        <vt:lpwstr/>
      </vt:variant>
      <vt:variant>
        <vt:lpwstr>_ENREF_48</vt:lpwstr>
      </vt:variant>
      <vt:variant>
        <vt:i4>4522044</vt:i4>
      </vt:variant>
      <vt:variant>
        <vt:i4>439</vt:i4>
      </vt:variant>
      <vt:variant>
        <vt:i4>0</vt:i4>
      </vt:variant>
      <vt:variant>
        <vt:i4>5</vt:i4>
      </vt:variant>
      <vt:variant>
        <vt:lpwstr/>
      </vt:variant>
      <vt:variant>
        <vt:lpwstr>_ENREF_47</vt:lpwstr>
      </vt:variant>
      <vt:variant>
        <vt:i4>4522035</vt:i4>
      </vt:variant>
      <vt:variant>
        <vt:i4>431</vt:i4>
      </vt:variant>
      <vt:variant>
        <vt:i4>0</vt:i4>
      </vt:variant>
      <vt:variant>
        <vt:i4>5</vt:i4>
      </vt:variant>
      <vt:variant>
        <vt:lpwstr/>
      </vt:variant>
      <vt:variant>
        <vt:lpwstr>_ENREF_48</vt:lpwstr>
      </vt:variant>
      <vt:variant>
        <vt:i4>4522044</vt:i4>
      </vt:variant>
      <vt:variant>
        <vt:i4>428</vt:i4>
      </vt:variant>
      <vt:variant>
        <vt:i4>0</vt:i4>
      </vt:variant>
      <vt:variant>
        <vt:i4>5</vt:i4>
      </vt:variant>
      <vt:variant>
        <vt:lpwstr/>
      </vt:variant>
      <vt:variant>
        <vt:lpwstr>_ENREF_47</vt:lpwstr>
      </vt:variant>
      <vt:variant>
        <vt:i4>4522045</vt:i4>
      </vt:variant>
      <vt:variant>
        <vt:i4>420</vt:i4>
      </vt:variant>
      <vt:variant>
        <vt:i4>0</vt:i4>
      </vt:variant>
      <vt:variant>
        <vt:i4>5</vt:i4>
      </vt:variant>
      <vt:variant>
        <vt:lpwstr/>
      </vt:variant>
      <vt:variant>
        <vt:lpwstr>_ENREF_46</vt:lpwstr>
      </vt:variant>
      <vt:variant>
        <vt:i4>4522046</vt:i4>
      </vt:variant>
      <vt:variant>
        <vt:i4>412</vt:i4>
      </vt:variant>
      <vt:variant>
        <vt:i4>0</vt:i4>
      </vt:variant>
      <vt:variant>
        <vt:i4>5</vt:i4>
      </vt:variant>
      <vt:variant>
        <vt:lpwstr/>
      </vt:variant>
      <vt:variant>
        <vt:lpwstr>_ENREF_45</vt:lpwstr>
      </vt:variant>
      <vt:variant>
        <vt:i4>4522047</vt:i4>
      </vt:variant>
      <vt:variant>
        <vt:i4>409</vt:i4>
      </vt:variant>
      <vt:variant>
        <vt:i4>0</vt:i4>
      </vt:variant>
      <vt:variant>
        <vt:i4>5</vt:i4>
      </vt:variant>
      <vt:variant>
        <vt:lpwstr/>
      </vt:variant>
      <vt:variant>
        <vt:lpwstr>_ENREF_44</vt:lpwstr>
      </vt:variant>
      <vt:variant>
        <vt:i4>4522040</vt:i4>
      </vt:variant>
      <vt:variant>
        <vt:i4>401</vt:i4>
      </vt:variant>
      <vt:variant>
        <vt:i4>0</vt:i4>
      </vt:variant>
      <vt:variant>
        <vt:i4>5</vt:i4>
      </vt:variant>
      <vt:variant>
        <vt:lpwstr/>
      </vt:variant>
      <vt:variant>
        <vt:lpwstr>_ENREF_43</vt:lpwstr>
      </vt:variant>
      <vt:variant>
        <vt:i4>4522041</vt:i4>
      </vt:variant>
      <vt:variant>
        <vt:i4>393</vt:i4>
      </vt:variant>
      <vt:variant>
        <vt:i4>0</vt:i4>
      </vt:variant>
      <vt:variant>
        <vt:i4>5</vt:i4>
      </vt:variant>
      <vt:variant>
        <vt:lpwstr/>
      </vt:variant>
      <vt:variant>
        <vt:lpwstr>_ENREF_42</vt:lpwstr>
      </vt:variant>
      <vt:variant>
        <vt:i4>4522042</vt:i4>
      </vt:variant>
      <vt:variant>
        <vt:i4>387</vt:i4>
      </vt:variant>
      <vt:variant>
        <vt:i4>0</vt:i4>
      </vt:variant>
      <vt:variant>
        <vt:i4>5</vt:i4>
      </vt:variant>
      <vt:variant>
        <vt:lpwstr/>
      </vt:variant>
      <vt:variant>
        <vt:lpwstr>_ENREF_41</vt:lpwstr>
      </vt:variant>
      <vt:variant>
        <vt:i4>4522043</vt:i4>
      </vt:variant>
      <vt:variant>
        <vt:i4>379</vt:i4>
      </vt:variant>
      <vt:variant>
        <vt:i4>0</vt:i4>
      </vt:variant>
      <vt:variant>
        <vt:i4>5</vt:i4>
      </vt:variant>
      <vt:variant>
        <vt:lpwstr/>
      </vt:variant>
      <vt:variant>
        <vt:lpwstr>_ENREF_40</vt:lpwstr>
      </vt:variant>
      <vt:variant>
        <vt:i4>4194365</vt:i4>
      </vt:variant>
      <vt:variant>
        <vt:i4>373</vt:i4>
      </vt:variant>
      <vt:variant>
        <vt:i4>0</vt:i4>
      </vt:variant>
      <vt:variant>
        <vt:i4>5</vt:i4>
      </vt:variant>
      <vt:variant>
        <vt:lpwstr/>
      </vt:variant>
      <vt:variant>
        <vt:lpwstr>_ENREF_16</vt:lpwstr>
      </vt:variant>
      <vt:variant>
        <vt:i4>4325426</vt:i4>
      </vt:variant>
      <vt:variant>
        <vt:i4>367</vt:i4>
      </vt:variant>
      <vt:variant>
        <vt:i4>0</vt:i4>
      </vt:variant>
      <vt:variant>
        <vt:i4>5</vt:i4>
      </vt:variant>
      <vt:variant>
        <vt:lpwstr/>
      </vt:variant>
      <vt:variant>
        <vt:lpwstr>_ENREF_39</vt:lpwstr>
      </vt:variant>
      <vt:variant>
        <vt:i4>4325427</vt:i4>
      </vt:variant>
      <vt:variant>
        <vt:i4>359</vt:i4>
      </vt:variant>
      <vt:variant>
        <vt:i4>0</vt:i4>
      </vt:variant>
      <vt:variant>
        <vt:i4>5</vt:i4>
      </vt:variant>
      <vt:variant>
        <vt:lpwstr/>
      </vt:variant>
      <vt:variant>
        <vt:lpwstr>_ENREF_38</vt:lpwstr>
      </vt:variant>
      <vt:variant>
        <vt:i4>4390975</vt:i4>
      </vt:variant>
      <vt:variant>
        <vt:i4>353</vt:i4>
      </vt:variant>
      <vt:variant>
        <vt:i4>0</vt:i4>
      </vt:variant>
      <vt:variant>
        <vt:i4>5</vt:i4>
      </vt:variant>
      <vt:variant>
        <vt:lpwstr/>
      </vt:variant>
      <vt:variant>
        <vt:lpwstr>_ENREF_24</vt:lpwstr>
      </vt:variant>
      <vt:variant>
        <vt:i4>4194366</vt:i4>
      </vt:variant>
      <vt:variant>
        <vt:i4>347</vt:i4>
      </vt:variant>
      <vt:variant>
        <vt:i4>0</vt:i4>
      </vt:variant>
      <vt:variant>
        <vt:i4>5</vt:i4>
      </vt:variant>
      <vt:variant>
        <vt:lpwstr/>
      </vt:variant>
      <vt:variant>
        <vt:lpwstr>_ENREF_15</vt:lpwstr>
      </vt:variant>
      <vt:variant>
        <vt:i4>4653067</vt:i4>
      </vt:variant>
      <vt:variant>
        <vt:i4>339</vt:i4>
      </vt:variant>
      <vt:variant>
        <vt:i4>0</vt:i4>
      </vt:variant>
      <vt:variant>
        <vt:i4>5</vt:i4>
      </vt:variant>
      <vt:variant>
        <vt:lpwstr/>
      </vt:variant>
      <vt:variant>
        <vt:lpwstr>_ENREF_6</vt:lpwstr>
      </vt:variant>
      <vt:variant>
        <vt:i4>4325436</vt:i4>
      </vt:variant>
      <vt:variant>
        <vt:i4>333</vt:i4>
      </vt:variant>
      <vt:variant>
        <vt:i4>0</vt:i4>
      </vt:variant>
      <vt:variant>
        <vt:i4>5</vt:i4>
      </vt:variant>
      <vt:variant>
        <vt:lpwstr/>
      </vt:variant>
      <vt:variant>
        <vt:lpwstr>_ENREF_37</vt:lpwstr>
      </vt:variant>
      <vt:variant>
        <vt:i4>4325437</vt:i4>
      </vt:variant>
      <vt:variant>
        <vt:i4>325</vt:i4>
      </vt:variant>
      <vt:variant>
        <vt:i4>0</vt:i4>
      </vt:variant>
      <vt:variant>
        <vt:i4>5</vt:i4>
      </vt:variant>
      <vt:variant>
        <vt:lpwstr/>
      </vt:variant>
      <vt:variant>
        <vt:lpwstr>_ENREF_36</vt:lpwstr>
      </vt:variant>
      <vt:variant>
        <vt:i4>4325438</vt:i4>
      </vt:variant>
      <vt:variant>
        <vt:i4>319</vt:i4>
      </vt:variant>
      <vt:variant>
        <vt:i4>0</vt:i4>
      </vt:variant>
      <vt:variant>
        <vt:i4>5</vt:i4>
      </vt:variant>
      <vt:variant>
        <vt:lpwstr/>
      </vt:variant>
      <vt:variant>
        <vt:lpwstr>_ENREF_35</vt:lpwstr>
      </vt:variant>
      <vt:variant>
        <vt:i4>4325439</vt:i4>
      </vt:variant>
      <vt:variant>
        <vt:i4>313</vt:i4>
      </vt:variant>
      <vt:variant>
        <vt:i4>0</vt:i4>
      </vt:variant>
      <vt:variant>
        <vt:i4>5</vt:i4>
      </vt:variant>
      <vt:variant>
        <vt:lpwstr/>
      </vt:variant>
      <vt:variant>
        <vt:lpwstr>_ENREF_34</vt:lpwstr>
      </vt:variant>
      <vt:variant>
        <vt:i4>4325432</vt:i4>
      </vt:variant>
      <vt:variant>
        <vt:i4>310</vt:i4>
      </vt:variant>
      <vt:variant>
        <vt:i4>0</vt:i4>
      </vt:variant>
      <vt:variant>
        <vt:i4>5</vt:i4>
      </vt:variant>
      <vt:variant>
        <vt:lpwstr/>
      </vt:variant>
      <vt:variant>
        <vt:lpwstr>_ENREF_33</vt:lpwstr>
      </vt:variant>
      <vt:variant>
        <vt:i4>4325433</vt:i4>
      </vt:variant>
      <vt:variant>
        <vt:i4>302</vt:i4>
      </vt:variant>
      <vt:variant>
        <vt:i4>0</vt:i4>
      </vt:variant>
      <vt:variant>
        <vt:i4>5</vt:i4>
      </vt:variant>
      <vt:variant>
        <vt:lpwstr/>
      </vt:variant>
      <vt:variant>
        <vt:lpwstr>_ENREF_32</vt:lpwstr>
      </vt:variant>
      <vt:variant>
        <vt:i4>4325434</vt:i4>
      </vt:variant>
      <vt:variant>
        <vt:i4>299</vt:i4>
      </vt:variant>
      <vt:variant>
        <vt:i4>0</vt:i4>
      </vt:variant>
      <vt:variant>
        <vt:i4>5</vt:i4>
      </vt:variant>
      <vt:variant>
        <vt:lpwstr/>
      </vt:variant>
      <vt:variant>
        <vt:lpwstr>_ENREF_31</vt:lpwstr>
      </vt:variant>
      <vt:variant>
        <vt:i4>4325435</vt:i4>
      </vt:variant>
      <vt:variant>
        <vt:i4>291</vt:i4>
      </vt:variant>
      <vt:variant>
        <vt:i4>0</vt:i4>
      </vt:variant>
      <vt:variant>
        <vt:i4>5</vt:i4>
      </vt:variant>
      <vt:variant>
        <vt:lpwstr/>
      </vt:variant>
      <vt:variant>
        <vt:lpwstr>_ENREF_30</vt:lpwstr>
      </vt:variant>
      <vt:variant>
        <vt:i4>4390962</vt:i4>
      </vt:variant>
      <vt:variant>
        <vt:i4>283</vt:i4>
      </vt:variant>
      <vt:variant>
        <vt:i4>0</vt:i4>
      </vt:variant>
      <vt:variant>
        <vt:i4>5</vt:i4>
      </vt:variant>
      <vt:variant>
        <vt:lpwstr/>
      </vt:variant>
      <vt:variant>
        <vt:lpwstr>_ENREF_29</vt:lpwstr>
      </vt:variant>
      <vt:variant>
        <vt:i4>4390968</vt:i4>
      </vt:variant>
      <vt:variant>
        <vt:i4>280</vt:i4>
      </vt:variant>
      <vt:variant>
        <vt:i4>0</vt:i4>
      </vt:variant>
      <vt:variant>
        <vt:i4>5</vt:i4>
      </vt:variant>
      <vt:variant>
        <vt:lpwstr/>
      </vt:variant>
      <vt:variant>
        <vt:lpwstr>_ENREF_23</vt:lpwstr>
      </vt:variant>
      <vt:variant>
        <vt:i4>4390963</vt:i4>
      </vt:variant>
      <vt:variant>
        <vt:i4>272</vt:i4>
      </vt:variant>
      <vt:variant>
        <vt:i4>0</vt:i4>
      </vt:variant>
      <vt:variant>
        <vt:i4>5</vt:i4>
      </vt:variant>
      <vt:variant>
        <vt:lpwstr/>
      </vt:variant>
      <vt:variant>
        <vt:lpwstr>_ENREF_28</vt:lpwstr>
      </vt:variant>
      <vt:variant>
        <vt:i4>4390972</vt:i4>
      </vt:variant>
      <vt:variant>
        <vt:i4>266</vt:i4>
      </vt:variant>
      <vt:variant>
        <vt:i4>0</vt:i4>
      </vt:variant>
      <vt:variant>
        <vt:i4>5</vt:i4>
      </vt:variant>
      <vt:variant>
        <vt:lpwstr/>
      </vt:variant>
      <vt:variant>
        <vt:lpwstr>_ENREF_27</vt:lpwstr>
      </vt:variant>
      <vt:variant>
        <vt:i4>4390973</vt:i4>
      </vt:variant>
      <vt:variant>
        <vt:i4>258</vt:i4>
      </vt:variant>
      <vt:variant>
        <vt:i4>0</vt:i4>
      </vt:variant>
      <vt:variant>
        <vt:i4>5</vt:i4>
      </vt:variant>
      <vt:variant>
        <vt:lpwstr/>
      </vt:variant>
      <vt:variant>
        <vt:lpwstr>_ENREF_26</vt:lpwstr>
      </vt:variant>
      <vt:variant>
        <vt:i4>4390973</vt:i4>
      </vt:variant>
      <vt:variant>
        <vt:i4>250</vt:i4>
      </vt:variant>
      <vt:variant>
        <vt:i4>0</vt:i4>
      </vt:variant>
      <vt:variant>
        <vt:i4>5</vt:i4>
      </vt:variant>
      <vt:variant>
        <vt:lpwstr/>
      </vt:variant>
      <vt:variant>
        <vt:lpwstr>_ENREF_26</vt:lpwstr>
      </vt:variant>
      <vt:variant>
        <vt:i4>4390974</vt:i4>
      </vt:variant>
      <vt:variant>
        <vt:i4>242</vt:i4>
      </vt:variant>
      <vt:variant>
        <vt:i4>0</vt:i4>
      </vt:variant>
      <vt:variant>
        <vt:i4>5</vt:i4>
      </vt:variant>
      <vt:variant>
        <vt:lpwstr/>
      </vt:variant>
      <vt:variant>
        <vt:lpwstr>_ENREF_25</vt:lpwstr>
      </vt:variant>
      <vt:variant>
        <vt:i4>4390975</vt:i4>
      </vt:variant>
      <vt:variant>
        <vt:i4>236</vt:i4>
      </vt:variant>
      <vt:variant>
        <vt:i4>0</vt:i4>
      </vt:variant>
      <vt:variant>
        <vt:i4>5</vt:i4>
      </vt:variant>
      <vt:variant>
        <vt:lpwstr/>
      </vt:variant>
      <vt:variant>
        <vt:lpwstr>_ENREF_24</vt:lpwstr>
      </vt:variant>
      <vt:variant>
        <vt:i4>4390969</vt:i4>
      </vt:variant>
      <vt:variant>
        <vt:i4>230</vt:i4>
      </vt:variant>
      <vt:variant>
        <vt:i4>0</vt:i4>
      </vt:variant>
      <vt:variant>
        <vt:i4>5</vt:i4>
      </vt:variant>
      <vt:variant>
        <vt:lpwstr/>
      </vt:variant>
      <vt:variant>
        <vt:lpwstr>_ENREF_22</vt:lpwstr>
      </vt:variant>
      <vt:variant>
        <vt:i4>4390968</vt:i4>
      </vt:variant>
      <vt:variant>
        <vt:i4>222</vt:i4>
      </vt:variant>
      <vt:variant>
        <vt:i4>0</vt:i4>
      </vt:variant>
      <vt:variant>
        <vt:i4>5</vt:i4>
      </vt:variant>
      <vt:variant>
        <vt:lpwstr/>
      </vt:variant>
      <vt:variant>
        <vt:lpwstr>_ENREF_23</vt:lpwstr>
      </vt:variant>
      <vt:variant>
        <vt:i4>4390969</vt:i4>
      </vt:variant>
      <vt:variant>
        <vt:i4>214</vt:i4>
      </vt:variant>
      <vt:variant>
        <vt:i4>0</vt:i4>
      </vt:variant>
      <vt:variant>
        <vt:i4>5</vt:i4>
      </vt:variant>
      <vt:variant>
        <vt:lpwstr/>
      </vt:variant>
      <vt:variant>
        <vt:lpwstr>_ENREF_22</vt:lpwstr>
      </vt:variant>
      <vt:variant>
        <vt:i4>4390970</vt:i4>
      </vt:variant>
      <vt:variant>
        <vt:i4>206</vt:i4>
      </vt:variant>
      <vt:variant>
        <vt:i4>0</vt:i4>
      </vt:variant>
      <vt:variant>
        <vt:i4>5</vt:i4>
      </vt:variant>
      <vt:variant>
        <vt:lpwstr/>
      </vt:variant>
      <vt:variant>
        <vt:lpwstr>_ENREF_21</vt:lpwstr>
      </vt:variant>
      <vt:variant>
        <vt:i4>4390971</vt:i4>
      </vt:variant>
      <vt:variant>
        <vt:i4>198</vt:i4>
      </vt:variant>
      <vt:variant>
        <vt:i4>0</vt:i4>
      </vt:variant>
      <vt:variant>
        <vt:i4>5</vt:i4>
      </vt:variant>
      <vt:variant>
        <vt:lpwstr/>
      </vt:variant>
      <vt:variant>
        <vt:lpwstr>_ENREF_20</vt:lpwstr>
      </vt:variant>
      <vt:variant>
        <vt:i4>4194354</vt:i4>
      </vt:variant>
      <vt:variant>
        <vt:i4>192</vt:i4>
      </vt:variant>
      <vt:variant>
        <vt:i4>0</vt:i4>
      </vt:variant>
      <vt:variant>
        <vt:i4>5</vt:i4>
      </vt:variant>
      <vt:variant>
        <vt:lpwstr/>
      </vt:variant>
      <vt:variant>
        <vt:lpwstr>_ENREF_19</vt:lpwstr>
      </vt:variant>
      <vt:variant>
        <vt:i4>4194355</vt:i4>
      </vt:variant>
      <vt:variant>
        <vt:i4>184</vt:i4>
      </vt:variant>
      <vt:variant>
        <vt:i4>0</vt:i4>
      </vt:variant>
      <vt:variant>
        <vt:i4>5</vt:i4>
      </vt:variant>
      <vt:variant>
        <vt:lpwstr/>
      </vt:variant>
      <vt:variant>
        <vt:lpwstr>_ENREF_18</vt:lpwstr>
      </vt:variant>
      <vt:variant>
        <vt:i4>4194364</vt:i4>
      </vt:variant>
      <vt:variant>
        <vt:i4>181</vt:i4>
      </vt:variant>
      <vt:variant>
        <vt:i4>0</vt:i4>
      </vt:variant>
      <vt:variant>
        <vt:i4>5</vt:i4>
      </vt:variant>
      <vt:variant>
        <vt:lpwstr/>
      </vt:variant>
      <vt:variant>
        <vt:lpwstr>_ENREF_17</vt:lpwstr>
      </vt:variant>
      <vt:variant>
        <vt:i4>4194365</vt:i4>
      </vt:variant>
      <vt:variant>
        <vt:i4>173</vt:i4>
      </vt:variant>
      <vt:variant>
        <vt:i4>0</vt:i4>
      </vt:variant>
      <vt:variant>
        <vt:i4>5</vt:i4>
      </vt:variant>
      <vt:variant>
        <vt:lpwstr/>
      </vt:variant>
      <vt:variant>
        <vt:lpwstr>_ENREF_16</vt:lpwstr>
      </vt:variant>
      <vt:variant>
        <vt:i4>4194366</vt:i4>
      </vt:variant>
      <vt:variant>
        <vt:i4>167</vt:i4>
      </vt:variant>
      <vt:variant>
        <vt:i4>0</vt:i4>
      </vt:variant>
      <vt:variant>
        <vt:i4>5</vt:i4>
      </vt:variant>
      <vt:variant>
        <vt:lpwstr/>
      </vt:variant>
      <vt:variant>
        <vt:lpwstr>_ENREF_15</vt:lpwstr>
      </vt:variant>
      <vt:variant>
        <vt:i4>4194367</vt:i4>
      </vt:variant>
      <vt:variant>
        <vt:i4>159</vt:i4>
      </vt:variant>
      <vt:variant>
        <vt:i4>0</vt:i4>
      </vt:variant>
      <vt:variant>
        <vt:i4>5</vt:i4>
      </vt:variant>
      <vt:variant>
        <vt:lpwstr/>
      </vt:variant>
      <vt:variant>
        <vt:lpwstr>_ENREF_14</vt:lpwstr>
      </vt:variant>
      <vt:variant>
        <vt:i4>4194360</vt:i4>
      </vt:variant>
      <vt:variant>
        <vt:i4>151</vt:i4>
      </vt:variant>
      <vt:variant>
        <vt:i4>0</vt:i4>
      </vt:variant>
      <vt:variant>
        <vt:i4>5</vt:i4>
      </vt:variant>
      <vt:variant>
        <vt:lpwstr/>
      </vt:variant>
      <vt:variant>
        <vt:lpwstr>_ENREF_13</vt:lpwstr>
      </vt:variant>
      <vt:variant>
        <vt:i4>4194361</vt:i4>
      </vt:variant>
      <vt:variant>
        <vt:i4>143</vt:i4>
      </vt:variant>
      <vt:variant>
        <vt:i4>0</vt:i4>
      </vt:variant>
      <vt:variant>
        <vt:i4>5</vt:i4>
      </vt:variant>
      <vt:variant>
        <vt:lpwstr/>
      </vt:variant>
      <vt:variant>
        <vt:lpwstr>_ENREF_12</vt:lpwstr>
      </vt:variant>
      <vt:variant>
        <vt:i4>4194362</vt:i4>
      </vt:variant>
      <vt:variant>
        <vt:i4>135</vt:i4>
      </vt:variant>
      <vt:variant>
        <vt:i4>0</vt:i4>
      </vt:variant>
      <vt:variant>
        <vt:i4>5</vt:i4>
      </vt:variant>
      <vt:variant>
        <vt:lpwstr/>
      </vt:variant>
      <vt:variant>
        <vt:lpwstr>_ENREF_11</vt:lpwstr>
      </vt:variant>
      <vt:variant>
        <vt:i4>4194363</vt:i4>
      </vt:variant>
      <vt:variant>
        <vt:i4>129</vt:i4>
      </vt:variant>
      <vt:variant>
        <vt:i4>0</vt:i4>
      </vt:variant>
      <vt:variant>
        <vt:i4>5</vt:i4>
      </vt:variant>
      <vt:variant>
        <vt:lpwstr/>
      </vt:variant>
      <vt:variant>
        <vt:lpwstr>_ENREF_10</vt:lpwstr>
      </vt:variant>
      <vt:variant>
        <vt:i4>4718603</vt:i4>
      </vt:variant>
      <vt:variant>
        <vt:i4>121</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4587531</vt:i4>
      </vt:variant>
      <vt:variant>
        <vt:i4>107</vt:i4>
      </vt:variant>
      <vt:variant>
        <vt:i4>0</vt:i4>
      </vt:variant>
      <vt:variant>
        <vt:i4>5</vt:i4>
      </vt:variant>
      <vt:variant>
        <vt:lpwstr/>
      </vt:variant>
      <vt:variant>
        <vt:lpwstr>_ENREF_7</vt:lpwstr>
      </vt:variant>
      <vt:variant>
        <vt:i4>4653067</vt:i4>
      </vt:variant>
      <vt:variant>
        <vt:i4>101</vt:i4>
      </vt:variant>
      <vt:variant>
        <vt:i4>0</vt:i4>
      </vt:variant>
      <vt:variant>
        <vt:i4>5</vt:i4>
      </vt:variant>
      <vt:variant>
        <vt:lpwstr/>
      </vt:variant>
      <vt:variant>
        <vt:lpwstr>_ENREF_6</vt:lpwstr>
      </vt:variant>
      <vt:variant>
        <vt:i4>4456459</vt:i4>
      </vt:variant>
      <vt:variant>
        <vt:i4>95</vt:i4>
      </vt:variant>
      <vt:variant>
        <vt:i4>0</vt:i4>
      </vt:variant>
      <vt:variant>
        <vt:i4>5</vt:i4>
      </vt:variant>
      <vt:variant>
        <vt:lpwstr/>
      </vt:variant>
      <vt:variant>
        <vt:lpwstr>_ENREF_5</vt:lpwstr>
      </vt:variant>
      <vt:variant>
        <vt:i4>4521995</vt:i4>
      </vt:variant>
      <vt:variant>
        <vt:i4>92</vt:i4>
      </vt:variant>
      <vt:variant>
        <vt:i4>0</vt:i4>
      </vt:variant>
      <vt:variant>
        <vt:i4>5</vt:i4>
      </vt:variant>
      <vt:variant>
        <vt:lpwstr/>
      </vt:variant>
      <vt:variant>
        <vt:lpwstr>_ENREF_4</vt:lpwstr>
      </vt:variant>
      <vt:variant>
        <vt:i4>4325387</vt:i4>
      </vt:variant>
      <vt:variant>
        <vt:i4>84</vt:i4>
      </vt:variant>
      <vt:variant>
        <vt:i4>0</vt:i4>
      </vt:variant>
      <vt:variant>
        <vt:i4>5</vt:i4>
      </vt:variant>
      <vt:variant>
        <vt:lpwstr/>
      </vt:variant>
      <vt:variant>
        <vt:lpwstr>_ENREF_3</vt:lpwstr>
      </vt:variant>
      <vt:variant>
        <vt:i4>4390923</vt:i4>
      </vt:variant>
      <vt:variant>
        <vt:i4>76</vt:i4>
      </vt:variant>
      <vt:variant>
        <vt:i4>0</vt:i4>
      </vt:variant>
      <vt:variant>
        <vt:i4>5</vt:i4>
      </vt:variant>
      <vt:variant>
        <vt:lpwstr/>
      </vt:variant>
      <vt:variant>
        <vt:lpwstr>_ENREF_2</vt:lpwstr>
      </vt:variant>
      <vt:variant>
        <vt:i4>4194315</vt:i4>
      </vt:variant>
      <vt:variant>
        <vt:i4>68</vt:i4>
      </vt:variant>
      <vt:variant>
        <vt:i4>0</vt:i4>
      </vt:variant>
      <vt:variant>
        <vt:i4>5</vt:i4>
      </vt:variant>
      <vt:variant>
        <vt:lpwstr/>
      </vt:variant>
      <vt:variant>
        <vt:lpwstr>_ENREF_1</vt:lpwstr>
      </vt:variant>
      <vt:variant>
        <vt:i4>7995494</vt:i4>
      </vt:variant>
      <vt:variant>
        <vt:i4>70064</vt:i4>
      </vt:variant>
      <vt:variant>
        <vt:i4>1025</vt:i4>
      </vt:variant>
      <vt:variant>
        <vt:i4>1</vt:i4>
      </vt:variant>
      <vt:variant>
        <vt:lpwstr>Optimising medicines Tabl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watson</dc:creator>
  <cp:lastModifiedBy>louise watson</cp:lastModifiedBy>
  <cp:revision>2</cp:revision>
  <dcterms:created xsi:type="dcterms:W3CDTF">2016-11-16T21:40:00Z</dcterms:created>
  <dcterms:modified xsi:type="dcterms:W3CDTF">2016-11-16T21:40:00Z</dcterms:modified>
</cp:coreProperties>
</file>